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9A0A7" w14:textId="77777777" w:rsidR="00BA53A8" w:rsidRPr="00BA3741" w:rsidRDefault="00EA1F1F" w:rsidP="007E5902">
      <w:pPr>
        <w:widowControl w:val="0"/>
        <w:spacing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 xml:space="preserve">PROPOSAL SKRIPSI </w:t>
      </w:r>
    </w:p>
    <w:p w14:paraId="2314F9C4" w14:textId="5AE00946" w:rsidR="00BA53A8" w:rsidRPr="00BA3741" w:rsidRDefault="00EA1F1F" w:rsidP="007E5902">
      <w:pPr>
        <w:widowControl w:val="0"/>
        <w:spacing w:before="317" w:line="360" w:lineRule="auto"/>
        <w:ind w:right="-40"/>
        <w:jc w:val="center"/>
        <w:rPr>
          <w:rFonts w:ascii="tim" w:eastAsia="Times New Roman" w:hAnsi="tim" w:cs="Times New Roman"/>
          <w:b/>
          <w:iCs/>
          <w:color w:val="000000" w:themeColor="text1"/>
          <w:sz w:val="28"/>
          <w:szCs w:val="28"/>
        </w:rPr>
      </w:pPr>
      <w:r w:rsidRPr="00BA3741">
        <w:rPr>
          <w:rFonts w:ascii="tim" w:eastAsia="Times New Roman" w:hAnsi="tim" w:cs="Times New Roman"/>
          <w:b/>
          <w:iCs/>
          <w:color w:val="000000" w:themeColor="text1"/>
          <w:sz w:val="28"/>
          <w:szCs w:val="28"/>
        </w:rPr>
        <w:t xml:space="preserve">SISTEM PENDETEKSIAN </w:t>
      </w:r>
      <w:r w:rsidR="00684285" w:rsidRPr="00BA3741">
        <w:rPr>
          <w:rFonts w:ascii="tim" w:eastAsia="Times New Roman" w:hAnsi="tim" w:cs="Times New Roman"/>
          <w:b/>
          <w:iCs/>
          <w:color w:val="000000" w:themeColor="text1"/>
          <w:sz w:val="28"/>
          <w:szCs w:val="28"/>
        </w:rPr>
        <w:t>STRES</w:t>
      </w:r>
      <w:r w:rsidRPr="00BA3741">
        <w:rPr>
          <w:rFonts w:ascii="tim" w:eastAsia="Times New Roman" w:hAnsi="tim" w:cs="Times New Roman"/>
          <w:b/>
          <w:iCs/>
          <w:color w:val="000000" w:themeColor="text1"/>
          <w:sz w:val="28"/>
          <w:szCs w:val="28"/>
        </w:rPr>
        <w:t xml:space="preserve">, KECEMASAN, DAN DEPRESI MELALUI DETAK JANTUNG  DENGAN </w:t>
      </w:r>
      <w:r w:rsidRPr="00BA3741">
        <w:rPr>
          <w:rFonts w:ascii="tim" w:eastAsia="Times New Roman" w:hAnsi="tim" w:cs="Times New Roman"/>
          <w:b/>
          <w:color w:val="000000" w:themeColor="text1"/>
          <w:sz w:val="28"/>
          <w:szCs w:val="28"/>
        </w:rPr>
        <w:t xml:space="preserve">SENSOR </w:t>
      </w:r>
      <w:r w:rsidRPr="00BA3741">
        <w:rPr>
          <w:rFonts w:ascii="tim" w:eastAsia="Times New Roman" w:hAnsi="tim" w:cs="Times New Roman"/>
          <w:b/>
          <w:i/>
          <w:color w:val="000000" w:themeColor="text1"/>
          <w:sz w:val="28"/>
          <w:szCs w:val="28"/>
        </w:rPr>
        <w:t xml:space="preserve">PHOTOPLETHYSMOGRAPHY </w:t>
      </w:r>
      <w:r w:rsidRPr="00BA3741">
        <w:rPr>
          <w:rFonts w:ascii="tim" w:eastAsia="Times New Roman" w:hAnsi="tim" w:cs="Times New Roman"/>
          <w:b/>
          <w:color w:val="000000" w:themeColor="text1"/>
          <w:sz w:val="28"/>
          <w:szCs w:val="28"/>
        </w:rPr>
        <w:t>(PPG</w:t>
      </w:r>
      <w:r w:rsidRPr="00BA3741">
        <w:rPr>
          <w:rFonts w:ascii="tim" w:eastAsia="Times New Roman" w:hAnsi="tim" w:cs="Times New Roman"/>
          <w:b/>
          <w:iCs/>
          <w:color w:val="000000" w:themeColor="text1"/>
          <w:sz w:val="28"/>
          <w:szCs w:val="28"/>
        </w:rPr>
        <w:t xml:space="preserve">) </w:t>
      </w:r>
      <w:r w:rsidR="00FA12A8">
        <w:rPr>
          <w:rFonts w:ascii="tim" w:eastAsia="Times New Roman" w:hAnsi="tim" w:cs="Times New Roman"/>
          <w:b/>
          <w:iCs/>
          <w:color w:val="000000" w:themeColor="text1"/>
          <w:sz w:val="28"/>
          <w:szCs w:val="28"/>
        </w:rPr>
        <w:t>SS</w:t>
      </w:r>
      <w:r w:rsidRPr="00BA3741">
        <w:rPr>
          <w:rFonts w:ascii="tim" w:eastAsia="Times New Roman" w:hAnsi="tim" w:cs="Times New Roman"/>
          <w:b/>
          <w:iCs/>
          <w:color w:val="000000" w:themeColor="text1"/>
          <w:sz w:val="28"/>
          <w:szCs w:val="28"/>
        </w:rPr>
        <w:t xml:space="preserve">BERBASIS </w:t>
      </w:r>
      <w:r w:rsidRPr="00BA3741">
        <w:rPr>
          <w:rFonts w:ascii="tim" w:eastAsia="Times New Roman" w:hAnsi="tim" w:cs="Times New Roman"/>
          <w:b/>
          <w:i/>
          <w:color w:val="000000" w:themeColor="text1"/>
          <w:sz w:val="28"/>
          <w:szCs w:val="28"/>
        </w:rPr>
        <w:t>NODE MCU</w:t>
      </w:r>
    </w:p>
    <w:p w14:paraId="76BE9889" w14:textId="77777777" w:rsidR="00BA53A8" w:rsidRPr="00BA3741" w:rsidRDefault="00EA1F1F" w:rsidP="007E5902">
      <w:pPr>
        <w:widowControl w:val="0"/>
        <w:spacing w:before="460" w:line="360" w:lineRule="auto"/>
        <w:ind w:right="-40"/>
        <w:jc w:val="center"/>
        <w:rPr>
          <w:rFonts w:ascii="tim" w:eastAsia="Times New Roman" w:hAnsi="tim" w:cs="Times New Roman"/>
          <w:b/>
          <w:i/>
          <w:color w:val="000000" w:themeColor="text1"/>
          <w:sz w:val="28"/>
          <w:szCs w:val="28"/>
        </w:rPr>
      </w:pPr>
      <w:r w:rsidRPr="00BA3741">
        <w:rPr>
          <w:rFonts w:ascii="tim" w:eastAsia="Times New Roman" w:hAnsi="tim" w:cs="Times New Roman"/>
          <w:b/>
          <w:i/>
          <w:noProof/>
          <w:color w:val="000000" w:themeColor="text1"/>
          <w:sz w:val="28"/>
          <w:szCs w:val="28"/>
        </w:rPr>
        <w:drawing>
          <wp:inline distT="19050" distB="19050" distL="19050" distR="19050" wp14:anchorId="0C4B0EF1" wp14:editId="3688EFDE">
            <wp:extent cx="2842260" cy="2842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1" name="image1.png"/>
                    <pic:cNvPicPr preferRelativeResize="0"/>
                  </pic:nvPicPr>
                  <pic:blipFill>
                    <a:blip r:embed="rId9"/>
                    <a:srcRect/>
                    <a:stretch>
                      <a:fillRect/>
                    </a:stretch>
                  </pic:blipFill>
                  <pic:spPr>
                    <a:xfrm>
                      <a:off x="0" y="0"/>
                      <a:ext cx="2842260" cy="2842260"/>
                    </a:xfrm>
                    <a:prstGeom prst="rect">
                      <a:avLst/>
                    </a:prstGeom>
                  </pic:spPr>
                </pic:pic>
              </a:graphicData>
            </a:graphic>
          </wp:inline>
        </w:drawing>
      </w:r>
    </w:p>
    <w:p w14:paraId="08EEB2CA" w14:textId="77777777" w:rsidR="00BA53A8" w:rsidRPr="00BA3741" w:rsidRDefault="00BA53A8" w:rsidP="007E5902">
      <w:pPr>
        <w:widowControl w:val="0"/>
        <w:spacing w:before="460" w:line="360" w:lineRule="auto"/>
        <w:ind w:right="-40"/>
        <w:jc w:val="center"/>
        <w:rPr>
          <w:rFonts w:ascii="tim" w:eastAsia="Times New Roman" w:hAnsi="tim" w:cs="Times New Roman"/>
          <w:b/>
          <w:i/>
          <w:color w:val="000000" w:themeColor="text1"/>
          <w:sz w:val="28"/>
          <w:szCs w:val="28"/>
        </w:rPr>
      </w:pPr>
    </w:p>
    <w:p w14:paraId="484D9BF7" w14:textId="77777777" w:rsidR="00BA53A8" w:rsidRPr="00BA3741" w:rsidRDefault="00EA1F1F" w:rsidP="007E5902">
      <w:pPr>
        <w:widowControl w:val="0"/>
        <w:spacing w:before="159"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MUHAMMAD FAUZAN ALWA</w:t>
      </w:r>
    </w:p>
    <w:p w14:paraId="64652F7D" w14:textId="77777777" w:rsidR="00BA53A8" w:rsidRPr="00BA3741" w:rsidRDefault="00EA1F1F" w:rsidP="007E5902">
      <w:pPr>
        <w:widowControl w:val="0"/>
        <w:spacing w:before="1973"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 xml:space="preserve">PROGRAM STUDI S1 TEKNIK BIOMEDIS </w:t>
      </w:r>
    </w:p>
    <w:p w14:paraId="18DBC9AB" w14:textId="77777777" w:rsidR="00BA53A8" w:rsidRPr="00BA3741" w:rsidRDefault="00EA1F1F" w:rsidP="007E5902">
      <w:pPr>
        <w:widowControl w:val="0"/>
        <w:spacing w:before="45"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 xml:space="preserve">DEPARTEMEN FISIKA </w:t>
      </w:r>
    </w:p>
    <w:p w14:paraId="42D4773E" w14:textId="77777777" w:rsidR="00BA53A8" w:rsidRPr="00BA3741" w:rsidRDefault="00EA1F1F" w:rsidP="007E5902">
      <w:pPr>
        <w:widowControl w:val="0"/>
        <w:spacing w:before="45"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 xml:space="preserve">FAKULTAS SAINS DAN TEKNOLOGI </w:t>
      </w:r>
    </w:p>
    <w:p w14:paraId="6BEF625B" w14:textId="77777777" w:rsidR="00BA53A8" w:rsidRPr="00BA3741" w:rsidRDefault="00EA1F1F" w:rsidP="007E5902">
      <w:pPr>
        <w:widowControl w:val="0"/>
        <w:spacing w:before="41"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 xml:space="preserve">UNIVERSITAS AIRLANGGA </w:t>
      </w:r>
    </w:p>
    <w:p w14:paraId="599D3F48" w14:textId="77777777" w:rsidR="00BA53A8" w:rsidRPr="00BA3741" w:rsidRDefault="00EA1F1F" w:rsidP="007E5902">
      <w:pPr>
        <w:widowControl w:val="0"/>
        <w:spacing w:before="45" w:line="360" w:lineRule="auto"/>
        <w:ind w:right="-40"/>
        <w:jc w:val="center"/>
        <w:rPr>
          <w:rFonts w:ascii="tim" w:eastAsia="Times New Roman" w:hAnsi="tim" w:cs="Times New Roman"/>
          <w:b/>
          <w:color w:val="000000" w:themeColor="text1"/>
          <w:sz w:val="28"/>
          <w:szCs w:val="28"/>
        </w:rPr>
      </w:pPr>
      <w:r w:rsidRPr="00BA3741">
        <w:rPr>
          <w:rFonts w:ascii="tim" w:eastAsia="Times New Roman" w:hAnsi="tim" w:cs="Times New Roman"/>
          <w:b/>
          <w:color w:val="000000" w:themeColor="text1"/>
          <w:sz w:val="28"/>
          <w:szCs w:val="28"/>
        </w:rPr>
        <w:t>2023</w:t>
      </w:r>
    </w:p>
    <w:p w14:paraId="0091A1AD"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6DF40844" w14:textId="77777777" w:rsidR="00BA53A8" w:rsidRPr="00BA3741" w:rsidRDefault="00EA1F1F" w:rsidP="007E5902">
      <w:pPr>
        <w:pStyle w:val="Heading1"/>
        <w:spacing w:line="360" w:lineRule="auto"/>
        <w:jc w:val="center"/>
        <w:rPr>
          <w:rFonts w:ascii="tim" w:hAnsi="tim" w:cs="Times New Roman"/>
          <w:b/>
          <w:bCs/>
          <w:color w:val="000000" w:themeColor="text1"/>
          <w:szCs w:val="24"/>
        </w:rPr>
      </w:pPr>
      <w:bookmarkStart w:id="0" w:name="_Toc141430117"/>
      <w:bookmarkStart w:id="1" w:name="_Toc141963128"/>
      <w:r w:rsidRPr="00BA3741">
        <w:rPr>
          <w:rFonts w:ascii="tim" w:hAnsi="tim" w:cs="Times New Roman"/>
          <w:b/>
          <w:bCs/>
          <w:color w:val="000000" w:themeColor="text1"/>
          <w:szCs w:val="24"/>
        </w:rPr>
        <w:lastRenderedPageBreak/>
        <w:t>LEMBAR PENGESAHAN NASKAH PROPOSAL</w:t>
      </w:r>
      <w:bookmarkEnd w:id="0"/>
      <w:bookmarkEnd w:id="1"/>
    </w:p>
    <w:p w14:paraId="45EE0F2A"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8C8AA61"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253D2933"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36625AD3"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76432D8F"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A37D02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A38E56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3C53840"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00B999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280FDB0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3522C42"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2788080"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63E65B88"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752679E"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F5DC3DB"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B2F8FE2"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AAFBD73"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303B147"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FB4DC17"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686C3C63"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B55A099"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3EFEC002"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E18EFEE"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2DB96A2F"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3D2B560E"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2912DC7"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6960B33"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538908C"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760E2FB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94945B1" w14:textId="77777777" w:rsidR="00BA53A8" w:rsidRPr="00BA3741" w:rsidRDefault="00EA1F1F" w:rsidP="007E5902">
      <w:pPr>
        <w:pStyle w:val="Heading1"/>
        <w:spacing w:line="360" w:lineRule="auto"/>
        <w:jc w:val="center"/>
        <w:rPr>
          <w:rFonts w:ascii="tim" w:hAnsi="tim" w:cs="Times New Roman"/>
          <w:b/>
          <w:bCs/>
          <w:color w:val="000000" w:themeColor="text1"/>
          <w:szCs w:val="24"/>
        </w:rPr>
      </w:pPr>
      <w:bookmarkStart w:id="2" w:name="_Toc141430118"/>
      <w:bookmarkStart w:id="3" w:name="_Toc141963129"/>
      <w:r w:rsidRPr="00BA3741">
        <w:rPr>
          <w:rFonts w:ascii="tim" w:hAnsi="tim" w:cs="Times New Roman"/>
          <w:b/>
          <w:bCs/>
          <w:color w:val="000000" w:themeColor="text1"/>
          <w:szCs w:val="24"/>
        </w:rPr>
        <w:t>KATA PENGANTAR</w:t>
      </w:r>
      <w:bookmarkEnd w:id="2"/>
      <w:bookmarkEnd w:id="3"/>
    </w:p>
    <w:p w14:paraId="2B03526C"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397DB8C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27265EF8"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6161E2C"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9903BCE"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D52FBB1"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38E9570"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0079EE4"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F6742F5"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7807857"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66955215"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97ADD7A"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98F4FBC"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9F2C4E7"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178911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962B130"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3A34611E"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67E9E35"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428816B8"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79DC64E9"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7183735"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70AA9C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F1FC947"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179730C"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3B3F6D6C"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0B55AED1"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71202E96"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7AA82634"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1FCE8085"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p w14:paraId="502529E2" w14:textId="77777777" w:rsidR="00BA53A8" w:rsidRPr="00BA3741" w:rsidRDefault="00BA53A8" w:rsidP="007E5902">
      <w:pPr>
        <w:widowControl w:val="0"/>
        <w:spacing w:before="45" w:line="360" w:lineRule="auto"/>
        <w:ind w:right="-40"/>
        <w:jc w:val="center"/>
        <w:rPr>
          <w:rFonts w:ascii="tim" w:eastAsia="Times New Roman" w:hAnsi="tim" w:cs="Times New Roman"/>
          <w:b/>
          <w:color w:val="000000" w:themeColor="text1"/>
          <w:sz w:val="24"/>
          <w:szCs w:val="24"/>
        </w:rPr>
      </w:pPr>
    </w:p>
    <w:bookmarkStart w:id="4" w:name="_Toc141963130" w:displacedByCustomXml="next"/>
    <w:bookmarkStart w:id="5" w:name="_Toc141430119" w:displacedByCustomXml="next"/>
    <w:sdt>
      <w:sdtPr>
        <w:rPr>
          <w:rFonts w:ascii="tim" w:hAnsi="tim" w:cs="Times New Roman"/>
          <w:color w:val="000000" w:themeColor="text1"/>
          <w:sz w:val="22"/>
          <w:szCs w:val="22"/>
        </w:rPr>
        <w:id w:val="-941532741"/>
        <w:docPartObj>
          <w:docPartGallery w:val="Table of Contents"/>
          <w:docPartUnique/>
        </w:docPartObj>
      </w:sdtPr>
      <w:sdtEndPr>
        <w:rPr>
          <w:b/>
          <w:bCs/>
          <w:sz w:val="24"/>
          <w:szCs w:val="24"/>
        </w:rPr>
      </w:sdtEndPr>
      <w:sdtContent>
        <w:p w14:paraId="3CC4AC74" w14:textId="77777777" w:rsidR="00BA53A8" w:rsidRPr="00BA3741" w:rsidRDefault="00EA1F1F" w:rsidP="007E5902">
          <w:pPr>
            <w:pStyle w:val="Heading1"/>
            <w:spacing w:line="360" w:lineRule="auto"/>
            <w:jc w:val="center"/>
            <w:rPr>
              <w:rFonts w:ascii="tim" w:hAnsi="tim" w:cs="Times New Roman"/>
              <w:b/>
              <w:bCs/>
              <w:color w:val="000000" w:themeColor="text1"/>
              <w:szCs w:val="28"/>
            </w:rPr>
          </w:pPr>
          <w:r w:rsidRPr="00BA3741">
            <w:rPr>
              <w:rFonts w:ascii="tim" w:hAnsi="tim" w:cs="Times New Roman"/>
              <w:b/>
              <w:bCs/>
              <w:color w:val="000000" w:themeColor="text1"/>
              <w:szCs w:val="28"/>
            </w:rPr>
            <w:t>DAFTAR ISI</w:t>
          </w:r>
          <w:bookmarkEnd w:id="5"/>
          <w:bookmarkEnd w:id="4"/>
        </w:p>
        <w:p w14:paraId="3ACD182D" w14:textId="1887634B" w:rsidR="00F27083" w:rsidRPr="00854B38" w:rsidRDefault="00EA1F1F">
          <w:pPr>
            <w:pStyle w:val="TOC1"/>
            <w:tabs>
              <w:tab w:val="right" w:leader="dot" w:pos="9019"/>
            </w:tabs>
            <w:rPr>
              <w:rFonts w:asciiTheme="minorHAnsi" w:eastAsiaTheme="minorEastAsia" w:hAnsiTheme="minorHAnsi" w:cstheme="minorBidi"/>
              <w:noProof/>
              <w:color w:val="auto"/>
              <w:kern w:val="2"/>
              <w:sz w:val="22"/>
              <w:lang w:val="en-ID" w:eastAsia="en-ID"/>
            </w:rPr>
          </w:pPr>
          <w:r w:rsidRPr="00BA3741">
            <w:rPr>
              <w:rFonts w:ascii="tim" w:hAnsi="tim" w:cs="Times New Roman"/>
              <w:szCs w:val="24"/>
            </w:rPr>
            <w:fldChar w:fldCharType="begin"/>
          </w:r>
          <w:r w:rsidRPr="00BA3741">
            <w:rPr>
              <w:rFonts w:ascii="tim" w:hAnsi="tim" w:cs="Times New Roman"/>
              <w:szCs w:val="24"/>
            </w:rPr>
            <w:instrText xml:space="preserve"> TOC \o "1-5" \h \z \u </w:instrText>
          </w:r>
          <w:r w:rsidRPr="00BA3741">
            <w:rPr>
              <w:rFonts w:ascii="tim" w:hAnsi="tim" w:cs="Times New Roman"/>
              <w:szCs w:val="24"/>
            </w:rPr>
            <w:fldChar w:fldCharType="separate"/>
          </w:r>
          <w:hyperlink w:anchor="_Toc141963128" w:history="1">
            <w:r w:rsidR="00F27083" w:rsidRPr="009D494E">
              <w:rPr>
                <w:rStyle w:val="Hyperlink"/>
                <w:rFonts w:ascii="tim" w:hAnsi="tim" w:cs="Times New Roman"/>
                <w:b/>
                <w:bCs/>
                <w:noProof/>
              </w:rPr>
              <w:t>LEMBAR PENGESAHAN NASKAH PROPOSAL</w:t>
            </w:r>
            <w:r w:rsidR="00F27083">
              <w:rPr>
                <w:noProof/>
                <w:webHidden/>
              </w:rPr>
              <w:tab/>
            </w:r>
            <w:r w:rsidR="00F27083">
              <w:rPr>
                <w:noProof/>
                <w:webHidden/>
              </w:rPr>
              <w:fldChar w:fldCharType="begin"/>
            </w:r>
            <w:r w:rsidR="00F27083">
              <w:rPr>
                <w:noProof/>
                <w:webHidden/>
              </w:rPr>
              <w:instrText xml:space="preserve"> PAGEREF _Toc141963128 \h </w:instrText>
            </w:r>
            <w:r w:rsidR="00F27083">
              <w:rPr>
                <w:noProof/>
                <w:webHidden/>
              </w:rPr>
            </w:r>
            <w:r w:rsidR="00F27083">
              <w:rPr>
                <w:noProof/>
                <w:webHidden/>
              </w:rPr>
              <w:fldChar w:fldCharType="separate"/>
            </w:r>
            <w:r w:rsidR="00F27083">
              <w:rPr>
                <w:noProof/>
                <w:webHidden/>
              </w:rPr>
              <w:t>2</w:t>
            </w:r>
            <w:r w:rsidR="00F27083">
              <w:rPr>
                <w:noProof/>
                <w:webHidden/>
              </w:rPr>
              <w:fldChar w:fldCharType="end"/>
            </w:r>
          </w:hyperlink>
        </w:p>
        <w:p w14:paraId="692553C8" w14:textId="6E20A777"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29" w:history="1">
            <w:r w:rsidR="00F27083" w:rsidRPr="009D494E">
              <w:rPr>
                <w:rStyle w:val="Hyperlink"/>
                <w:rFonts w:ascii="tim" w:hAnsi="tim" w:cs="Times New Roman"/>
                <w:b/>
                <w:bCs/>
                <w:noProof/>
              </w:rPr>
              <w:t>KATA PENGANTAR</w:t>
            </w:r>
            <w:r w:rsidR="00F27083">
              <w:rPr>
                <w:noProof/>
                <w:webHidden/>
              </w:rPr>
              <w:tab/>
            </w:r>
            <w:r w:rsidR="00F27083">
              <w:rPr>
                <w:noProof/>
                <w:webHidden/>
              </w:rPr>
              <w:fldChar w:fldCharType="begin"/>
            </w:r>
            <w:r w:rsidR="00F27083">
              <w:rPr>
                <w:noProof/>
                <w:webHidden/>
              </w:rPr>
              <w:instrText xml:space="preserve"> PAGEREF _Toc141963129 \h </w:instrText>
            </w:r>
            <w:r w:rsidR="00F27083">
              <w:rPr>
                <w:noProof/>
                <w:webHidden/>
              </w:rPr>
            </w:r>
            <w:r w:rsidR="00F27083">
              <w:rPr>
                <w:noProof/>
                <w:webHidden/>
              </w:rPr>
              <w:fldChar w:fldCharType="separate"/>
            </w:r>
            <w:r w:rsidR="00F27083">
              <w:rPr>
                <w:noProof/>
                <w:webHidden/>
              </w:rPr>
              <w:t>3</w:t>
            </w:r>
            <w:r w:rsidR="00F27083">
              <w:rPr>
                <w:noProof/>
                <w:webHidden/>
              </w:rPr>
              <w:fldChar w:fldCharType="end"/>
            </w:r>
          </w:hyperlink>
        </w:p>
        <w:p w14:paraId="580C0CE7" w14:textId="32E8CA93"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30" w:history="1">
            <w:r w:rsidR="00F27083" w:rsidRPr="009D494E">
              <w:rPr>
                <w:rStyle w:val="Hyperlink"/>
                <w:rFonts w:ascii="tim" w:hAnsi="tim" w:cs="Times New Roman"/>
                <w:b/>
                <w:bCs/>
                <w:noProof/>
              </w:rPr>
              <w:t>DAFTAR ISI</w:t>
            </w:r>
            <w:r w:rsidR="00F27083">
              <w:rPr>
                <w:noProof/>
                <w:webHidden/>
              </w:rPr>
              <w:tab/>
            </w:r>
            <w:r w:rsidR="00F27083">
              <w:rPr>
                <w:noProof/>
                <w:webHidden/>
              </w:rPr>
              <w:fldChar w:fldCharType="begin"/>
            </w:r>
            <w:r w:rsidR="00F27083">
              <w:rPr>
                <w:noProof/>
                <w:webHidden/>
              </w:rPr>
              <w:instrText xml:space="preserve"> PAGEREF _Toc141963130 \h </w:instrText>
            </w:r>
            <w:r w:rsidR="00F27083">
              <w:rPr>
                <w:noProof/>
                <w:webHidden/>
              </w:rPr>
            </w:r>
            <w:r w:rsidR="00F27083">
              <w:rPr>
                <w:noProof/>
                <w:webHidden/>
              </w:rPr>
              <w:fldChar w:fldCharType="separate"/>
            </w:r>
            <w:r w:rsidR="00F27083">
              <w:rPr>
                <w:noProof/>
                <w:webHidden/>
              </w:rPr>
              <w:t>4</w:t>
            </w:r>
            <w:r w:rsidR="00F27083">
              <w:rPr>
                <w:noProof/>
                <w:webHidden/>
              </w:rPr>
              <w:fldChar w:fldCharType="end"/>
            </w:r>
          </w:hyperlink>
        </w:p>
        <w:p w14:paraId="6157CD50" w14:textId="2F473C40"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31" w:history="1">
            <w:r w:rsidR="00F27083" w:rsidRPr="009D494E">
              <w:rPr>
                <w:rStyle w:val="Hyperlink"/>
                <w:rFonts w:ascii="tim" w:eastAsia="Times New Roman" w:hAnsi="tim" w:cs="Times New Roman"/>
                <w:b/>
                <w:noProof/>
              </w:rPr>
              <w:t>BAB I</w:t>
            </w:r>
            <w:r w:rsidR="00F27083">
              <w:rPr>
                <w:noProof/>
                <w:webHidden/>
              </w:rPr>
              <w:tab/>
            </w:r>
            <w:r w:rsidR="00F27083">
              <w:rPr>
                <w:noProof/>
                <w:webHidden/>
              </w:rPr>
              <w:fldChar w:fldCharType="begin"/>
            </w:r>
            <w:r w:rsidR="00F27083">
              <w:rPr>
                <w:noProof/>
                <w:webHidden/>
              </w:rPr>
              <w:instrText xml:space="preserve"> PAGEREF _Toc141963131 \h </w:instrText>
            </w:r>
            <w:r w:rsidR="00F27083">
              <w:rPr>
                <w:noProof/>
                <w:webHidden/>
              </w:rPr>
            </w:r>
            <w:r w:rsidR="00F27083">
              <w:rPr>
                <w:noProof/>
                <w:webHidden/>
              </w:rPr>
              <w:fldChar w:fldCharType="separate"/>
            </w:r>
            <w:r w:rsidR="00F27083">
              <w:rPr>
                <w:noProof/>
                <w:webHidden/>
              </w:rPr>
              <w:t>5</w:t>
            </w:r>
            <w:r w:rsidR="00F27083">
              <w:rPr>
                <w:noProof/>
                <w:webHidden/>
              </w:rPr>
              <w:fldChar w:fldCharType="end"/>
            </w:r>
          </w:hyperlink>
        </w:p>
        <w:p w14:paraId="006C5646" w14:textId="3E630D9E"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32" w:history="1">
            <w:r w:rsidR="00F27083" w:rsidRPr="009D494E">
              <w:rPr>
                <w:rStyle w:val="Hyperlink"/>
                <w:rFonts w:ascii="tim" w:eastAsia="Times New Roman" w:hAnsi="tim" w:cs="Times New Roman"/>
                <w:b/>
                <w:noProof/>
              </w:rPr>
              <w:t>PENDAHULUAN</w:t>
            </w:r>
            <w:r w:rsidR="00F27083">
              <w:rPr>
                <w:noProof/>
                <w:webHidden/>
              </w:rPr>
              <w:tab/>
            </w:r>
            <w:r w:rsidR="00F27083">
              <w:rPr>
                <w:noProof/>
                <w:webHidden/>
              </w:rPr>
              <w:fldChar w:fldCharType="begin"/>
            </w:r>
            <w:r w:rsidR="00F27083">
              <w:rPr>
                <w:noProof/>
                <w:webHidden/>
              </w:rPr>
              <w:instrText xml:space="preserve"> PAGEREF _Toc141963132 \h </w:instrText>
            </w:r>
            <w:r w:rsidR="00F27083">
              <w:rPr>
                <w:noProof/>
                <w:webHidden/>
              </w:rPr>
            </w:r>
            <w:r w:rsidR="00F27083">
              <w:rPr>
                <w:noProof/>
                <w:webHidden/>
              </w:rPr>
              <w:fldChar w:fldCharType="separate"/>
            </w:r>
            <w:r w:rsidR="00F27083">
              <w:rPr>
                <w:noProof/>
                <w:webHidden/>
              </w:rPr>
              <w:t>5</w:t>
            </w:r>
            <w:r w:rsidR="00F27083">
              <w:rPr>
                <w:noProof/>
                <w:webHidden/>
              </w:rPr>
              <w:fldChar w:fldCharType="end"/>
            </w:r>
          </w:hyperlink>
        </w:p>
        <w:p w14:paraId="57367799" w14:textId="331971F4"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33" w:history="1">
            <w:r w:rsidR="00F27083" w:rsidRPr="009D494E">
              <w:rPr>
                <w:rStyle w:val="Hyperlink"/>
                <w:rFonts w:ascii="tim" w:eastAsia="Times New Roman" w:hAnsi="tim" w:cs="Times New Roman"/>
                <w:b/>
                <w:noProof/>
              </w:rPr>
              <w:t>1.1</w:t>
            </w:r>
            <w:r w:rsidR="00F27083" w:rsidRPr="00854B38">
              <w:rPr>
                <w:rFonts w:asciiTheme="minorHAnsi" w:eastAsiaTheme="minorEastAsia" w:hAnsiTheme="minorHAnsi" w:cstheme="minorBidi"/>
                <w:noProof/>
                <w:kern w:val="2"/>
                <w:lang w:val="en-ID" w:eastAsia="en-ID"/>
              </w:rPr>
              <w:t xml:space="preserve"> </w:t>
            </w:r>
            <w:r w:rsidR="00F27083" w:rsidRPr="009D494E">
              <w:rPr>
                <w:rStyle w:val="Hyperlink"/>
                <w:rFonts w:ascii="tim" w:eastAsia="Times New Roman" w:hAnsi="tim" w:cs="Times New Roman"/>
                <w:b/>
                <w:noProof/>
              </w:rPr>
              <w:t>Latar Belakang</w:t>
            </w:r>
            <w:r w:rsidR="00F27083">
              <w:rPr>
                <w:noProof/>
                <w:webHidden/>
              </w:rPr>
              <w:tab/>
            </w:r>
            <w:r w:rsidR="00F27083">
              <w:rPr>
                <w:noProof/>
                <w:webHidden/>
              </w:rPr>
              <w:fldChar w:fldCharType="begin"/>
            </w:r>
            <w:r w:rsidR="00F27083">
              <w:rPr>
                <w:noProof/>
                <w:webHidden/>
              </w:rPr>
              <w:instrText xml:space="preserve"> PAGEREF _Toc141963133 \h </w:instrText>
            </w:r>
            <w:r w:rsidR="00F27083">
              <w:rPr>
                <w:noProof/>
                <w:webHidden/>
              </w:rPr>
            </w:r>
            <w:r w:rsidR="00F27083">
              <w:rPr>
                <w:noProof/>
                <w:webHidden/>
              </w:rPr>
              <w:fldChar w:fldCharType="separate"/>
            </w:r>
            <w:r w:rsidR="00F27083">
              <w:rPr>
                <w:noProof/>
                <w:webHidden/>
              </w:rPr>
              <w:t>5</w:t>
            </w:r>
            <w:r w:rsidR="00F27083">
              <w:rPr>
                <w:noProof/>
                <w:webHidden/>
              </w:rPr>
              <w:fldChar w:fldCharType="end"/>
            </w:r>
          </w:hyperlink>
        </w:p>
        <w:p w14:paraId="5F96FCF3" w14:textId="06DC8AE1"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34" w:history="1">
            <w:r w:rsidR="00F27083" w:rsidRPr="009D494E">
              <w:rPr>
                <w:rStyle w:val="Hyperlink"/>
                <w:rFonts w:ascii="tim" w:eastAsia="Times New Roman" w:hAnsi="tim" w:cs="Times New Roman"/>
                <w:b/>
                <w:noProof/>
              </w:rPr>
              <w:t>1.2 Rumusan Masalah</w:t>
            </w:r>
            <w:r w:rsidR="00F27083">
              <w:rPr>
                <w:noProof/>
                <w:webHidden/>
              </w:rPr>
              <w:tab/>
            </w:r>
            <w:r w:rsidR="00F27083">
              <w:rPr>
                <w:noProof/>
                <w:webHidden/>
              </w:rPr>
              <w:fldChar w:fldCharType="begin"/>
            </w:r>
            <w:r w:rsidR="00F27083">
              <w:rPr>
                <w:noProof/>
                <w:webHidden/>
              </w:rPr>
              <w:instrText xml:space="preserve"> PAGEREF _Toc141963134 \h </w:instrText>
            </w:r>
            <w:r w:rsidR="00F27083">
              <w:rPr>
                <w:noProof/>
                <w:webHidden/>
              </w:rPr>
            </w:r>
            <w:r w:rsidR="00F27083">
              <w:rPr>
                <w:noProof/>
                <w:webHidden/>
              </w:rPr>
              <w:fldChar w:fldCharType="separate"/>
            </w:r>
            <w:r w:rsidR="00F27083">
              <w:rPr>
                <w:noProof/>
                <w:webHidden/>
              </w:rPr>
              <w:t>11</w:t>
            </w:r>
            <w:r w:rsidR="00F27083">
              <w:rPr>
                <w:noProof/>
                <w:webHidden/>
              </w:rPr>
              <w:fldChar w:fldCharType="end"/>
            </w:r>
          </w:hyperlink>
        </w:p>
        <w:p w14:paraId="3E72EFD0" w14:textId="0931D06A"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35" w:history="1">
            <w:r w:rsidR="00F27083" w:rsidRPr="009D494E">
              <w:rPr>
                <w:rStyle w:val="Hyperlink"/>
                <w:rFonts w:ascii="tim" w:eastAsia="Times New Roman" w:hAnsi="tim" w:cs="Times New Roman"/>
                <w:b/>
                <w:noProof/>
              </w:rPr>
              <w:t>1.3 Batasan Masalah</w:t>
            </w:r>
            <w:r w:rsidR="00F27083">
              <w:rPr>
                <w:noProof/>
                <w:webHidden/>
              </w:rPr>
              <w:tab/>
            </w:r>
            <w:r w:rsidR="00F27083">
              <w:rPr>
                <w:noProof/>
                <w:webHidden/>
              </w:rPr>
              <w:fldChar w:fldCharType="begin"/>
            </w:r>
            <w:r w:rsidR="00F27083">
              <w:rPr>
                <w:noProof/>
                <w:webHidden/>
              </w:rPr>
              <w:instrText xml:space="preserve"> PAGEREF _Toc141963135 \h </w:instrText>
            </w:r>
            <w:r w:rsidR="00F27083">
              <w:rPr>
                <w:noProof/>
                <w:webHidden/>
              </w:rPr>
            </w:r>
            <w:r w:rsidR="00F27083">
              <w:rPr>
                <w:noProof/>
                <w:webHidden/>
              </w:rPr>
              <w:fldChar w:fldCharType="separate"/>
            </w:r>
            <w:r w:rsidR="00F27083">
              <w:rPr>
                <w:noProof/>
                <w:webHidden/>
              </w:rPr>
              <w:t>11</w:t>
            </w:r>
            <w:r w:rsidR="00F27083">
              <w:rPr>
                <w:noProof/>
                <w:webHidden/>
              </w:rPr>
              <w:fldChar w:fldCharType="end"/>
            </w:r>
          </w:hyperlink>
        </w:p>
        <w:p w14:paraId="5A66C9DD" w14:textId="63DD2982"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36" w:history="1">
            <w:r w:rsidR="00F27083" w:rsidRPr="009D494E">
              <w:rPr>
                <w:rStyle w:val="Hyperlink"/>
                <w:rFonts w:ascii="tim" w:eastAsia="Times New Roman" w:hAnsi="tim" w:cs="Times New Roman"/>
                <w:b/>
                <w:noProof/>
              </w:rPr>
              <w:t>1.4 Tujuan Penelitian</w:t>
            </w:r>
            <w:r w:rsidR="00F27083">
              <w:rPr>
                <w:noProof/>
                <w:webHidden/>
              </w:rPr>
              <w:tab/>
            </w:r>
            <w:r w:rsidR="00F27083">
              <w:rPr>
                <w:noProof/>
                <w:webHidden/>
              </w:rPr>
              <w:fldChar w:fldCharType="begin"/>
            </w:r>
            <w:r w:rsidR="00F27083">
              <w:rPr>
                <w:noProof/>
                <w:webHidden/>
              </w:rPr>
              <w:instrText xml:space="preserve"> PAGEREF _Toc141963136 \h </w:instrText>
            </w:r>
            <w:r w:rsidR="00F27083">
              <w:rPr>
                <w:noProof/>
                <w:webHidden/>
              </w:rPr>
            </w:r>
            <w:r w:rsidR="00F27083">
              <w:rPr>
                <w:noProof/>
                <w:webHidden/>
              </w:rPr>
              <w:fldChar w:fldCharType="separate"/>
            </w:r>
            <w:r w:rsidR="00F27083">
              <w:rPr>
                <w:noProof/>
                <w:webHidden/>
              </w:rPr>
              <w:t>11</w:t>
            </w:r>
            <w:r w:rsidR="00F27083">
              <w:rPr>
                <w:noProof/>
                <w:webHidden/>
              </w:rPr>
              <w:fldChar w:fldCharType="end"/>
            </w:r>
          </w:hyperlink>
        </w:p>
        <w:p w14:paraId="345B122E" w14:textId="0A25668A"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37" w:history="1">
            <w:r w:rsidR="00F27083" w:rsidRPr="009D494E">
              <w:rPr>
                <w:rStyle w:val="Hyperlink"/>
                <w:rFonts w:ascii="tim" w:eastAsia="Times New Roman" w:hAnsi="tim" w:cs="Times New Roman"/>
                <w:b/>
                <w:noProof/>
              </w:rPr>
              <w:t>1.5 Manfaat Penelitian</w:t>
            </w:r>
            <w:r w:rsidR="00F27083">
              <w:rPr>
                <w:noProof/>
                <w:webHidden/>
              </w:rPr>
              <w:tab/>
            </w:r>
            <w:r w:rsidR="00F27083">
              <w:rPr>
                <w:noProof/>
                <w:webHidden/>
              </w:rPr>
              <w:fldChar w:fldCharType="begin"/>
            </w:r>
            <w:r w:rsidR="00F27083">
              <w:rPr>
                <w:noProof/>
                <w:webHidden/>
              </w:rPr>
              <w:instrText xml:space="preserve"> PAGEREF _Toc141963137 \h </w:instrText>
            </w:r>
            <w:r w:rsidR="00F27083">
              <w:rPr>
                <w:noProof/>
                <w:webHidden/>
              </w:rPr>
            </w:r>
            <w:r w:rsidR="00F27083">
              <w:rPr>
                <w:noProof/>
                <w:webHidden/>
              </w:rPr>
              <w:fldChar w:fldCharType="separate"/>
            </w:r>
            <w:r w:rsidR="00F27083">
              <w:rPr>
                <w:noProof/>
                <w:webHidden/>
              </w:rPr>
              <w:t>12</w:t>
            </w:r>
            <w:r w:rsidR="00F27083">
              <w:rPr>
                <w:noProof/>
                <w:webHidden/>
              </w:rPr>
              <w:fldChar w:fldCharType="end"/>
            </w:r>
          </w:hyperlink>
        </w:p>
        <w:p w14:paraId="24D541F5" w14:textId="19CB3489"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38" w:history="1">
            <w:r w:rsidR="00F27083" w:rsidRPr="009D494E">
              <w:rPr>
                <w:rStyle w:val="Hyperlink"/>
                <w:rFonts w:ascii="tim" w:eastAsia="Times New Roman" w:hAnsi="tim" w:cs="Times New Roman"/>
                <w:b/>
                <w:noProof/>
              </w:rPr>
              <w:t>BAB II</w:t>
            </w:r>
            <w:r w:rsidR="00F27083">
              <w:rPr>
                <w:noProof/>
                <w:webHidden/>
              </w:rPr>
              <w:tab/>
            </w:r>
            <w:r w:rsidR="00F27083">
              <w:rPr>
                <w:noProof/>
                <w:webHidden/>
              </w:rPr>
              <w:fldChar w:fldCharType="begin"/>
            </w:r>
            <w:r w:rsidR="00F27083">
              <w:rPr>
                <w:noProof/>
                <w:webHidden/>
              </w:rPr>
              <w:instrText xml:space="preserve"> PAGEREF _Toc141963138 \h </w:instrText>
            </w:r>
            <w:r w:rsidR="00F27083">
              <w:rPr>
                <w:noProof/>
                <w:webHidden/>
              </w:rPr>
            </w:r>
            <w:r w:rsidR="00F27083">
              <w:rPr>
                <w:noProof/>
                <w:webHidden/>
              </w:rPr>
              <w:fldChar w:fldCharType="separate"/>
            </w:r>
            <w:r w:rsidR="00F27083">
              <w:rPr>
                <w:noProof/>
                <w:webHidden/>
              </w:rPr>
              <w:t>12</w:t>
            </w:r>
            <w:r w:rsidR="00F27083">
              <w:rPr>
                <w:noProof/>
                <w:webHidden/>
              </w:rPr>
              <w:fldChar w:fldCharType="end"/>
            </w:r>
          </w:hyperlink>
        </w:p>
        <w:p w14:paraId="24502647" w14:textId="76FD0401"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39" w:history="1">
            <w:r w:rsidR="00F27083" w:rsidRPr="009D494E">
              <w:rPr>
                <w:rStyle w:val="Hyperlink"/>
                <w:rFonts w:ascii="tim" w:eastAsia="Times New Roman" w:hAnsi="tim" w:cs="Times New Roman"/>
                <w:b/>
                <w:noProof/>
              </w:rPr>
              <w:t>TINJAUAN PUSTAKA</w:t>
            </w:r>
            <w:r w:rsidR="00F27083">
              <w:rPr>
                <w:noProof/>
                <w:webHidden/>
              </w:rPr>
              <w:tab/>
            </w:r>
            <w:r w:rsidR="00F27083">
              <w:rPr>
                <w:noProof/>
                <w:webHidden/>
              </w:rPr>
              <w:fldChar w:fldCharType="begin"/>
            </w:r>
            <w:r w:rsidR="00F27083">
              <w:rPr>
                <w:noProof/>
                <w:webHidden/>
              </w:rPr>
              <w:instrText xml:space="preserve"> PAGEREF _Toc141963139 \h </w:instrText>
            </w:r>
            <w:r w:rsidR="00F27083">
              <w:rPr>
                <w:noProof/>
                <w:webHidden/>
              </w:rPr>
            </w:r>
            <w:r w:rsidR="00F27083">
              <w:rPr>
                <w:noProof/>
                <w:webHidden/>
              </w:rPr>
              <w:fldChar w:fldCharType="separate"/>
            </w:r>
            <w:r w:rsidR="00F27083">
              <w:rPr>
                <w:noProof/>
                <w:webHidden/>
              </w:rPr>
              <w:t>12</w:t>
            </w:r>
            <w:r w:rsidR="00F27083">
              <w:rPr>
                <w:noProof/>
                <w:webHidden/>
              </w:rPr>
              <w:fldChar w:fldCharType="end"/>
            </w:r>
          </w:hyperlink>
        </w:p>
        <w:p w14:paraId="31D93634" w14:textId="156ED257"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40" w:history="1">
            <w:r w:rsidR="00F27083" w:rsidRPr="009D494E">
              <w:rPr>
                <w:rStyle w:val="Hyperlink"/>
                <w:rFonts w:ascii="tim" w:hAnsi="tim" w:cs="Times New Roman"/>
                <w:b/>
                <w:bCs/>
                <w:noProof/>
              </w:rPr>
              <w:t>2.1.</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shd w:val="clear" w:color="auto" w:fill="FFFFFF"/>
              </w:rPr>
              <w:t>Depresi</w:t>
            </w:r>
            <w:r w:rsidR="00F27083">
              <w:rPr>
                <w:noProof/>
                <w:webHidden/>
              </w:rPr>
              <w:tab/>
            </w:r>
            <w:r w:rsidR="00F27083">
              <w:rPr>
                <w:noProof/>
                <w:webHidden/>
              </w:rPr>
              <w:fldChar w:fldCharType="begin"/>
            </w:r>
            <w:r w:rsidR="00F27083">
              <w:rPr>
                <w:noProof/>
                <w:webHidden/>
              </w:rPr>
              <w:instrText xml:space="preserve"> PAGEREF _Toc141963140 \h </w:instrText>
            </w:r>
            <w:r w:rsidR="00F27083">
              <w:rPr>
                <w:noProof/>
                <w:webHidden/>
              </w:rPr>
            </w:r>
            <w:r w:rsidR="00F27083">
              <w:rPr>
                <w:noProof/>
                <w:webHidden/>
              </w:rPr>
              <w:fldChar w:fldCharType="separate"/>
            </w:r>
            <w:r w:rsidR="00F27083">
              <w:rPr>
                <w:noProof/>
                <w:webHidden/>
              </w:rPr>
              <w:t>12</w:t>
            </w:r>
            <w:r w:rsidR="00F27083">
              <w:rPr>
                <w:noProof/>
                <w:webHidden/>
              </w:rPr>
              <w:fldChar w:fldCharType="end"/>
            </w:r>
          </w:hyperlink>
        </w:p>
        <w:p w14:paraId="75013C82" w14:textId="1C9DB319"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41" w:history="1">
            <w:r w:rsidR="00F27083" w:rsidRPr="009D494E">
              <w:rPr>
                <w:rStyle w:val="Hyperlink"/>
                <w:rFonts w:ascii="tim" w:hAnsi="tim" w:cs="Times New Roman"/>
                <w:b/>
                <w:bCs/>
                <w:noProof/>
              </w:rPr>
              <w:t>2.4.1</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shd w:val="clear" w:color="auto" w:fill="FFFFFF"/>
              </w:rPr>
              <w:t xml:space="preserve">Kriteria Depresi </w:t>
            </w:r>
            <w:r w:rsidR="00F27083">
              <w:rPr>
                <w:noProof/>
                <w:webHidden/>
              </w:rPr>
              <w:tab/>
            </w:r>
            <w:r w:rsidR="00F27083">
              <w:rPr>
                <w:noProof/>
                <w:webHidden/>
              </w:rPr>
              <w:fldChar w:fldCharType="begin"/>
            </w:r>
            <w:r w:rsidR="00F27083">
              <w:rPr>
                <w:noProof/>
                <w:webHidden/>
              </w:rPr>
              <w:instrText xml:space="preserve"> PAGEREF _Toc141963141 \h </w:instrText>
            </w:r>
            <w:r w:rsidR="00F27083">
              <w:rPr>
                <w:noProof/>
                <w:webHidden/>
              </w:rPr>
            </w:r>
            <w:r w:rsidR="00F27083">
              <w:rPr>
                <w:noProof/>
                <w:webHidden/>
              </w:rPr>
              <w:fldChar w:fldCharType="separate"/>
            </w:r>
            <w:r w:rsidR="00F27083">
              <w:rPr>
                <w:noProof/>
                <w:webHidden/>
              </w:rPr>
              <w:t>13</w:t>
            </w:r>
            <w:r w:rsidR="00F27083">
              <w:rPr>
                <w:noProof/>
                <w:webHidden/>
              </w:rPr>
              <w:fldChar w:fldCharType="end"/>
            </w:r>
          </w:hyperlink>
        </w:p>
        <w:p w14:paraId="4B7B3C57" w14:textId="577B2105"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42" w:history="1">
            <w:r w:rsidR="00F27083" w:rsidRPr="009D494E">
              <w:rPr>
                <w:rStyle w:val="Hyperlink"/>
                <w:rFonts w:ascii="tim" w:hAnsi="tim" w:cs="Times New Roman"/>
                <w:b/>
                <w:bCs/>
                <w:noProof/>
              </w:rPr>
              <w:t>2.4.2</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shd w:val="clear" w:color="auto" w:fill="FFFFFF"/>
              </w:rPr>
              <w:t>Faktor Penyebab</w:t>
            </w:r>
            <w:r w:rsidR="00F27083">
              <w:rPr>
                <w:noProof/>
                <w:webHidden/>
              </w:rPr>
              <w:tab/>
            </w:r>
            <w:r w:rsidR="00F27083">
              <w:rPr>
                <w:noProof/>
                <w:webHidden/>
              </w:rPr>
              <w:fldChar w:fldCharType="begin"/>
            </w:r>
            <w:r w:rsidR="00F27083">
              <w:rPr>
                <w:noProof/>
                <w:webHidden/>
              </w:rPr>
              <w:instrText xml:space="preserve"> PAGEREF _Toc141963142 \h </w:instrText>
            </w:r>
            <w:r w:rsidR="00F27083">
              <w:rPr>
                <w:noProof/>
                <w:webHidden/>
              </w:rPr>
            </w:r>
            <w:r w:rsidR="00F27083">
              <w:rPr>
                <w:noProof/>
                <w:webHidden/>
              </w:rPr>
              <w:fldChar w:fldCharType="separate"/>
            </w:r>
            <w:r w:rsidR="00F27083">
              <w:rPr>
                <w:noProof/>
                <w:webHidden/>
              </w:rPr>
              <w:t>13</w:t>
            </w:r>
            <w:r w:rsidR="00F27083">
              <w:rPr>
                <w:noProof/>
                <w:webHidden/>
              </w:rPr>
              <w:fldChar w:fldCharType="end"/>
            </w:r>
          </w:hyperlink>
        </w:p>
        <w:p w14:paraId="51C6ABD9" w14:textId="2A91544C" w:rsidR="00F27083" w:rsidRPr="00854B38" w:rsidRDefault="00000000">
          <w:pPr>
            <w:pStyle w:val="TOC5"/>
            <w:tabs>
              <w:tab w:val="left" w:pos="1320"/>
              <w:tab w:val="right" w:leader="dot" w:pos="9019"/>
            </w:tabs>
            <w:rPr>
              <w:rFonts w:asciiTheme="minorHAnsi" w:eastAsiaTheme="minorEastAsia" w:hAnsiTheme="minorHAnsi" w:cstheme="minorBidi"/>
              <w:noProof/>
              <w:kern w:val="2"/>
              <w:lang w:val="en-ID" w:eastAsia="en-ID"/>
            </w:rPr>
          </w:pPr>
          <w:hyperlink w:anchor="_Toc141963143" w:history="1">
            <w:r w:rsidR="00F27083" w:rsidRPr="009D494E">
              <w:rPr>
                <w:rStyle w:val="Hyperlink"/>
                <w:rFonts w:ascii="tim" w:hAnsi="tim" w:cs="Times New Roman"/>
                <w:b/>
                <w:bCs/>
                <w:noProof/>
                <w:lang w:val="zh-CN"/>
              </w:rPr>
              <w:t>1.</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lang w:val="zh-CN"/>
              </w:rPr>
              <w:t>Faktor Biologi</w:t>
            </w:r>
            <w:r w:rsidR="00F27083">
              <w:rPr>
                <w:noProof/>
                <w:webHidden/>
              </w:rPr>
              <w:tab/>
            </w:r>
            <w:r w:rsidR="00F27083">
              <w:rPr>
                <w:noProof/>
                <w:webHidden/>
              </w:rPr>
              <w:fldChar w:fldCharType="begin"/>
            </w:r>
            <w:r w:rsidR="00F27083">
              <w:rPr>
                <w:noProof/>
                <w:webHidden/>
              </w:rPr>
              <w:instrText xml:space="preserve"> PAGEREF _Toc141963143 \h </w:instrText>
            </w:r>
            <w:r w:rsidR="00F27083">
              <w:rPr>
                <w:noProof/>
                <w:webHidden/>
              </w:rPr>
            </w:r>
            <w:r w:rsidR="00F27083">
              <w:rPr>
                <w:noProof/>
                <w:webHidden/>
              </w:rPr>
              <w:fldChar w:fldCharType="separate"/>
            </w:r>
            <w:r w:rsidR="00F27083">
              <w:rPr>
                <w:noProof/>
                <w:webHidden/>
              </w:rPr>
              <w:t>14</w:t>
            </w:r>
            <w:r w:rsidR="00F27083">
              <w:rPr>
                <w:noProof/>
                <w:webHidden/>
              </w:rPr>
              <w:fldChar w:fldCharType="end"/>
            </w:r>
          </w:hyperlink>
        </w:p>
        <w:p w14:paraId="4DBB804B" w14:textId="6F21CA0F" w:rsidR="00F27083" w:rsidRPr="00854B38" w:rsidRDefault="00000000">
          <w:pPr>
            <w:pStyle w:val="TOC5"/>
            <w:tabs>
              <w:tab w:val="left" w:pos="1320"/>
              <w:tab w:val="right" w:leader="dot" w:pos="9019"/>
            </w:tabs>
            <w:rPr>
              <w:rFonts w:asciiTheme="minorHAnsi" w:eastAsiaTheme="minorEastAsia" w:hAnsiTheme="minorHAnsi" w:cstheme="minorBidi"/>
              <w:noProof/>
              <w:kern w:val="2"/>
              <w:lang w:val="en-ID" w:eastAsia="en-ID"/>
            </w:rPr>
          </w:pPr>
          <w:hyperlink w:anchor="_Toc141963144" w:history="1">
            <w:r w:rsidR="00F27083" w:rsidRPr="009D494E">
              <w:rPr>
                <w:rStyle w:val="Hyperlink"/>
                <w:rFonts w:ascii="tim" w:hAnsi="tim" w:cs="Times New Roman"/>
                <w:b/>
                <w:bCs/>
                <w:noProof/>
                <w:lang w:val="zh-CN"/>
              </w:rPr>
              <w:t>2.</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lang w:val="zh-CN"/>
              </w:rPr>
              <w:t>Faktor Psikologis/Kepribadian</w:t>
            </w:r>
            <w:r w:rsidR="00F27083">
              <w:rPr>
                <w:noProof/>
                <w:webHidden/>
              </w:rPr>
              <w:tab/>
            </w:r>
            <w:r w:rsidR="00F27083">
              <w:rPr>
                <w:noProof/>
                <w:webHidden/>
              </w:rPr>
              <w:fldChar w:fldCharType="begin"/>
            </w:r>
            <w:r w:rsidR="00F27083">
              <w:rPr>
                <w:noProof/>
                <w:webHidden/>
              </w:rPr>
              <w:instrText xml:space="preserve"> PAGEREF _Toc141963144 \h </w:instrText>
            </w:r>
            <w:r w:rsidR="00F27083">
              <w:rPr>
                <w:noProof/>
                <w:webHidden/>
              </w:rPr>
            </w:r>
            <w:r w:rsidR="00F27083">
              <w:rPr>
                <w:noProof/>
                <w:webHidden/>
              </w:rPr>
              <w:fldChar w:fldCharType="separate"/>
            </w:r>
            <w:r w:rsidR="00F27083">
              <w:rPr>
                <w:noProof/>
                <w:webHidden/>
              </w:rPr>
              <w:t>14</w:t>
            </w:r>
            <w:r w:rsidR="00F27083">
              <w:rPr>
                <w:noProof/>
                <w:webHidden/>
              </w:rPr>
              <w:fldChar w:fldCharType="end"/>
            </w:r>
          </w:hyperlink>
        </w:p>
        <w:p w14:paraId="2D359CA2" w14:textId="1AC7CB75" w:rsidR="00F27083" w:rsidRPr="00854B38" w:rsidRDefault="00000000">
          <w:pPr>
            <w:pStyle w:val="TOC5"/>
            <w:tabs>
              <w:tab w:val="left" w:pos="1320"/>
              <w:tab w:val="right" w:leader="dot" w:pos="9019"/>
            </w:tabs>
            <w:rPr>
              <w:rFonts w:asciiTheme="minorHAnsi" w:eastAsiaTheme="minorEastAsia" w:hAnsiTheme="minorHAnsi" w:cstheme="minorBidi"/>
              <w:noProof/>
              <w:kern w:val="2"/>
              <w:lang w:val="en-ID" w:eastAsia="en-ID"/>
            </w:rPr>
          </w:pPr>
          <w:hyperlink w:anchor="_Toc141963145" w:history="1">
            <w:r w:rsidR="00F27083" w:rsidRPr="009D494E">
              <w:rPr>
                <w:rStyle w:val="Hyperlink"/>
                <w:rFonts w:ascii="tim" w:hAnsi="tim" w:cs="Times New Roman"/>
                <w:b/>
                <w:bCs/>
                <w:noProof/>
                <w:lang w:val="zh-CN"/>
              </w:rPr>
              <w:t>3.</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lang w:val="zh-CN"/>
              </w:rPr>
              <w:t>Faktor Sosial</w:t>
            </w:r>
            <w:r w:rsidR="00F27083">
              <w:rPr>
                <w:noProof/>
                <w:webHidden/>
              </w:rPr>
              <w:tab/>
            </w:r>
            <w:r w:rsidR="00F27083">
              <w:rPr>
                <w:noProof/>
                <w:webHidden/>
              </w:rPr>
              <w:fldChar w:fldCharType="begin"/>
            </w:r>
            <w:r w:rsidR="00F27083">
              <w:rPr>
                <w:noProof/>
                <w:webHidden/>
              </w:rPr>
              <w:instrText xml:space="preserve"> PAGEREF _Toc141963145 \h </w:instrText>
            </w:r>
            <w:r w:rsidR="00F27083">
              <w:rPr>
                <w:noProof/>
                <w:webHidden/>
              </w:rPr>
            </w:r>
            <w:r w:rsidR="00F27083">
              <w:rPr>
                <w:noProof/>
                <w:webHidden/>
              </w:rPr>
              <w:fldChar w:fldCharType="separate"/>
            </w:r>
            <w:r w:rsidR="00F27083">
              <w:rPr>
                <w:noProof/>
                <w:webHidden/>
              </w:rPr>
              <w:t>14</w:t>
            </w:r>
            <w:r w:rsidR="00F27083">
              <w:rPr>
                <w:noProof/>
                <w:webHidden/>
              </w:rPr>
              <w:fldChar w:fldCharType="end"/>
            </w:r>
          </w:hyperlink>
        </w:p>
        <w:p w14:paraId="7CC6AF17" w14:textId="70BE290F"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46" w:history="1">
            <w:r w:rsidR="00F27083" w:rsidRPr="009D494E">
              <w:rPr>
                <w:rStyle w:val="Hyperlink"/>
                <w:rFonts w:ascii="tim" w:hAnsi="tim" w:cs="Times New Roman"/>
                <w:b/>
                <w:bCs/>
                <w:noProof/>
              </w:rPr>
              <w:t>2.4.3</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shd w:val="clear" w:color="auto" w:fill="FFFFFF"/>
              </w:rPr>
              <w:t>Keterkaitan Dengan Anatomi Tubuh</w:t>
            </w:r>
            <w:r w:rsidR="00F27083">
              <w:rPr>
                <w:noProof/>
                <w:webHidden/>
              </w:rPr>
              <w:tab/>
            </w:r>
            <w:r w:rsidR="00F27083">
              <w:rPr>
                <w:noProof/>
                <w:webHidden/>
              </w:rPr>
              <w:fldChar w:fldCharType="begin"/>
            </w:r>
            <w:r w:rsidR="00F27083">
              <w:rPr>
                <w:noProof/>
                <w:webHidden/>
              </w:rPr>
              <w:instrText xml:space="preserve"> PAGEREF _Toc141963146 \h </w:instrText>
            </w:r>
            <w:r w:rsidR="00F27083">
              <w:rPr>
                <w:noProof/>
                <w:webHidden/>
              </w:rPr>
            </w:r>
            <w:r w:rsidR="00F27083">
              <w:rPr>
                <w:noProof/>
                <w:webHidden/>
              </w:rPr>
              <w:fldChar w:fldCharType="separate"/>
            </w:r>
            <w:r w:rsidR="00F27083">
              <w:rPr>
                <w:noProof/>
                <w:webHidden/>
              </w:rPr>
              <w:t>14</w:t>
            </w:r>
            <w:r w:rsidR="00F27083">
              <w:rPr>
                <w:noProof/>
                <w:webHidden/>
              </w:rPr>
              <w:fldChar w:fldCharType="end"/>
            </w:r>
          </w:hyperlink>
        </w:p>
        <w:p w14:paraId="6D38070E" w14:textId="2F2A9FA1"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47" w:history="1">
            <w:r w:rsidR="00F27083" w:rsidRPr="009D494E">
              <w:rPr>
                <w:rStyle w:val="Hyperlink"/>
                <w:rFonts w:ascii="tim" w:hAnsi="tim" w:cs="Times New Roman"/>
                <w:b/>
                <w:bCs/>
                <w:i/>
                <w:iCs/>
                <w:noProof/>
                <w:lang w:val="en-US"/>
              </w:rPr>
              <w:t>2.2.</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i/>
                <w:iCs/>
                <w:noProof/>
                <w:lang w:val="en-US"/>
              </w:rPr>
              <w:t>Anxiety</w:t>
            </w:r>
            <w:r w:rsidR="00F27083">
              <w:rPr>
                <w:noProof/>
                <w:webHidden/>
              </w:rPr>
              <w:tab/>
            </w:r>
            <w:r w:rsidR="00F27083">
              <w:rPr>
                <w:noProof/>
                <w:webHidden/>
              </w:rPr>
              <w:fldChar w:fldCharType="begin"/>
            </w:r>
            <w:r w:rsidR="00F27083">
              <w:rPr>
                <w:noProof/>
                <w:webHidden/>
              </w:rPr>
              <w:instrText xml:space="preserve"> PAGEREF _Toc141963147 \h </w:instrText>
            </w:r>
            <w:r w:rsidR="00F27083">
              <w:rPr>
                <w:noProof/>
                <w:webHidden/>
              </w:rPr>
            </w:r>
            <w:r w:rsidR="00F27083">
              <w:rPr>
                <w:noProof/>
                <w:webHidden/>
              </w:rPr>
              <w:fldChar w:fldCharType="separate"/>
            </w:r>
            <w:r w:rsidR="00F27083">
              <w:rPr>
                <w:noProof/>
                <w:webHidden/>
              </w:rPr>
              <w:t>15</w:t>
            </w:r>
            <w:r w:rsidR="00F27083">
              <w:rPr>
                <w:noProof/>
                <w:webHidden/>
              </w:rPr>
              <w:fldChar w:fldCharType="end"/>
            </w:r>
          </w:hyperlink>
        </w:p>
        <w:p w14:paraId="19738E1D" w14:textId="13D1C476"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48" w:history="1">
            <w:r w:rsidR="00F27083" w:rsidRPr="009D494E">
              <w:rPr>
                <w:rStyle w:val="Hyperlink"/>
                <w:rFonts w:ascii="tim" w:hAnsi="tim" w:cs="Times New Roman"/>
                <w:b/>
                <w:bCs/>
                <w:noProof/>
                <w:lang w:val="en-US"/>
              </w:rPr>
              <w:t>2.5.1</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lang w:val="en-US"/>
              </w:rPr>
              <w:t>JENIS</w:t>
            </w:r>
            <w:r w:rsidR="00F27083">
              <w:rPr>
                <w:noProof/>
                <w:webHidden/>
              </w:rPr>
              <w:tab/>
            </w:r>
            <w:r w:rsidR="00F27083">
              <w:rPr>
                <w:noProof/>
                <w:webHidden/>
              </w:rPr>
              <w:fldChar w:fldCharType="begin"/>
            </w:r>
            <w:r w:rsidR="00F27083">
              <w:rPr>
                <w:noProof/>
                <w:webHidden/>
              </w:rPr>
              <w:instrText xml:space="preserve"> PAGEREF _Toc141963148 \h </w:instrText>
            </w:r>
            <w:r w:rsidR="00F27083">
              <w:rPr>
                <w:noProof/>
                <w:webHidden/>
              </w:rPr>
            </w:r>
            <w:r w:rsidR="00F27083">
              <w:rPr>
                <w:noProof/>
                <w:webHidden/>
              </w:rPr>
              <w:fldChar w:fldCharType="separate"/>
            </w:r>
            <w:r w:rsidR="00F27083">
              <w:rPr>
                <w:noProof/>
                <w:webHidden/>
              </w:rPr>
              <w:t>15</w:t>
            </w:r>
            <w:r w:rsidR="00F27083">
              <w:rPr>
                <w:noProof/>
                <w:webHidden/>
              </w:rPr>
              <w:fldChar w:fldCharType="end"/>
            </w:r>
          </w:hyperlink>
        </w:p>
        <w:p w14:paraId="011FA2EA" w14:textId="210DE008"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49" w:history="1">
            <w:r w:rsidR="00F27083" w:rsidRPr="009D494E">
              <w:rPr>
                <w:rStyle w:val="Hyperlink"/>
                <w:rFonts w:ascii="tim" w:hAnsi="tim" w:cs="Times New Roman"/>
                <w:b/>
                <w:bCs/>
                <w:noProof/>
                <w:lang w:val="en-US"/>
              </w:rPr>
              <w:t>2.5.2</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lang w:val="en-US"/>
              </w:rPr>
              <w:t>FAKTOR PENYEBAB</w:t>
            </w:r>
            <w:r w:rsidR="00F27083">
              <w:rPr>
                <w:noProof/>
                <w:webHidden/>
              </w:rPr>
              <w:tab/>
            </w:r>
            <w:r w:rsidR="00F27083">
              <w:rPr>
                <w:noProof/>
                <w:webHidden/>
              </w:rPr>
              <w:fldChar w:fldCharType="begin"/>
            </w:r>
            <w:r w:rsidR="00F27083">
              <w:rPr>
                <w:noProof/>
                <w:webHidden/>
              </w:rPr>
              <w:instrText xml:space="preserve"> PAGEREF _Toc141963149 \h </w:instrText>
            </w:r>
            <w:r w:rsidR="00F27083">
              <w:rPr>
                <w:noProof/>
                <w:webHidden/>
              </w:rPr>
            </w:r>
            <w:r w:rsidR="00F27083">
              <w:rPr>
                <w:noProof/>
                <w:webHidden/>
              </w:rPr>
              <w:fldChar w:fldCharType="separate"/>
            </w:r>
            <w:r w:rsidR="00F27083">
              <w:rPr>
                <w:noProof/>
                <w:webHidden/>
              </w:rPr>
              <w:t>15</w:t>
            </w:r>
            <w:r w:rsidR="00F27083">
              <w:rPr>
                <w:noProof/>
                <w:webHidden/>
              </w:rPr>
              <w:fldChar w:fldCharType="end"/>
            </w:r>
          </w:hyperlink>
        </w:p>
        <w:p w14:paraId="35B99D36" w14:textId="535CDA95"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50" w:history="1">
            <w:r w:rsidR="00F27083" w:rsidRPr="009D494E">
              <w:rPr>
                <w:rStyle w:val="Hyperlink"/>
                <w:rFonts w:ascii="tim" w:hAnsi="tim" w:cs="Times New Roman"/>
                <w:b/>
                <w:bCs/>
                <w:noProof/>
                <w:lang w:val="en-US"/>
              </w:rPr>
              <w:t>2.5.3</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lang w:val="en-US"/>
              </w:rPr>
              <w:t>KETERKAITAN DENGAN ANATOMIS TUBUH</w:t>
            </w:r>
            <w:r w:rsidR="00F27083">
              <w:rPr>
                <w:noProof/>
                <w:webHidden/>
              </w:rPr>
              <w:tab/>
            </w:r>
            <w:r w:rsidR="00F27083">
              <w:rPr>
                <w:noProof/>
                <w:webHidden/>
              </w:rPr>
              <w:fldChar w:fldCharType="begin"/>
            </w:r>
            <w:r w:rsidR="00F27083">
              <w:rPr>
                <w:noProof/>
                <w:webHidden/>
              </w:rPr>
              <w:instrText xml:space="preserve"> PAGEREF _Toc141963150 \h </w:instrText>
            </w:r>
            <w:r w:rsidR="00F27083">
              <w:rPr>
                <w:noProof/>
                <w:webHidden/>
              </w:rPr>
            </w:r>
            <w:r w:rsidR="00F27083">
              <w:rPr>
                <w:noProof/>
                <w:webHidden/>
              </w:rPr>
              <w:fldChar w:fldCharType="separate"/>
            </w:r>
            <w:r w:rsidR="00F27083">
              <w:rPr>
                <w:noProof/>
                <w:webHidden/>
              </w:rPr>
              <w:t>16</w:t>
            </w:r>
            <w:r w:rsidR="00F27083">
              <w:rPr>
                <w:noProof/>
                <w:webHidden/>
              </w:rPr>
              <w:fldChar w:fldCharType="end"/>
            </w:r>
          </w:hyperlink>
        </w:p>
        <w:p w14:paraId="2CD0EEEB" w14:textId="555B4BF5"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51" w:history="1">
            <w:r w:rsidR="00F27083" w:rsidRPr="009D494E">
              <w:rPr>
                <w:rStyle w:val="Hyperlink"/>
                <w:rFonts w:ascii="tim" w:hAnsi="tim" w:cs="Times New Roman"/>
                <w:b/>
                <w:bCs/>
                <w:i/>
                <w:iCs/>
                <w:noProof/>
              </w:rPr>
              <w:t>2.3.</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i/>
                <w:iCs/>
                <w:noProof/>
              </w:rPr>
              <w:t>Stres</w:t>
            </w:r>
            <w:r w:rsidR="00F27083">
              <w:rPr>
                <w:noProof/>
                <w:webHidden/>
              </w:rPr>
              <w:tab/>
            </w:r>
            <w:r w:rsidR="00F27083">
              <w:rPr>
                <w:noProof/>
                <w:webHidden/>
              </w:rPr>
              <w:fldChar w:fldCharType="begin"/>
            </w:r>
            <w:r w:rsidR="00F27083">
              <w:rPr>
                <w:noProof/>
                <w:webHidden/>
              </w:rPr>
              <w:instrText xml:space="preserve"> PAGEREF _Toc141963151 \h </w:instrText>
            </w:r>
            <w:r w:rsidR="00F27083">
              <w:rPr>
                <w:noProof/>
                <w:webHidden/>
              </w:rPr>
            </w:r>
            <w:r w:rsidR="00F27083">
              <w:rPr>
                <w:noProof/>
                <w:webHidden/>
              </w:rPr>
              <w:fldChar w:fldCharType="separate"/>
            </w:r>
            <w:r w:rsidR="00F27083">
              <w:rPr>
                <w:noProof/>
                <w:webHidden/>
              </w:rPr>
              <w:t>16</w:t>
            </w:r>
            <w:r w:rsidR="00F27083">
              <w:rPr>
                <w:noProof/>
                <w:webHidden/>
              </w:rPr>
              <w:fldChar w:fldCharType="end"/>
            </w:r>
          </w:hyperlink>
        </w:p>
        <w:p w14:paraId="666A8B8E" w14:textId="374AE6C3"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52" w:history="1">
            <w:r w:rsidR="00F27083" w:rsidRPr="009D494E">
              <w:rPr>
                <w:rStyle w:val="Hyperlink"/>
                <w:rFonts w:ascii="tim" w:hAnsi="tim" w:cs="Times New Roman"/>
                <w:b/>
                <w:bCs/>
                <w:noProof/>
              </w:rPr>
              <w:t>2.3.1</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rPr>
              <w:t>Jenis stres</w:t>
            </w:r>
            <w:r w:rsidR="00F27083">
              <w:rPr>
                <w:noProof/>
                <w:webHidden/>
              </w:rPr>
              <w:tab/>
            </w:r>
            <w:r w:rsidR="00F27083">
              <w:rPr>
                <w:noProof/>
                <w:webHidden/>
              </w:rPr>
              <w:fldChar w:fldCharType="begin"/>
            </w:r>
            <w:r w:rsidR="00F27083">
              <w:rPr>
                <w:noProof/>
                <w:webHidden/>
              </w:rPr>
              <w:instrText xml:space="preserve"> PAGEREF _Toc141963152 \h </w:instrText>
            </w:r>
            <w:r w:rsidR="00F27083">
              <w:rPr>
                <w:noProof/>
                <w:webHidden/>
              </w:rPr>
            </w:r>
            <w:r w:rsidR="00F27083">
              <w:rPr>
                <w:noProof/>
                <w:webHidden/>
              </w:rPr>
              <w:fldChar w:fldCharType="separate"/>
            </w:r>
            <w:r w:rsidR="00F27083">
              <w:rPr>
                <w:noProof/>
                <w:webHidden/>
              </w:rPr>
              <w:t>17</w:t>
            </w:r>
            <w:r w:rsidR="00F27083">
              <w:rPr>
                <w:noProof/>
                <w:webHidden/>
              </w:rPr>
              <w:fldChar w:fldCharType="end"/>
            </w:r>
          </w:hyperlink>
        </w:p>
        <w:p w14:paraId="2078ACCA" w14:textId="07B24525"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53" w:history="1">
            <w:r w:rsidR="00F27083" w:rsidRPr="009D494E">
              <w:rPr>
                <w:rStyle w:val="Hyperlink"/>
                <w:rFonts w:ascii="tim" w:hAnsi="tim" w:cs="Times New Roman"/>
                <w:b/>
                <w:bCs/>
                <w:noProof/>
              </w:rPr>
              <w:t>2.3.2</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rPr>
              <w:t>Klasifikasi stres</w:t>
            </w:r>
            <w:r w:rsidR="00F27083">
              <w:rPr>
                <w:noProof/>
                <w:webHidden/>
              </w:rPr>
              <w:tab/>
            </w:r>
            <w:r w:rsidR="00F27083">
              <w:rPr>
                <w:noProof/>
                <w:webHidden/>
              </w:rPr>
              <w:fldChar w:fldCharType="begin"/>
            </w:r>
            <w:r w:rsidR="00F27083">
              <w:rPr>
                <w:noProof/>
                <w:webHidden/>
              </w:rPr>
              <w:instrText xml:space="preserve"> PAGEREF _Toc141963153 \h </w:instrText>
            </w:r>
            <w:r w:rsidR="00F27083">
              <w:rPr>
                <w:noProof/>
                <w:webHidden/>
              </w:rPr>
            </w:r>
            <w:r w:rsidR="00F27083">
              <w:rPr>
                <w:noProof/>
                <w:webHidden/>
              </w:rPr>
              <w:fldChar w:fldCharType="separate"/>
            </w:r>
            <w:r w:rsidR="00F27083">
              <w:rPr>
                <w:noProof/>
                <w:webHidden/>
              </w:rPr>
              <w:t>17</w:t>
            </w:r>
            <w:r w:rsidR="00F27083">
              <w:rPr>
                <w:noProof/>
                <w:webHidden/>
              </w:rPr>
              <w:fldChar w:fldCharType="end"/>
            </w:r>
          </w:hyperlink>
        </w:p>
        <w:p w14:paraId="508991EE" w14:textId="4A18AE98"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54" w:history="1">
            <w:r w:rsidR="00F27083" w:rsidRPr="009D494E">
              <w:rPr>
                <w:rStyle w:val="Hyperlink"/>
                <w:rFonts w:ascii="tim" w:hAnsi="tim" w:cs="Times New Roman"/>
                <w:b/>
                <w:bCs/>
                <w:noProof/>
              </w:rPr>
              <w:t>2.3.3</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noProof/>
              </w:rPr>
              <w:t>Faktor penyebab stres</w:t>
            </w:r>
            <w:r w:rsidR="00F27083">
              <w:rPr>
                <w:noProof/>
                <w:webHidden/>
              </w:rPr>
              <w:tab/>
            </w:r>
            <w:r w:rsidR="00F27083">
              <w:rPr>
                <w:noProof/>
                <w:webHidden/>
              </w:rPr>
              <w:fldChar w:fldCharType="begin"/>
            </w:r>
            <w:r w:rsidR="00F27083">
              <w:rPr>
                <w:noProof/>
                <w:webHidden/>
              </w:rPr>
              <w:instrText xml:space="preserve"> PAGEREF _Toc141963154 \h </w:instrText>
            </w:r>
            <w:r w:rsidR="00F27083">
              <w:rPr>
                <w:noProof/>
                <w:webHidden/>
              </w:rPr>
            </w:r>
            <w:r w:rsidR="00F27083">
              <w:rPr>
                <w:noProof/>
                <w:webHidden/>
              </w:rPr>
              <w:fldChar w:fldCharType="separate"/>
            </w:r>
            <w:r w:rsidR="00F27083">
              <w:rPr>
                <w:noProof/>
                <w:webHidden/>
              </w:rPr>
              <w:t>18</w:t>
            </w:r>
            <w:r w:rsidR="00F27083">
              <w:rPr>
                <w:noProof/>
                <w:webHidden/>
              </w:rPr>
              <w:fldChar w:fldCharType="end"/>
            </w:r>
          </w:hyperlink>
        </w:p>
        <w:p w14:paraId="48B03B6A" w14:textId="77AEF846" w:rsidR="00F27083" w:rsidRPr="00854B38" w:rsidRDefault="00000000">
          <w:pPr>
            <w:pStyle w:val="TOC4"/>
            <w:tabs>
              <w:tab w:val="right" w:leader="dot" w:pos="9019"/>
            </w:tabs>
            <w:rPr>
              <w:rFonts w:asciiTheme="minorHAnsi" w:eastAsiaTheme="minorEastAsia" w:hAnsiTheme="minorHAnsi" w:cstheme="minorBidi"/>
              <w:noProof/>
              <w:kern w:val="2"/>
              <w:lang w:val="en-ID" w:eastAsia="en-ID"/>
            </w:rPr>
          </w:pPr>
          <w:hyperlink w:anchor="_Toc141963155" w:history="1">
            <w:r w:rsidR="00F27083" w:rsidRPr="009D494E">
              <w:rPr>
                <w:rStyle w:val="Hyperlink"/>
                <w:rFonts w:ascii="tim" w:hAnsi="tim" w:cs="Times New Roman"/>
                <w:noProof/>
                <w:lang w:val="zh-CN"/>
              </w:rPr>
              <w:t xml:space="preserve">2.3.5 </w:t>
            </w:r>
            <w:r w:rsidR="00F27083" w:rsidRPr="009D494E">
              <w:rPr>
                <w:rStyle w:val="Hyperlink"/>
                <w:rFonts w:ascii="tim" w:hAnsi="tim" w:cs="Times New Roman"/>
                <w:b/>
                <w:bCs/>
                <w:noProof/>
                <w:lang w:val="zh-CN"/>
              </w:rPr>
              <w:t>Keterkaitan Dengan Anatomis Tubuh</w:t>
            </w:r>
            <w:r w:rsidR="00F27083">
              <w:rPr>
                <w:noProof/>
                <w:webHidden/>
              </w:rPr>
              <w:tab/>
            </w:r>
            <w:r w:rsidR="00F27083">
              <w:rPr>
                <w:noProof/>
                <w:webHidden/>
              </w:rPr>
              <w:fldChar w:fldCharType="begin"/>
            </w:r>
            <w:r w:rsidR="00F27083">
              <w:rPr>
                <w:noProof/>
                <w:webHidden/>
              </w:rPr>
              <w:instrText xml:space="preserve"> PAGEREF _Toc141963155 \h </w:instrText>
            </w:r>
            <w:r w:rsidR="00F27083">
              <w:rPr>
                <w:noProof/>
                <w:webHidden/>
              </w:rPr>
            </w:r>
            <w:r w:rsidR="00F27083">
              <w:rPr>
                <w:noProof/>
                <w:webHidden/>
              </w:rPr>
              <w:fldChar w:fldCharType="separate"/>
            </w:r>
            <w:r w:rsidR="00F27083">
              <w:rPr>
                <w:noProof/>
                <w:webHidden/>
              </w:rPr>
              <w:t>19</w:t>
            </w:r>
            <w:r w:rsidR="00F27083">
              <w:rPr>
                <w:noProof/>
                <w:webHidden/>
              </w:rPr>
              <w:fldChar w:fldCharType="end"/>
            </w:r>
          </w:hyperlink>
        </w:p>
        <w:p w14:paraId="2BE43730" w14:textId="1D32B3E9"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56" w:history="1">
            <w:r w:rsidR="00F27083" w:rsidRPr="009D494E">
              <w:rPr>
                <w:rStyle w:val="Hyperlink"/>
                <w:rFonts w:ascii="tim" w:hAnsi="tim" w:cs="Times New Roman"/>
                <w:b/>
                <w:bCs/>
                <w:i/>
                <w:iCs/>
                <w:noProof/>
              </w:rPr>
              <w:t>2.4.</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hAnsi="tim" w:cs="Times New Roman"/>
                <w:b/>
                <w:bCs/>
                <w:i/>
                <w:iCs/>
                <w:noProof/>
              </w:rPr>
              <w:t>Depression Anxiety Stres Scales 42 (DASS-42)</w:t>
            </w:r>
            <w:r w:rsidR="00F27083">
              <w:rPr>
                <w:noProof/>
                <w:webHidden/>
              </w:rPr>
              <w:tab/>
            </w:r>
            <w:r w:rsidR="00F27083">
              <w:rPr>
                <w:noProof/>
                <w:webHidden/>
              </w:rPr>
              <w:fldChar w:fldCharType="begin"/>
            </w:r>
            <w:r w:rsidR="00F27083">
              <w:rPr>
                <w:noProof/>
                <w:webHidden/>
              </w:rPr>
              <w:instrText xml:space="preserve"> PAGEREF _Toc141963156 \h </w:instrText>
            </w:r>
            <w:r w:rsidR="00F27083">
              <w:rPr>
                <w:noProof/>
                <w:webHidden/>
              </w:rPr>
            </w:r>
            <w:r w:rsidR="00F27083">
              <w:rPr>
                <w:noProof/>
                <w:webHidden/>
              </w:rPr>
              <w:fldChar w:fldCharType="separate"/>
            </w:r>
            <w:r w:rsidR="00F27083">
              <w:rPr>
                <w:noProof/>
                <w:webHidden/>
              </w:rPr>
              <w:t>19</w:t>
            </w:r>
            <w:r w:rsidR="00F27083">
              <w:rPr>
                <w:noProof/>
                <w:webHidden/>
              </w:rPr>
              <w:fldChar w:fldCharType="end"/>
            </w:r>
          </w:hyperlink>
        </w:p>
        <w:p w14:paraId="6D25F291" w14:textId="7753EA93"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57" w:history="1">
            <w:r w:rsidR="00F27083" w:rsidRPr="009D494E">
              <w:rPr>
                <w:rStyle w:val="Hyperlink"/>
                <w:rFonts w:ascii="tim" w:eastAsia="Times New Roman" w:hAnsi="tim" w:cs="Times New Roman"/>
                <w:b/>
                <w:bCs/>
                <w:noProof/>
              </w:rPr>
              <w:t>2.5.</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Darah</w:t>
            </w:r>
            <w:r w:rsidR="00F27083">
              <w:rPr>
                <w:noProof/>
                <w:webHidden/>
              </w:rPr>
              <w:tab/>
            </w:r>
            <w:r w:rsidR="00F27083">
              <w:rPr>
                <w:noProof/>
                <w:webHidden/>
              </w:rPr>
              <w:fldChar w:fldCharType="begin"/>
            </w:r>
            <w:r w:rsidR="00F27083">
              <w:rPr>
                <w:noProof/>
                <w:webHidden/>
              </w:rPr>
              <w:instrText xml:space="preserve"> PAGEREF _Toc141963157 \h </w:instrText>
            </w:r>
            <w:r w:rsidR="00F27083">
              <w:rPr>
                <w:noProof/>
                <w:webHidden/>
              </w:rPr>
            </w:r>
            <w:r w:rsidR="00F27083">
              <w:rPr>
                <w:noProof/>
                <w:webHidden/>
              </w:rPr>
              <w:fldChar w:fldCharType="separate"/>
            </w:r>
            <w:r w:rsidR="00F27083">
              <w:rPr>
                <w:noProof/>
                <w:webHidden/>
              </w:rPr>
              <w:t>20</w:t>
            </w:r>
            <w:r w:rsidR="00F27083">
              <w:rPr>
                <w:noProof/>
                <w:webHidden/>
              </w:rPr>
              <w:fldChar w:fldCharType="end"/>
            </w:r>
          </w:hyperlink>
        </w:p>
        <w:p w14:paraId="63D7A57A" w14:textId="6244CB3B"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58" w:history="1">
            <w:r w:rsidR="00F27083" w:rsidRPr="009D494E">
              <w:rPr>
                <w:rStyle w:val="Hyperlink"/>
                <w:rFonts w:ascii="tim" w:eastAsia="Times New Roman" w:hAnsi="tim" w:cs="Times New Roman"/>
                <w:b/>
                <w:bCs/>
                <w:noProof/>
              </w:rPr>
              <w:t>2.6.</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i/>
                <w:noProof/>
              </w:rPr>
              <w:t>Photoplethysmograph</w:t>
            </w:r>
            <w:r w:rsidR="00F27083" w:rsidRPr="009D494E">
              <w:rPr>
                <w:rStyle w:val="Hyperlink"/>
                <w:rFonts w:ascii="tim" w:eastAsia="Times New Roman" w:hAnsi="tim" w:cs="Times New Roman"/>
                <w:b/>
                <w:bCs/>
                <w:noProof/>
              </w:rPr>
              <w:t xml:space="preserve"> (PPG)</w:t>
            </w:r>
            <w:r w:rsidR="00F27083">
              <w:rPr>
                <w:noProof/>
                <w:webHidden/>
              </w:rPr>
              <w:tab/>
            </w:r>
            <w:r w:rsidR="00F27083">
              <w:rPr>
                <w:noProof/>
                <w:webHidden/>
              </w:rPr>
              <w:fldChar w:fldCharType="begin"/>
            </w:r>
            <w:r w:rsidR="00F27083">
              <w:rPr>
                <w:noProof/>
                <w:webHidden/>
              </w:rPr>
              <w:instrText xml:space="preserve"> PAGEREF _Toc141963158 \h </w:instrText>
            </w:r>
            <w:r w:rsidR="00F27083">
              <w:rPr>
                <w:noProof/>
                <w:webHidden/>
              </w:rPr>
            </w:r>
            <w:r w:rsidR="00F27083">
              <w:rPr>
                <w:noProof/>
                <w:webHidden/>
              </w:rPr>
              <w:fldChar w:fldCharType="separate"/>
            </w:r>
            <w:r w:rsidR="00F27083">
              <w:rPr>
                <w:noProof/>
                <w:webHidden/>
              </w:rPr>
              <w:t>21</w:t>
            </w:r>
            <w:r w:rsidR="00F27083">
              <w:rPr>
                <w:noProof/>
                <w:webHidden/>
              </w:rPr>
              <w:fldChar w:fldCharType="end"/>
            </w:r>
          </w:hyperlink>
        </w:p>
        <w:p w14:paraId="62F41C73" w14:textId="15B2EA78"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59" w:history="1">
            <w:r w:rsidR="00F27083" w:rsidRPr="009D494E">
              <w:rPr>
                <w:rStyle w:val="Hyperlink"/>
                <w:rFonts w:ascii="tim" w:eastAsia="Times New Roman" w:hAnsi="tim" w:cs="Times New Roman"/>
                <w:b/>
                <w:bCs/>
                <w:noProof/>
              </w:rPr>
              <w:t xml:space="preserve">2.3.1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 xml:space="preserve">PPG </w:t>
            </w:r>
            <w:r w:rsidR="00F27083" w:rsidRPr="009D494E">
              <w:rPr>
                <w:rStyle w:val="Hyperlink"/>
                <w:rFonts w:ascii="tim" w:eastAsia="Times New Roman" w:hAnsi="tim" w:cs="Times New Roman"/>
                <w:b/>
                <w:bCs/>
                <w:i/>
                <w:noProof/>
              </w:rPr>
              <w:t>Waveform</w:t>
            </w:r>
            <w:r w:rsidR="00F27083">
              <w:rPr>
                <w:noProof/>
                <w:webHidden/>
              </w:rPr>
              <w:tab/>
            </w:r>
            <w:r w:rsidR="00F27083">
              <w:rPr>
                <w:noProof/>
                <w:webHidden/>
              </w:rPr>
              <w:fldChar w:fldCharType="begin"/>
            </w:r>
            <w:r w:rsidR="00F27083">
              <w:rPr>
                <w:noProof/>
                <w:webHidden/>
              </w:rPr>
              <w:instrText xml:space="preserve"> PAGEREF _Toc141963159 \h </w:instrText>
            </w:r>
            <w:r w:rsidR="00F27083">
              <w:rPr>
                <w:noProof/>
                <w:webHidden/>
              </w:rPr>
            </w:r>
            <w:r w:rsidR="00F27083">
              <w:rPr>
                <w:noProof/>
                <w:webHidden/>
              </w:rPr>
              <w:fldChar w:fldCharType="separate"/>
            </w:r>
            <w:r w:rsidR="00F27083">
              <w:rPr>
                <w:noProof/>
                <w:webHidden/>
              </w:rPr>
              <w:t>21</w:t>
            </w:r>
            <w:r w:rsidR="00F27083">
              <w:rPr>
                <w:noProof/>
                <w:webHidden/>
              </w:rPr>
              <w:fldChar w:fldCharType="end"/>
            </w:r>
          </w:hyperlink>
        </w:p>
        <w:p w14:paraId="49F44D88" w14:textId="3AF49F7E"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60" w:history="1">
            <w:r w:rsidR="00F27083" w:rsidRPr="009D494E">
              <w:rPr>
                <w:rStyle w:val="Hyperlink"/>
                <w:rFonts w:ascii="tim" w:eastAsia="Times New Roman" w:hAnsi="tim" w:cs="Times New Roman"/>
                <w:b/>
                <w:bCs/>
                <w:noProof/>
              </w:rPr>
              <w:t xml:space="preserve">2.3.2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Fisiologi PPG</w:t>
            </w:r>
            <w:r w:rsidR="00F27083">
              <w:rPr>
                <w:noProof/>
                <w:webHidden/>
              </w:rPr>
              <w:tab/>
            </w:r>
            <w:r w:rsidR="00F27083">
              <w:rPr>
                <w:noProof/>
                <w:webHidden/>
              </w:rPr>
              <w:fldChar w:fldCharType="begin"/>
            </w:r>
            <w:r w:rsidR="00F27083">
              <w:rPr>
                <w:noProof/>
                <w:webHidden/>
              </w:rPr>
              <w:instrText xml:space="preserve"> PAGEREF _Toc141963160 \h </w:instrText>
            </w:r>
            <w:r w:rsidR="00F27083">
              <w:rPr>
                <w:noProof/>
                <w:webHidden/>
              </w:rPr>
            </w:r>
            <w:r w:rsidR="00F27083">
              <w:rPr>
                <w:noProof/>
                <w:webHidden/>
              </w:rPr>
              <w:fldChar w:fldCharType="separate"/>
            </w:r>
            <w:r w:rsidR="00F27083">
              <w:rPr>
                <w:noProof/>
                <w:webHidden/>
              </w:rPr>
              <w:t>22</w:t>
            </w:r>
            <w:r w:rsidR="00F27083">
              <w:rPr>
                <w:noProof/>
                <w:webHidden/>
              </w:rPr>
              <w:fldChar w:fldCharType="end"/>
            </w:r>
          </w:hyperlink>
        </w:p>
        <w:p w14:paraId="3C4F2782" w14:textId="3170ACBB"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61" w:history="1">
            <w:r w:rsidR="00F27083" w:rsidRPr="009D494E">
              <w:rPr>
                <w:rStyle w:val="Hyperlink"/>
                <w:rFonts w:ascii="tim" w:eastAsia="Times New Roman" w:hAnsi="tim" w:cs="Times New Roman"/>
                <w:b/>
                <w:bCs/>
                <w:i/>
                <w:noProof/>
              </w:rPr>
              <w:t>2.7.</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i/>
                <w:noProof/>
              </w:rPr>
              <w:t>Microcontroller</w:t>
            </w:r>
            <w:r w:rsidR="00F27083">
              <w:rPr>
                <w:noProof/>
                <w:webHidden/>
              </w:rPr>
              <w:tab/>
            </w:r>
            <w:r w:rsidR="00F27083">
              <w:rPr>
                <w:noProof/>
                <w:webHidden/>
              </w:rPr>
              <w:fldChar w:fldCharType="begin"/>
            </w:r>
            <w:r w:rsidR="00F27083">
              <w:rPr>
                <w:noProof/>
                <w:webHidden/>
              </w:rPr>
              <w:instrText xml:space="preserve"> PAGEREF _Toc141963161 \h </w:instrText>
            </w:r>
            <w:r w:rsidR="00F27083">
              <w:rPr>
                <w:noProof/>
                <w:webHidden/>
              </w:rPr>
            </w:r>
            <w:r w:rsidR="00F27083">
              <w:rPr>
                <w:noProof/>
                <w:webHidden/>
              </w:rPr>
              <w:fldChar w:fldCharType="separate"/>
            </w:r>
            <w:r w:rsidR="00F27083">
              <w:rPr>
                <w:noProof/>
                <w:webHidden/>
              </w:rPr>
              <w:t>23</w:t>
            </w:r>
            <w:r w:rsidR="00F27083">
              <w:rPr>
                <w:noProof/>
                <w:webHidden/>
              </w:rPr>
              <w:fldChar w:fldCharType="end"/>
            </w:r>
          </w:hyperlink>
        </w:p>
        <w:p w14:paraId="43AB7C8B" w14:textId="5EE3E8D9"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62" w:history="1">
            <w:r w:rsidR="00F27083" w:rsidRPr="009D494E">
              <w:rPr>
                <w:rStyle w:val="Hyperlink"/>
                <w:rFonts w:ascii="tim" w:eastAsia="Times New Roman" w:hAnsi="tim" w:cs="Times New Roman"/>
                <w:b/>
                <w:bCs/>
                <w:noProof/>
              </w:rPr>
              <w:t xml:space="preserve">2.4.1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Node MCU</w:t>
            </w:r>
            <w:r w:rsidR="00F27083">
              <w:rPr>
                <w:noProof/>
                <w:webHidden/>
              </w:rPr>
              <w:tab/>
            </w:r>
            <w:r w:rsidR="00F27083">
              <w:rPr>
                <w:noProof/>
                <w:webHidden/>
              </w:rPr>
              <w:fldChar w:fldCharType="begin"/>
            </w:r>
            <w:r w:rsidR="00F27083">
              <w:rPr>
                <w:noProof/>
                <w:webHidden/>
              </w:rPr>
              <w:instrText xml:space="preserve"> PAGEREF _Toc141963162 \h </w:instrText>
            </w:r>
            <w:r w:rsidR="00F27083">
              <w:rPr>
                <w:noProof/>
                <w:webHidden/>
              </w:rPr>
            </w:r>
            <w:r w:rsidR="00F27083">
              <w:rPr>
                <w:noProof/>
                <w:webHidden/>
              </w:rPr>
              <w:fldChar w:fldCharType="separate"/>
            </w:r>
            <w:r w:rsidR="00F27083">
              <w:rPr>
                <w:noProof/>
                <w:webHidden/>
              </w:rPr>
              <w:t>24</w:t>
            </w:r>
            <w:r w:rsidR="00F27083">
              <w:rPr>
                <w:noProof/>
                <w:webHidden/>
              </w:rPr>
              <w:fldChar w:fldCharType="end"/>
            </w:r>
          </w:hyperlink>
        </w:p>
        <w:p w14:paraId="24D5C3EE" w14:textId="16D3CC5A"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63" w:history="1">
            <w:r w:rsidR="00F27083" w:rsidRPr="009D494E">
              <w:rPr>
                <w:rStyle w:val="Hyperlink"/>
                <w:rFonts w:ascii="tim" w:eastAsia="Times New Roman" w:hAnsi="tim" w:cs="Times New Roman"/>
                <w:b/>
                <w:bCs/>
                <w:noProof/>
              </w:rPr>
              <w:t xml:space="preserve">2.4.2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ESP32</w:t>
            </w:r>
            <w:r w:rsidR="00F27083">
              <w:rPr>
                <w:noProof/>
                <w:webHidden/>
              </w:rPr>
              <w:tab/>
            </w:r>
            <w:r w:rsidR="00F27083">
              <w:rPr>
                <w:noProof/>
                <w:webHidden/>
              </w:rPr>
              <w:fldChar w:fldCharType="begin"/>
            </w:r>
            <w:r w:rsidR="00F27083">
              <w:rPr>
                <w:noProof/>
                <w:webHidden/>
              </w:rPr>
              <w:instrText xml:space="preserve"> PAGEREF _Toc141963163 \h </w:instrText>
            </w:r>
            <w:r w:rsidR="00F27083">
              <w:rPr>
                <w:noProof/>
                <w:webHidden/>
              </w:rPr>
            </w:r>
            <w:r w:rsidR="00F27083">
              <w:rPr>
                <w:noProof/>
                <w:webHidden/>
              </w:rPr>
              <w:fldChar w:fldCharType="separate"/>
            </w:r>
            <w:r w:rsidR="00F27083">
              <w:rPr>
                <w:noProof/>
                <w:webHidden/>
              </w:rPr>
              <w:t>25</w:t>
            </w:r>
            <w:r w:rsidR="00F27083">
              <w:rPr>
                <w:noProof/>
                <w:webHidden/>
              </w:rPr>
              <w:fldChar w:fldCharType="end"/>
            </w:r>
          </w:hyperlink>
        </w:p>
        <w:p w14:paraId="37CA365C" w14:textId="5472E798" w:rsidR="00F27083" w:rsidRPr="00854B38" w:rsidRDefault="00000000">
          <w:pPr>
            <w:pStyle w:val="TOC3"/>
            <w:tabs>
              <w:tab w:val="left" w:pos="1100"/>
              <w:tab w:val="right" w:leader="dot" w:pos="9019"/>
            </w:tabs>
            <w:rPr>
              <w:rFonts w:asciiTheme="minorHAnsi" w:eastAsiaTheme="minorEastAsia" w:hAnsiTheme="minorHAnsi" w:cstheme="minorBidi"/>
              <w:noProof/>
              <w:kern w:val="2"/>
              <w:lang w:val="en-ID" w:eastAsia="en-ID"/>
            </w:rPr>
          </w:pPr>
          <w:hyperlink w:anchor="_Toc141963164" w:history="1">
            <w:r w:rsidR="00F27083" w:rsidRPr="009D494E">
              <w:rPr>
                <w:rStyle w:val="Hyperlink"/>
                <w:rFonts w:ascii="tim" w:eastAsia="Times New Roman" w:hAnsi="tim" w:cs="Times New Roman"/>
                <w:b/>
                <w:bCs/>
                <w:i/>
                <w:noProof/>
              </w:rPr>
              <w:t>2.8.</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i/>
                <w:noProof/>
              </w:rPr>
              <w:t>Database</w:t>
            </w:r>
            <w:r w:rsidR="00F27083">
              <w:rPr>
                <w:noProof/>
                <w:webHidden/>
              </w:rPr>
              <w:tab/>
            </w:r>
            <w:r w:rsidR="00F27083">
              <w:rPr>
                <w:noProof/>
                <w:webHidden/>
              </w:rPr>
              <w:fldChar w:fldCharType="begin"/>
            </w:r>
            <w:r w:rsidR="00F27083">
              <w:rPr>
                <w:noProof/>
                <w:webHidden/>
              </w:rPr>
              <w:instrText xml:space="preserve"> PAGEREF _Toc141963164 \h </w:instrText>
            </w:r>
            <w:r w:rsidR="00F27083">
              <w:rPr>
                <w:noProof/>
                <w:webHidden/>
              </w:rPr>
            </w:r>
            <w:r w:rsidR="00F27083">
              <w:rPr>
                <w:noProof/>
                <w:webHidden/>
              </w:rPr>
              <w:fldChar w:fldCharType="separate"/>
            </w:r>
            <w:r w:rsidR="00F27083">
              <w:rPr>
                <w:noProof/>
                <w:webHidden/>
              </w:rPr>
              <w:t>26</w:t>
            </w:r>
            <w:r w:rsidR="00F27083">
              <w:rPr>
                <w:noProof/>
                <w:webHidden/>
              </w:rPr>
              <w:fldChar w:fldCharType="end"/>
            </w:r>
          </w:hyperlink>
        </w:p>
        <w:p w14:paraId="63944A66" w14:textId="401B656B"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65" w:history="1">
            <w:r w:rsidR="00F27083" w:rsidRPr="009D494E">
              <w:rPr>
                <w:rStyle w:val="Hyperlink"/>
                <w:rFonts w:ascii="tim" w:eastAsia="Times New Roman" w:hAnsi="tim" w:cs="Times New Roman"/>
                <w:b/>
                <w:bCs/>
                <w:noProof/>
              </w:rPr>
              <w:t xml:space="preserve">2.5.1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DBMS</w:t>
            </w:r>
            <w:r w:rsidR="00F27083">
              <w:rPr>
                <w:noProof/>
                <w:webHidden/>
              </w:rPr>
              <w:tab/>
            </w:r>
            <w:r w:rsidR="00F27083">
              <w:rPr>
                <w:noProof/>
                <w:webHidden/>
              </w:rPr>
              <w:fldChar w:fldCharType="begin"/>
            </w:r>
            <w:r w:rsidR="00F27083">
              <w:rPr>
                <w:noProof/>
                <w:webHidden/>
              </w:rPr>
              <w:instrText xml:space="preserve"> PAGEREF _Toc141963165 \h </w:instrText>
            </w:r>
            <w:r w:rsidR="00F27083">
              <w:rPr>
                <w:noProof/>
                <w:webHidden/>
              </w:rPr>
            </w:r>
            <w:r w:rsidR="00F27083">
              <w:rPr>
                <w:noProof/>
                <w:webHidden/>
              </w:rPr>
              <w:fldChar w:fldCharType="separate"/>
            </w:r>
            <w:r w:rsidR="00F27083">
              <w:rPr>
                <w:noProof/>
                <w:webHidden/>
              </w:rPr>
              <w:t>27</w:t>
            </w:r>
            <w:r w:rsidR="00F27083">
              <w:rPr>
                <w:noProof/>
                <w:webHidden/>
              </w:rPr>
              <w:fldChar w:fldCharType="end"/>
            </w:r>
          </w:hyperlink>
        </w:p>
        <w:p w14:paraId="4AF7293C" w14:textId="2853DE25"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66" w:history="1">
            <w:r w:rsidR="00F27083" w:rsidRPr="009D494E">
              <w:rPr>
                <w:rStyle w:val="Hyperlink"/>
                <w:rFonts w:ascii="tim" w:eastAsia="Times New Roman" w:hAnsi="tim" w:cs="Times New Roman"/>
                <w:b/>
                <w:bCs/>
                <w:noProof/>
              </w:rPr>
              <w:t xml:space="preserve">2.5.2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SQL</w:t>
            </w:r>
            <w:r w:rsidR="00F27083">
              <w:rPr>
                <w:noProof/>
                <w:webHidden/>
              </w:rPr>
              <w:tab/>
            </w:r>
            <w:r w:rsidR="00F27083">
              <w:rPr>
                <w:noProof/>
                <w:webHidden/>
              </w:rPr>
              <w:fldChar w:fldCharType="begin"/>
            </w:r>
            <w:r w:rsidR="00F27083">
              <w:rPr>
                <w:noProof/>
                <w:webHidden/>
              </w:rPr>
              <w:instrText xml:space="preserve"> PAGEREF _Toc141963166 \h </w:instrText>
            </w:r>
            <w:r w:rsidR="00F27083">
              <w:rPr>
                <w:noProof/>
                <w:webHidden/>
              </w:rPr>
            </w:r>
            <w:r w:rsidR="00F27083">
              <w:rPr>
                <w:noProof/>
                <w:webHidden/>
              </w:rPr>
              <w:fldChar w:fldCharType="separate"/>
            </w:r>
            <w:r w:rsidR="00F27083">
              <w:rPr>
                <w:noProof/>
                <w:webHidden/>
              </w:rPr>
              <w:t>27</w:t>
            </w:r>
            <w:r w:rsidR="00F27083">
              <w:rPr>
                <w:noProof/>
                <w:webHidden/>
              </w:rPr>
              <w:fldChar w:fldCharType="end"/>
            </w:r>
          </w:hyperlink>
        </w:p>
        <w:p w14:paraId="06F5B825" w14:textId="5F5EBF0A" w:rsidR="00F27083" w:rsidRPr="00854B38" w:rsidRDefault="00000000">
          <w:pPr>
            <w:pStyle w:val="TOC4"/>
            <w:tabs>
              <w:tab w:val="left" w:pos="1540"/>
              <w:tab w:val="right" w:leader="dot" w:pos="9019"/>
            </w:tabs>
            <w:rPr>
              <w:rFonts w:asciiTheme="minorHAnsi" w:eastAsiaTheme="minorEastAsia" w:hAnsiTheme="minorHAnsi" w:cstheme="minorBidi"/>
              <w:noProof/>
              <w:kern w:val="2"/>
              <w:lang w:val="en-ID" w:eastAsia="en-ID"/>
            </w:rPr>
          </w:pPr>
          <w:hyperlink w:anchor="_Toc141963167" w:history="1">
            <w:r w:rsidR="00F27083" w:rsidRPr="009D494E">
              <w:rPr>
                <w:rStyle w:val="Hyperlink"/>
                <w:rFonts w:ascii="tim" w:eastAsia="Times New Roman" w:hAnsi="tim" w:cs="Times New Roman"/>
                <w:b/>
                <w:bCs/>
                <w:noProof/>
              </w:rPr>
              <w:t xml:space="preserve">2.5.3 </w:t>
            </w:r>
            <w:r w:rsidR="00F27083" w:rsidRPr="00854B38">
              <w:rPr>
                <w:rFonts w:asciiTheme="minorHAnsi" w:eastAsiaTheme="minorEastAsia" w:hAnsiTheme="minorHAnsi" w:cstheme="minorBidi"/>
                <w:noProof/>
                <w:kern w:val="2"/>
                <w:lang w:val="en-ID" w:eastAsia="en-ID"/>
              </w:rPr>
              <w:tab/>
            </w:r>
            <w:r w:rsidR="00F27083" w:rsidRPr="009D494E">
              <w:rPr>
                <w:rStyle w:val="Hyperlink"/>
                <w:rFonts w:ascii="tim" w:eastAsia="Times New Roman" w:hAnsi="tim" w:cs="Times New Roman"/>
                <w:b/>
                <w:bCs/>
                <w:noProof/>
              </w:rPr>
              <w:t>NOSQL</w:t>
            </w:r>
            <w:r w:rsidR="00F27083">
              <w:rPr>
                <w:noProof/>
                <w:webHidden/>
              </w:rPr>
              <w:tab/>
            </w:r>
            <w:r w:rsidR="00F27083">
              <w:rPr>
                <w:noProof/>
                <w:webHidden/>
              </w:rPr>
              <w:fldChar w:fldCharType="begin"/>
            </w:r>
            <w:r w:rsidR="00F27083">
              <w:rPr>
                <w:noProof/>
                <w:webHidden/>
              </w:rPr>
              <w:instrText xml:space="preserve"> PAGEREF _Toc141963167 \h </w:instrText>
            </w:r>
            <w:r w:rsidR="00F27083">
              <w:rPr>
                <w:noProof/>
                <w:webHidden/>
              </w:rPr>
            </w:r>
            <w:r w:rsidR="00F27083">
              <w:rPr>
                <w:noProof/>
                <w:webHidden/>
              </w:rPr>
              <w:fldChar w:fldCharType="separate"/>
            </w:r>
            <w:r w:rsidR="00F27083">
              <w:rPr>
                <w:noProof/>
                <w:webHidden/>
              </w:rPr>
              <w:t>28</w:t>
            </w:r>
            <w:r w:rsidR="00F27083">
              <w:rPr>
                <w:noProof/>
                <w:webHidden/>
              </w:rPr>
              <w:fldChar w:fldCharType="end"/>
            </w:r>
          </w:hyperlink>
        </w:p>
        <w:p w14:paraId="1BA612A6" w14:textId="6653FB3B"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68" w:history="1">
            <w:r w:rsidR="00F27083" w:rsidRPr="009D494E">
              <w:rPr>
                <w:rStyle w:val="Hyperlink"/>
                <w:rFonts w:ascii="tim" w:eastAsia="Times New Roman" w:hAnsi="tim" w:cs="Times New Roman"/>
                <w:b/>
                <w:noProof/>
              </w:rPr>
              <w:t>BAB III</w:t>
            </w:r>
            <w:r w:rsidR="00F27083">
              <w:rPr>
                <w:noProof/>
                <w:webHidden/>
              </w:rPr>
              <w:tab/>
            </w:r>
            <w:r w:rsidR="00F27083">
              <w:rPr>
                <w:noProof/>
                <w:webHidden/>
              </w:rPr>
              <w:fldChar w:fldCharType="begin"/>
            </w:r>
            <w:r w:rsidR="00F27083">
              <w:rPr>
                <w:noProof/>
                <w:webHidden/>
              </w:rPr>
              <w:instrText xml:space="preserve"> PAGEREF _Toc141963168 \h </w:instrText>
            </w:r>
            <w:r w:rsidR="00F27083">
              <w:rPr>
                <w:noProof/>
                <w:webHidden/>
              </w:rPr>
            </w:r>
            <w:r w:rsidR="00F27083">
              <w:rPr>
                <w:noProof/>
                <w:webHidden/>
              </w:rPr>
              <w:fldChar w:fldCharType="separate"/>
            </w:r>
            <w:r w:rsidR="00F27083">
              <w:rPr>
                <w:noProof/>
                <w:webHidden/>
              </w:rPr>
              <w:t>29</w:t>
            </w:r>
            <w:r w:rsidR="00F27083">
              <w:rPr>
                <w:noProof/>
                <w:webHidden/>
              </w:rPr>
              <w:fldChar w:fldCharType="end"/>
            </w:r>
          </w:hyperlink>
        </w:p>
        <w:p w14:paraId="4D262E6A" w14:textId="496C18DB"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69" w:history="1">
            <w:r w:rsidR="00F27083" w:rsidRPr="009D494E">
              <w:rPr>
                <w:rStyle w:val="Hyperlink"/>
                <w:rFonts w:ascii="tim" w:eastAsia="Times New Roman" w:hAnsi="tim" w:cs="Times New Roman"/>
                <w:b/>
                <w:noProof/>
              </w:rPr>
              <w:t>METODE PENELITIAN</w:t>
            </w:r>
            <w:r w:rsidR="00F27083">
              <w:rPr>
                <w:noProof/>
                <w:webHidden/>
              </w:rPr>
              <w:tab/>
            </w:r>
            <w:r w:rsidR="00F27083">
              <w:rPr>
                <w:noProof/>
                <w:webHidden/>
              </w:rPr>
              <w:fldChar w:fldCharType="begin"/>
            </w:r>
            <w:r w:rsidR="00F27083">
              <w:rPr>
                <w:noProof/>
                <w:webHidden/>
              </w:rPr>
              <w:instrText xml:space="preserve"> PAGEREF _Toc141963169 \h </w:instrText>
            </w:r>
            <w:r w:rsidR="00F27083">
              <w:rPr>
                <w:noProof/>
                <w:webHidden/>
              </w:rPr>
            </w:r>
            <w:r w:rsidR="00F27083">
              <w:rPr>
                <w:noProof/>
                <w:webHidden/>
              </w:rPr>
              <w:fldChar w:fldCharType="separate"/>
            </w:r>
            <w:r w:rsidR="00F27083">
              <w:rPr>
                <w:noProof/>
                <w:webHidden/>
              </w:rPr>
              <w:t>29</w:t>
            </w:r>
            <w:r w:rsidR="00F27083">
              <w:rPr>
                <w:noProof/>
                <w:webHidden/>
              </w:rPr>
              <w:fldChar w:fldCharType="end"/>
            </w:r>
          </w:hyperlink>
        </w:p>
        <w:p w14:paraId="4CCF769E" w14:textId="209D2FD8"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70" w:history="1">
            <w:r w:rsidR="00F27083" w:rsidRPr="009D494E">
              <w:rPr>
                <w:rStyle w:val="Hyperlink"/>
                <w:rFonts w:ascii="tim" w:eastAsia="Times New Roman" w:hAnsi="tim" w:cs="Times New Roman"/>
                <w:b/>
                <w:noProof/>
              </w:rPr>
              <w:t>3.1 Tempat dan Waktu penelitian</w:t>
            </w:r>
            <w:r w:rsidR="00F27083">
              <w:rPr>
                <w:noProof/>
                <w:webHidden/>
              </w:rPr>
              <w:tab/>
            </w:r>
            <w:r w:rsidR="00F27083">
              <w:rPr>
                <w:noProof/>
                <w:webHidden/>
              </w:rPr>
              <w:fldChar w:fldCharType="begin"/>
            </w:r>
            <w:r w:rsidR="00F27083">
              <w:rPr>
                <w:noProof/>
                <w:webHidden/>
              </w:rPr>
              <w:instrText xml:space="preserve"> PAGEREF _Toc141963170 \h </w:instrText>
            </w:r>
            <w:r w:rsidR="00F27083">
              <w:rPr>
                <w:noProof/>
                <w:webHidden/>
              </w:rPr>
            </w:r>
            <w:r w:rsidR="00F27083">
              <w:rPr>
                <w:noProof/>
                <w:webHidden/>
              </w:rPr>
              <w:fldChar w:fldCharType="separate"/>
            </w:r>
            <w:r w:rsidR="00F27083">
              <w:rPr>
                <w:noProof/>
                <w:webHidden/>
              </w:rPr>
              <w:t>29</w:t>
            </w:r>
            <w:r w:rsidR="00F27083">
              <w:rPr>
                <w:noProof/>
                <w:webHidden/>
              </w:rPr>
              <w:fldChar w:fldCharType="end"/>
            </w:r>
          </w:hyperlink>
        </w:p>
        <w:p w14:paraId="4E066AA2" w14:textId="680CF1B7"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71" w:history="1">
            <w:r w:rsidR="00F27083" w:rsidRPr="009D494E">
              <w:rPr>
                <w:rStyle w:val="Hyperlink"/>
                <w:rFonts w:ascii="tim" w:eastAsia="Times New Roman" w:hAnsi="tim" w:cs="Times New Roman"/>
                <w:b/>
                <w:bCs/>
                <w:noProof/>
              </w:rPr>
              <w:t>3.2 Alat dan Bahan Penelitian</w:t>
            </w:r>
            <w:r w:rsidR="00F27083">
              <w:rPr>
                <w:noProof/>
                <w:webHidden/>
              </w:rPr>
              <w:tab/>
            </w:r>
            <w:r w:rsidR="00F27083">
              <w:rPr>
                <w:noProof/>
                <w:webHidden/>
              </w:rPr>
              <w:fldChar w:fldCharType="begin"/>
            </w:r>
            <w:r w:rsidR="00F27083">
              <w:rPr>
                <w:noProof/>
                <w:webHidden/>
              </w:rPr>
              <w:instrText xml:space="preserve"> PAGEREF _Toc141963171 \h </w:instrText>
            </w:r>
            <w:r w:rsidR="00F27083">
              <w:rPr>
                <w:noProof/>
                <w:webHidden/>
              </w:rPr>
            </w:r>
            <w:r w:rsidR="00F27083">
              <w:rPr>
                <w:noProof/>
                <w:webHidden/>
              </w:rPr>
              <w:fldChar w:fldCharType="separate"/>
            </w:r>
            <w:r w:rsidR="00F27083">
              <w:rPr>
                <w:noProof/>
                <w:webHidden/>
              </w:rPr>
              <w:t>30</w:t>
            </w:r>
            <w:r w:rsidR="00F27083">
              <w:rPr>
                <w:noProof/>
                <w:webHidden/>
              </w:rPr>
              <w:fldChar w:fldCharType="end"/>
            </w:r>
          </w:hyperlink>
        </w:p>
        <w:p w14:paraId="67359D85" w14:textId="058D5BED" w:rsidR="00F27083" w:rsidRPr="00854B38" w:rsidRDefault="00000000">
          <w:pPr>
            <w:pStyle w:val="TOC3"/>
            <w:tabs>
              <w:tab w:val="right" w:leader="dot" w:pos="9019"/>
            </w:tabs>
            <w:rPr>
              <w:rFonts w:asciiTheme="minorHAnsi" w:eastAsiaTheme="minorEastAsia" w:hAnsiTheme="minorHAnsi" w:cstheme="minorBidi"/>
              <w:noProof/>
              <w:kern w:val="2"/>
              <w:lang w:val="en-ID" w:eastAsia="en-ID"/>
            </w:rPr>
          </w:pPr>
          <w:hyperlink w:anchor="_Toc141963172" w:history="1">
            <w:r w:rsidR="00F27083" w:rsidRPr="009D494E">
              <w:rPr>
                <w:rStyle w:val="Hyperlink"/>
                <w:rFonts w:ascii="tim" w:eastAsia="Times New Roman" w:hAnsi="tim" w:cs="Times New Roman"/>
                <w:b/>
                <w:bCs/>
                <w:noProof/>
              </w:rPr>
              <w:t>3.3 Prosedur penelitian</w:t>
            </w:r>
            <w:r w:rsidR="00F27083">
              <w:rPr>
                <w:noProof/>
                <w:webHidden/>
              </w:rPr>
              <w:tab/>
            </w:r>
            <w:r w:rsidR="00F27083">
              <w:rPr>
                <w:noProof/>
                <w:webHidden/>
              </w:rPr>
              <w:fldChar w:fldCharType="begin"/>
            </w:r>
            <w:r w:rsidR="00F27083">
              <w:rPr>
                <w:noProof/>
                <w:webHidden/>
              </w:rPr>
              <w:instrText xml:space="preserve"> PAGEREF _Toc141963172 \h </w:instrText>
            </w:r>
            <w:r w:rsidR="00F27083">
              <w:rPr>
                <w:noProof/>
                <w:webHidden/>
              </w:rPr>
            </w:r>
            <w:r w:rsidR="00F27083">
              <w:rPr>
                <w:noProof/>
                <w:webHidden/>
              </w:rPr>
              <w:fldChar w:fldCharType="separate"/>
            </w:r>
            <w:r w:rsidR="00F27083">
              <w:rPr>
                <w:noProof/>
                <w:webHidden/>
              </w:rPr>
              <w:t>30</w:t>
            </w:r>
            <w:r w:rsidR="00F27083">
              <w:rPr>
                <w:noProof/>
                <w:webHidden/>
              </w:rPr>
              <w:fldChar w:fldCharType="end"/>
            </w:r>
          </w:hyperlink>
        </w:p>
        <w:p w14:paraId="0EE8DAE6" w14:textId="40D9C8A0" w:rsidR="00F27083" w:rsidRPr="00854B38" w:rsidRDefault="00000000">
          <w:pPr>
            <w:pStyle w:val="TOC1"/>
            <w:tabs>
              <w:tab w:val="right" w:leader="dot" w:pos="9019"/>
            </w:tabs>
            <w:rPr>
              <w:rFonts w:asciiTheme="minorHAnsi" w:eastAsiaTheme="minorEastAsia" w:hAnsiTheme="minorHAnsi" w:cstheme="minorBidi"/>
              <w:noProof/>
              <w:color w:val="auto"/>
              <w:kern w:val="2"/>
              <w:sz w:val="22"/>
              <w:lang w:val="en-ID" w:eastAsia="en-ID"/>
            </w:rPr>
          </w:pPr>
          <w:hyperlink w:anchor="_Toc141963173" w:history="1">
            <w:r w:rsidR="00F27083" w:rsidRPr="009D494E">
              <w:rPr>
                <w:rStyle w:val="Hyperlink"/>
                <w:rFonts w:ascii="tim" w:hAnsi="tim" w:cs="Times New Roman"/>
                <w:b/>
                <w:bCs/>
                <w:noProof/>
              </w:rPr>
              <w:t>DAFTAR PUSTAKA</w:t>
            </w:r>
            <w:r w:rsidR="00F27083">
              <w:rPr>
                <w:noProof/>
                <w:webHidden/>
              </w:rPr>
              <w:tab/>
            </w:r>
            <w:r w:rsidR="00F27083">
              <w:rPr>
                <w:noProof/>
                <w:webHidden/>
              </w:rPr>
              <w:fldChar w:fldCharType="begin"/>
            </w:r>
            <w:r w:rsidR="00F27083">
              <w:rPr>
                <w:noProof/>
                <w:webHidden/>
              </w:rPr>
              <w:instrText xml:space="preserve"> PAGEREF _Toc141963173 \h </w:instrText>
            </w:r>
            <w:r w:rsidR="00F27083">
              <w:rPr>
                <w:noProof/>
                <w:webHidden/>
              </w:rPr>
            </w:r>
            <w:r w:rsidR="00F27083">
              <w:rPr>
                <w:noProof/>
                <w:webHidden/>
              </w:rPr>
              <w:fldChar w:fldCharType="separate"/>
            </w:r>
            <w:r w:rsidR="00F27083">
              <w:rPr>
                <w:noProof/>
                <w:webHidden/>
              </w:rPr>
              <w:t>35</w:t>
            </w:r>
            <w:r w:rsidR="00F27083">
              <w:rPr>
                <w:noProof/>
                <w:webHidden/>
              </w:rPr>
              <w:fldChar w:fldCharType="end"/>
            </w:r>
          </w:hyperlink>
        </w:p>
        <w:p w14:paraId="499FAE33" w14:textId="16226C65" w:rsidR="00BA53A8" w:rsidRPr="00BA3741" w:rsidRDefault="00EA1F1F" w:rsidP="007E5902">
          <w:pPr>
            <w:spacing w:line="360" w:lineRule="auto"/>
            <w:rPr>
              <w:rFonts w:ascii="tim" w:hAnsi="tim" w:cs="Times New Roman"/>
              <w:color w:val="000000" w:themeColor="text1"/>
            </w:rPr>
          </w:pPr>
          <w:r w:rsidRPr="00BA3741">
            <w:rPr>
              <w:rFonts w:ascii="tim" w:hAnsi="tim" w:cs="Times New Roman"/>
              <w:color w:val="000000" w:themeColor="text1"/>
              <w:sz w:val="24"/>
              <w:szCs w:val="24"/>
            </w:rPr>
            <w:fldChar w:fldCharType="end"/>
          </w:r>
        </w:p>
      </w:sdtContent>
    </w:sdt>
    <w:p w14:paraId="0DEAC767" w14:textId="77777777" w:rsidR="00BA53A8" w:rsidRDefault="00BA53A8" w:rsidP="007E5902">
      <w:pPr>
        <w:pStyle w:val="Heading1"/>
        <w:widowControl w:val="0"/>
        <w:spacing w:line="360" w:lineRule="auto"/>
        <w:ind w:right="-40"/>
        <w:jc w:val="center"/>
        <w:rPr>
          <w:rFonts w:ascii="tim" w:eastAsia="Times New Roman" w:hAnsi="tim" w:cs="Times New Roman"/>
          <w:b/>
          <w:color w:val="000000" w:themeColor="text1"/>
        </w:rPr>
      </w:pPr>
      <w:bookmarkStart w:id="6" w:name="_q24lxd5zl32l" w:colFirst="0" w:colLast="0"/>
      <w:bookmarkStart w:id="7" w:name="_Toc141428149"/>
      <w:bookmarkStart w:id="8" w:name="_Toc141428427"/>
      <w:bookmarkEnd w:id="6"/>
    </w:p>
    <w:p w14:paraId="129CBAD4" w14:textId="77777777" w:rsidR="0059570A" w:rsidRDefault="0059570A" w:rsidP="0059570A"/>
    <w:p w14:paraId="30262B07" w14:textId="77777777" w:rsidR="0059570A" w:rsidRDefault="0059570A" w:rsidP="0059570A"/>
    <w:p w14:paraId="1F1BECF8" w14:textId="77777777" w:rsidR="0059570A" w:rsidRPr="0059570A" w:rsidRDefault="0059570A" w:rsidP="0059570A"/>
    <w:p w14:paraId="02F06AFA" w14:textId="77777777" w:rsidR="00BA53A8" w:rsidRPr="00BA3741" w:rsidRDefault="00EA1F1F" w:rsidP="007E5902">
      <w:pPr>
        <w:pStyle w:val="Heading1"/>
        <w:widowControl w:val="0"/>
        <w:spacing w:line="360" w:lineRule="auto"/>
        <w:ind w:right="-40"/>
        <w:jc w:val="center"/>
        <w:rPr>
          <w:rFonts w:ascii="tim" w:eastAsia="Times New Roman" w:hAnsi="tim" w:cs="Times New Roman"/>
          <w:b/>
          <w:color w:val="000000" w:themeColor="text1"/>
        </w:rPr>
      </w:pPr>
      <w:bookmarkStart w:id="9" w:name="_Toc141430120"/>
      <w:bookmarkStart w:id="10" w:name="_Toc141963131"/>
      <w:r w:rsidRPr="00BA3741">
        <w:rPr>
          <w:rFonts w:ascii="tim" w:eastAsia="Times New Roman" w:hAnsi="tim" w:cs="Times New Roman"/>
          <w:b/>
          <w:color w:val="000000" w:themeColor="text1"/>
        </w:rPr>
        <w:lastRenderedPageBreak/>
        <w:t>BAB I</w:t>
      </w:r>
      <w:bookmarkEnd w:id="7"/>
      <w:bookmarkEnd w:id="8"/>
      <w:bookmarkEnd w:id="9"/>
      <w:bookmarkEnd w:id="10"/>
    </w:p>
    <w:p w14:paraId="5C44A0E8" w14:textId="77777777" w:rsidR="00BA53A8" w:rsidRPr="00BA3741" w:rsidRDefault="00EA1F1F" w:rsidP="007E5902">
      <w:pPr>
        <w:pStyle w:val="Heading1"/>
        <w:widowControl w:val="0"/>
        <w:spacing w:line="360" w:lineRule="auto"/>
        <w:ind w:right="-40"/>
        <w:jc w:val="center"/>
        <w:rPr>
          <w:rFonts w:ascii="tim" w:eastAsia="Times New Roman" w:hAnsi="tim" w:cs="Times New Roman"/>
          <w:b/>
          <w:color w:val="000000" w:themeColor="text1"/>
        </w:rPr>
      </w:pPr>
      <w:bookmarkStart w:id="11" w:name="_ctnfkjqcw14s" w:colFirst="0" w:colLast="0"/>
      <w:bookmarkStart w:id="12" w:name="_Toc141428150"/>
      <w:bookmarkStart w:id="13" w:name="_Toc141428428"/>
      <w:bookmarkStart w:id="14" w:name="_Toc141430121"/>
      <w:bookmarkStart w:id="15" w:name="_Toc141963132"/>
      <w:bookmarkEnd w:id="11"/>
      <w:r w:rsidRPr="00BA3741">
        <w:rPr>
          <w:rFonts w:ascii="tim" w:eastAsia="Times New Roman" w:hAnsi="tim" w:cs="Times New Roman"/>
          <w:b/>
          <w:color w:val="000000" w:themeColor="text1"/>
        </w:rPr>
        <w:t>PENDAHULUAN</w:t>
      </w:r>
      <w:bookmarkEnd w:id="12"/>
      <w:bookmarkEnd w:id="13"/>
      <w:bookmarkEnd w:id="14"/>
      <w:bookmarkEnd w:id="15"/>
    </w:p>
    <w:p w14:paraId="6C84D235" w14:textId="04B64E6D" w:rsidR="00F71FE9" w:rsidRPr="00BA3741" w:rsidRDefault="00EA1F1F" w:rsidP="00F71FE9">
      <w:pPr>
        <w:pStyle w:val="Heading3"/>
        <w:numPr>
          <w:ilvl w:val="1"/>
          <w:numId w:val="1"/>
        </w:numPr>
        <w:spacing w:line="360" w:lineRule="auto"/>
        <w:rPr>
          <w:rFonts w:ascii="tim" w:eastAsia="Times New Roman" w:hAnsi="tim" w:cs="Times New Roman"/>
          <w:b/>
          <w:color w:val="000000" w:themeColor="text1"/>
        </w:rPr>
      </w:pPr>
      <w:bookmarkStart w:id="16" w:name="_s93hvejthfnk" w:colFirst="0" w:colLast="0"/>
      <w:bookmarkStart w:id="17" w:name="_Toc141428429"/>
      <w:bookmarkStart w:id="18" w:name="_Toc141428151"/>
      <w:bookmarkStart w:id="19" w:name="_Toc141430122"/>
      <w:bookmarkStart w:id="20" w:name="_Toc141963133"/>
      <w:bookmarkEnd w:id="16"/>
      <w:r w:rsidRPr="00BA3741">
        <w:rPr>
          <w:rFonts w:ascii="tim" w:eastAsia="Times New Roman" w:hAnsi="tim" w:cs="Times New Roman"/>
          <w:b/>
          <w:color w:val="000000" w:themeColor="text1"/>
        </w:rPr>
        <w:t>Latar Belakang</w:t>
      </w:r>
      <w:bookmarkEnd w:id="17"/>
      <w:bookmarkEnd w:id="18"/>
      <w:bookmarkEnd w:id="19"/>
      <w:bookmarkEnd w:id="20"/>
    </w:p>
    <w:p w14:paraId="4EE4D2BA" w14:textId="77777777" w:rsidR="00C94F33" w:rsidRPr="00BA3741" w:rsidRDefault="00F71FE9" w:rsidP="00C94F33">
      <w:pPr>
        <w:pStyle w:val="NormalWeb"/>
        <w:spacing w:before="240" w:beforeAutospacing="0" w:after="240" w:afterAutospacing="0" w:line="360" w:lineRule="auto"/>
        <w:jc w:val="both"/>
        <w:rPr>
          <w:rFonts w:ascii="tim" w:hAnsi="tim"/>
          <w:lang w:val="en-ID" w:eastAsia="en-ID"/>
        </w:rPr>
      </w:pPr>
      <w:r w:rsidRPr="00BA3741">
        <w:rPr>
          <w:rFonts w:ascii="tim" w:hAnsi="tim"/>
          <w:color w:val="000000" w:themeColor="text1"/>
        </w:rPr>
        <w:tab/>
      </w:r>
      <w:r w:rsidR="00C94F33" w:rsidRPr="00BA3741">
        <w:rPr>
          <w:rFonts w:ascii="tim" w:hAnsi="tim"/>
          <w:color w:val="000000"/>
        </w:rPr>
        <w:t>Kondisi kesehatan jiwa di Indonesia masih menjadi salah satu isu yang belum mendapatkan perhatian yang optimal. Padahal jumlah penderita gangguan jiwa terus meningkat. Menurut WHO (World Health Organization) (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A3741" w:rsidRDefault="00C94F33" w:rsidP="00C94F33">
      <w:pPr>
        <w:pStyle w:val="NormalWeb"/>
        <w:spacing w:before="240" w:beforeAutospacing="0" w:after="240" w:afterAutospacing="0" w:line="360" w:lineRule="auto"/>
        <w:jc w:val="both"/>
        <w:rPr>
          <w:rFonts w:ascii="tim" w:hAnsi="tim"/>
        </w:rPr>
      </w:pPr>
      <w:r w:rsidRPr="00BA3741">
        <w:rPr>
          <w:rFonts w:ascii="tim" w:hAnsi="tim"/>
          <w:color w:val="000000"/>
        </w:rPr>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A3741" w:rsidRDefault="00C94F33" w:rsidP="00C94F33">
      <w:pPr>
        <w:pStyle w:val="NormalWeb"/>
        <w:spacing w:before="240" w:beforeAutospacing="0" w:after="240" w:afterAutospacing="0" w:line="360" w:lineRule="auto"/>
        <w:jc w:val="both"/>
        <w:rPr>
          <w:rFonts w:ascii="tim" w:hAnsi="tim"/>
        </w:rPr>
      </w:pPr>
      <w:r w:rsidRPr="00BA3741">
        <w:rPr>
          <w:rFonts w:ascii="tim" w:hAnsi="tim"/>
          <w:color w:val="000000"/>
        </w:rPr>
        <w:t xml:space="preserve">Selain kecemasan, gangguan jiwa juga dapat menyebabkan depresi dan </w:t>
      </w:r>
      <w:r w:rsidR="00BA3741">
        <w:rPr>
          <w:rFonts w:ascii="tim" w:hAnsi="tim"/>
          <w:color w:val="000000"/>
        </w:rPr>
        <w:t>stres</w:t>
      </w:r>
      <w:r w:rsidRPr="00BA3741">
        <w:rPr>
          <w:rFonts w:ascii="tim" w:hAnsi="tim"/>
          <w:color w:val="000000"/>
        </w:rPr>
        <w:t xml:space="preserve">. Depresi merupakan penyakit mental serius yang biasanya ditandai dengan perasaan sedih  atau cemas (Kamble, 2018). Depresi merupakan gangguan yang sangat sering terjadi di sebagian besar masyarakat, terutama di kalangan mahasiswa. Sebagian besar </w:t>
      </w:r>
      <w:r w:rsidRPr="00BA3741">
        <w:rPr>
          <w:rFonts w:ascii="tim" w:hAnsi="tim"/>
          <w:color w:val="000000"/>
        </w:rPr>
        <w:lastRenderedPageBreak/>
        <w:t xml:space="preserve">mahasiswa terkadang merasa sedih atau cemas, tetapi emosi ini biasanya berlalu dengan cepat dalam beberapa hari. Sebagai reaksi terhadap depresi yang dialami, mahasiswa dengan depresi dapat memiliki gangguan yang signifikan dalam banyak hal, termasuk sosial, akademik, dan pekerjaan (Hasanah </w:t>
      </w:r>
      <w:r w:rsidRPr="00BA3741">
        <w:rPr>
          <w:rFonts w:ascii="tim" w:hAnsi="tim"/>
          <w:i/>
          <w:iCs/>
          <w:color w:val="000000"/>
        </w:rPr>
        <w:t>et al</w:t>
      </w:r>
      <w:r w:rsidRPr="00BA3741">
        <w:rPr>
          <w:rFonts w:ascii="tim" w:hAnsi="tim"/>
          <w:color w:val="000000"/>
        </w:rPr>
        <w:t xml:space="preserve">., n.d; Karmakar &amp; Behera, 2017). Bukti lain menunjukkan bahwa timbulnya kondisi kejiwaan yang parah dan merusak dapat disebabkan oleh </w:t>
      </w:r>
      <w:r w:rsidR="00BA3741">
        <w:rPr>
          <w:rFonts w:ascii="tim" w:hAnsi="tim"/>
          <w:color w:val="000000"/>
        </w:rPr>
        <w:t>stres</w:t>
      </w:r>
      <w:r w:rsidRPr="00BA3741">
        <w:rPr>
          <w:rFonts w:ascii="tim" w:hAnsi="tim"/>
          <w:color w:val="000000"/>
        </w:rPr>
        <w:t xml:space="preserve"> kronis, termasuk gangguan depresi mayor, gangguan bipolar, dan gangguan </w:t>
      </w:r>
      <w:r w:rsidR="00BA3741">
        <w:rPr>
          <w:rFonts w:ascii="tim" w:hAnsi="tim"/>
          <w:color w:val="000000"/>
        </w:rPr>
        <w:t>stres</w:t>
      </w:r>
      <w:r w:rsidRPr="00BA3741">
        <w:rPr>
          <w:rFonts w:ascii="tim" w:hAnsi="tim"/>
          <w:color w:val="000000"/>
        </w:rPr>
        <w:t xml:space="preserve"> pascatrauma. </w:t>
      </w:r>
      <w:r w:rsidR="00BA3741">
        <w:rPr>
          <w:rFonts w:ascii="tim" w:hAnsi="tim"/>
          <w:color w:val="000000"/>
        </w:rPr>
        <w:t>Stres</w:t>
      </w:r>
      <w:r w:rsidRPr="00BA3741">
        <w:rPr>
          <w:rFonts w:ascii="tim" w:hAnsi="tim"/>
          <w:color w:val="000000"/>
        </w:rPr>
        <w:t xml:space="preserve"> kronis diakui sebagai sumber utama kecacatan dan kematian di seluruh dunia. (</w:t>
      </w:r>
      <w:r w:rsidRPr="00BA3741">
        <w:rPr>
          <w:rFonts w:ascii="tim" w:hAnsi="tim"/>
          <w:color w:val="212121"/>
          <w:shd w:val="clear" w:color="auto" w:fill="FFFFFF"/>
        </w:rPr>
        <w:t xml:space="preserve">Davis </w:t>
      </w:r>
      <w:r w:rsidRPr="00BA3741">
        <w:rPr>
          <w:rFonts w:ascii="tim" w:hAnsi="tim"/>
          <w:i/>
          <w:iCs/>
          <w:color w:val="212121"/>
          <w:shd w:val="clear" w:color="auto" w:fill="FFFFFF"/>
        </w:rPr>
        <w:t>et al</w:t>
      </w:r>
      <w:r w:rsidRPr="00BA3741">
        <w:rPr>
          <w:rFonts w:ascii="tim" w:hAnsi="tim"/>
          <w:color w:val="212121"/>
          <w:shd w:val="clear" w:color="auto" w:fill="FFFFFF"/>
        </w:rPr>
        <w:t>., 2017</w:t>
      </w:r>
      <w:r w:rsidRPr="00BA3741">
        <w:rPr>
          <w:rFonts w:ascii="tim" w:hAnsi="tim"/>
          <w:color w:val="000000"/>
        </w:rPr>
        <w:t xml:space="preserve">). </w:t>
      </w:r>
      <w:r w:rsidR="00BA3741">
        <w:rPr>
          <w:rFonts w:ascii="tim" w:hAnsi="tim"/>
          <w:color w:val="000000"/>
        </w:rPr>
        <w:t>Stres</w:t>
      </w:r>
      <w:r w:rsidRPr="00BA3741">
        <w:rPr>
          <w:rFonts w:ascii="tim" w:hAnsi="tim"/>
          <w:color w:val="000000"/>
        </w:rPr>
        <w:t xml:space="preserve"> sendiri bentuknya bermacam-macam tergantungg ciri-ciri dari individu yang bersangkutan, kemampuan dalam menghadapi atau </w:t>
      </w:r>
      <w:r w:rsidRPr="00BA3741">
        <w:rPr>
          <w:rFonts w:ascii="tim" w:hAnsi="tim"/>
          <w:i/>
          <w:iCs/>
          <w:color w:val="000000"/>
        </w:rPr>
        <w:t>coping skills</w:t>
      </w:r>
      <w:r w:rsidRPr="00BA3741">
        <w:rPr>
          <w:rFonts w:ascii="tim" w:hAnsi="tim"/>
          <w:color w:val="000000"/>
        </w:rPr>
        <w:t xml:space="preserve"> dan sifat </w:t>
      </w:r>
      <w:r w:rsidR="00BA3741">
        <w:rPr>
          <w:rFonts w:ascii="tim" w:hAnsi="tim"/>
          <w:color w:val="000000"/>
        </w:rPr>
        <w:t>stres</w:t>
      </w:r>
      <w:r w:rsidRPr="00BA3741">
        <w:rPr>
          <w:rFonts w:ascii="tim" w:hAnsi="tim"/>
          <w:color w:val="000000"/>
        </w:rPr>
        <w:t xml:space="preserve">or yang dihadapi. Penelitian terdahulu menunjukkan bahwa </w:t>
      </w:r>
      <w:r w:rsidR="00BA3741">
        <w:rPr>
          <w:rFonts w:ascii="tim" w:hAnsi="tim"/>
          <w:color w:val="000000"/>
        </w:rPr>
        <w:t>stres</w:t>
      </w:r>
      <w:r w:rsidRPr="00BA3741">
        <w:rPr>
          <w:rFonts w:ascii="tim" w:hAnsi="tim"/>
          <w:color w:val="000000"/>
        </w:rPr>
        <w:t xml:space="preserve"> memberikan kontribusi 50-70% terhadap timbulnya sebagian besar penyakit yaitu hipertensi, kanker, kardiovaskuler, penyakit kulit, penyakit metabolic, infeksi, dan hormon, serta lain  sebagainya. Individu yang mengalami </w:t>
      </w:r>
      <w:r w:rsidR="00BA3741">
        <w:rPr>
          <w:rFonts w:ascii="tim" w:hAnsi="tim"/>
          <w:color w:val="000000"/>
        </w:rPr>
        <w:t>stres</w:t>
      </w:r>
      <w:r w:rsidRPr="00BA3741">
        <w:rPr>
          <w:rFonts w:ascii="tim" w:hAnsi="tim"/>
          <w:color w:val="000000"/>
        </w:rPr>
        <w:t xml:space="preserve"> berat akan memperlihatkan tanda-tanda seperti mudah lelah, sakit kepala, hilang nafsu, mudah lupa, bingung, gugup, kehilangan gairah seksual, kelainan pencernaan dan tekanan darah tinggi. (Yardley &amp; Moss-Morris, 2009).</w:t>
      </w:r>
    </w:p>
    <w:p w14:paraId="051ADC48" w14:textId="609BB90F" w:rsidR="00F71FE9" w:rsidRPr="00BA3741" w:rsidRDefault="00F71FE9" w:rsidP="00C94F33">
      <w:pPr>
        <w:spacing w:before="240"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Penelitian terdahulu menunjukkan bahwa </w:t>
      </w:r>
      <w:r w:rsidR="00BA3741">
        <w:rPr>
          <w:rFonts w:ascii="tim" w:eastAsia="Times New Roman" w:hAnsi="tim" w:cs="Times New Roman"/>
          <w:color w:val="000000" w:themeColor="text1"/>
          <w:sz w:val="24"/>
          <w:szCs w:val="24"/>
        </w:rPr>
        <w:t>stres</w:t>
      </w:r>
      <w:r w:rsidRPr="00BA3741">
        <w:rPr>
          <w:rFonts w:ascii="tim" w:eastAsia="Times New Roman" w:hAnsi="tim" w:cs="Times New Roman"/>
          <w:color w:val="000000" w:themeColor="text1"/>
          <w:sz w:val="24"/>
          <w:szCs w:val="24"/>
        </w:rPr>
        <w:t xml:space="preserve"> memberikan kontribusi 50-70% terhadap timbulnya sebagian besar penyakit yaitu hipertensi, kanker,</w:t>
      </w:r>
      <w:r w:rsidRPr="00BA3741">
        <w:rPr>
          <w:rFonts w:ascii="tim" w:hAnsi="tim" w:cs="Times New Roman"/>
          <w:color w:val="000000" w:themeColor="text1"/>
          <w:sz w:val="24"/>
          <w:szCs w:val="24"/>
        </w:rPr>
        <w:t xml:space="preserve"> </w:t>
      </w:r>
      <w:r w:rsidRPr="00BA3741">
        <w:rPr>
          <w:rFonts w:ascii="tim" w:eastAsia="Times New Roman" w:hAnsi="tim" w:cs="Times New Roman"/>
          <w:color w:val="000000" w:themeColor="text1"/>
          <w:sz w:val="24"/>
          <w:szCs w:val="24"/>
        </w:rPr>
        <w:t xml:space="preserve">kardiovaskuler, penyakit kulit, penyakit metabolic, infeksi, dan hormon, serta lain  sebagainya. Individu yang mengalami </w:t>
      </w:r>
      <w:r w:rsidR="00BA3741">
        <w:rPr>
          <w:rFonts w:ascii="tim" w:eastAsia="Times New Roman" w:hAnsi="tim" w:cs="Times New Roman"/>
          <w:color w:val="000000" w:themeColor="text1"/>
          <w:sz w:val="24"/>
          <w:szCs w:val="24"/>
        </w:rPr>
        <w:t>stres</w:t>
      </w:r>
      <w:r w:rsidRPr="00BA3741">
        <w:rPr>
          <w:rFonts w:ascii="tim" w:eastAsia="Times New Roman" w:hAnsi="tim" w:cs="Times New Roman"/>
          <w:color w:val="000000" w:themeColor="text1"/>
          <w:sz w:val="24"/>
          <w:szCs w:val="24"/>
        </w:rPr>
        <w:t xml:space="preserve"> berat akan memperlihatkan tanda-tanda seperti mudah lelah, sakit kepala, hilang nafsu, mudah lupa, bingung, gugup, kehilangan gairah seksual, kelainan pencernaan dan tekanan darah tinggi. Setiap individu tidak mungkin dapat menghindari </w:t>
      </w:r>
      <w:r w:rsidR="00BA3741">
        <w:rPr>
          <w:rFonts w:ascii="tim" w:eastAsia="Times New Roman" w:hAnsi="tim" w:cs="Times New Roman"/>
          <w:color w:val="000000" w:themeColor="text1"/>
          <w:sz w:val="24"/>
          <w:szCs w:val="24"/>
        </w:rPr>
        <w:t>stres</w:t>
      </w:r>
      <w:r w:rsidRPr="00BA3741">
        <w:rPr>
          <w:rFonts w:ascii="tim" w:eastAsia="Times New Roman" w:hAnsi="tim" w:cs="Times New Roman"/>
          <w:color w:val="000000" w:themeColor="text1"/>
          <w:sz w:val="24"/>
          <w:szCs w:val="24"/>
        </w:rPr>
        <w:t xml:space="preserve"> untuk untuk seseorang disarankan untuk menyikapi dan mengelola </w:t>
      </w:r>
      <w:r w:rsidR="00BA3741">
        <w:rPr>
          <w:rFonts w:ascii="tim" w:eastAsia="Times New Roman" w:hAnsi="tim" w:cs="Times New Roman"/>
          <w:color w:val="000000" w:themeColor="text1"/>
          <w:sz w:val="24"/>
          <w:szCs w:val="24"/>
        </w:rPr>
        <w:t>stres</w:t>
      </w:r>
      <w:r w:rsidRPr="00BA3741">
        <w:rPr>
          <w:rFonts w:ascii="tim" w:eastAsia="Times New Roman" w:hAnsi="tim" w:cs="Times New Roman"/>
          <w:color w:val="000000" w:themeColor="text1"/>
          <w:sz w:val="24"/>
          <w:szCs w:val="24"/>
        </w:rPr>
        <w:t xml:space="preserve"> dengan baik sehingga kualitas hidup dapat menjadi lebih baik </w:t>
      </w:r>
      <w:sdt>
        <w:sdtPr>
          <w:rPr>
            <w:rFonts w:ascii="tim" w:eastAsia="Times New Roman" w:hAnsi="tim" w:cs="Times New Roman"/>
            <w:color w:val="000000"/>
            <w:sz w:val="24"/>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Arial"/>
            <w:u w:val="single"/>
          </w:rPr>
        </w:sdtEndPr>
        <w:sdtContent>
          <w:r w:rsidR="00F27083" w:rsidRPr="00F27083">
            <w:rPr>
              <w:rFonts w:ascii="tim" w:eastAsia="Times New Roman" w:hAnsi="tim"/>
              <w:color w:val="000000"/>
              <w:sz w:val="24"/>
            </w:rPr>
            <w:t>(Yardley and Moss-Morris, 2009)</w:t>
          </w:r>
        </w:sdtContent>
      </w:sdt>
      <w:r w:rsidRPr="00BA3741">
        <w:rPr>
          <w:rFonts w:ascii="tim" w:eastAsia="Times New Roman" w:hAnsi="tim" w:cs="Times New Roman"/>
          <w:color w:val="000000" w:themeColor="text1"/>
          <w:sz w:val="24"/>
          <w:szCs w:val="24"/>
        </w:rPr>
        <w:t xml:space="preserve">. </w:t>
      </w:r>
    </w:p>
    <w:p w14:paraId="6C978A36" w14:textId="603E353C" w:rsidR="00BA53A8" w:rsidRPr="00BA3741" w:rsidRDefault="00F71FE9" w:rsidP="009812FE">
      <w:pPr>
        <w:spacing w:line="360" w:lineRule="auto"/>
        <w:jc w:val="both"/>
        <w:rPr>
          <w:rFonts w:ascii="tim" w:eastAsia="Times New Roman" w:hAnsi="tim" w:cs="Times New Roman"/>
          <w:b/>
          <w:color w:val="000000" w:themeColor="text1"/>
          <w:sz w:val="24"/>
          <w:szCs w:val="24"/>
          <w:highlight w:val="white"/>
        </w:rPr>
      </w:pPr>
      <w:r w:rsidRPr="00BA3741">
        <w:rPr>
          <w:rFonts w:ascii="tim" w:eastAsia="Times New Roman" w:hAnsi="tim" w:cs="Times New Roman"/>
          <w:color w:val="000000" w:themeColor="text1"/>
          <w:sz w:val="24"/>
          <w:szCs w:val="24"/>
        </w:rPr>
        <w:tab/>
      </w:r>
      <w:r w:rsidRPr="00BA3741">
        <w:rPr>
          <w:rFonts w:ascii="tim" w:eastAsia="Times New Roman" w:hAnsi="tim" w:cs="Times New Roman"/>
          <w:i/>
          <w:iCs/>
          <w:color w:val="000000" w:themeColor="text1"/>
          <w:sz w:val="24"/>
          <w:szCs w:val="24"/>
          <w:lang w:val="zh-CN"/>
        </w:rPr>
        <w:t xml:space="preserve">Depression Anxiety </w:t>
      </w:r>
      <w:r w:rsidR="00684285" w:rsidRPr="00BA3741">
        <w:rPr>
          <w:rFonts w:ascii="tim" w:eastAsia="Times New Roman" w:hAnsi="tim" w:cs="Times New Roman"/>
          <w:i/>
          <w:iCs/>
          <w:color w:val="000000" w:themeColor="text1"/>
          <w:sz w:val="24"/>
          <w:szCs w:val="24"/>
          <w:lang w:val="zh-CN"/>
        </w:rPr>
        <w:t>Stres</w:t>
      </w:r>
      <w:r w:rsidRPr="00BA3741">
        <w:rPr>
          <w:rFonts w:ascii="tim" w:eastAsia="Times New Roman" w:hAnsi="tim" w:cs="Times New Roman"/>
          <w:i/>
          <w:iCs/>
          <w:color w:val="000000" w:themeColor="text1"/>
          <w:sz w:val="24"/>
          <w:szCs w:val="24"/>
          <w:lang w:val="zh-CN"/>
        </w:rPr>
        <w:t xml:space="preserve"> Scales </w:t>
      </w:r>
      <w:r w:rsidRPr="00BA3741">
        <w:rPr>
          <w:rFonts w:ascii="tim" w:eastAsia="Times New Roman" w:hAnsi="tim" w:cs="Times New Roman"/>
          <w:color w:val="000000" w:themeColor="text1"/>
          <w:sz w:val="24"/>
          <w:szCs w:val="24"/>
          <w:lang w:val="zh-CN"/>
        </w:rPr>
        <w:t xml:space="preserve">42 (DASS-42) merupakan instrumen laporan diri yang mengukur kecemasan, depresi, dan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DASS-42 merupakan bentuk singkat dari  ukuran 42 item Lovibond dan Lovibond (</w:t>
      </w:r>
      <w:r w:rsidR="00B66EDE" w:rsidRPr="00BA3741">
        <w:rPr>
          <w:rFonts w:ascii="tim" w:eastAsia="Times New Roman" w:hAnsi="tim" w:cs="Times New Roman"/>
          <w:color w:val="000000" w:themeColor="text1"/>
          <w:sz w:val="24"/>
          <w:szCs w:val="24"/>
          <w:lang w:val="en-US"/>
        </w:rPr>
        <w:t>199</w:t>
      </w:r>
      <w:r w:rsidRPr="00BA3741">
        <w:rPr>
          <w:rFonts w:ascii="tim" w:eastAsia="Times New Roman" w:hAnsi="tim" w:cs="Times New Roman"/>
          <w:color w:val="000000" w:themeColor="text1"/>
          <w:sz w:val="24"/>
          <w:szCs w:val="24"/>
          <w:lang w:val="zh-CN"/>
        </w:rPr>
        <w:t xml:space="preserve">5)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ascii="tim" w:eastAsia="Times New Roman" w:hAnsi="tim" w:cs="Times New Roman"/>
            <w:color w:val="000000"/>
            <w:sz w:val="24"/>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F27083">
            <w:rPr>
              <w:rFonts w:ascii="tim" w:eastAsia="Times New Roman" w:hAnsi="tim" w:cs="Times New Roman"/>
              <w:color w:val="000000"/>
              <w:sz w:val="24"/>
              <w:szCs w:val="24"/>
              <w:lang w:val="zh-CN"/>
            </w:rPr>
            <w:t>(Tran, Tran and Fisher, 2013)</w:t>
          </w:r>
        </w:sdtContent>
      </w:sdt>
      <w:r w:rsidRPr="00BA3741">
        <w:rPr>
          <w:rFonts w:ascii="tim" w:eastAsia="Times New Roman" w:hAnsi="tim" w:cs="Times New Roman"/>
          <w:color w:val="000000" w:themeColor="text1"/>
          <w:sz w:val="24"/>
          <w:szCs w:val="24"/>
          <w:lang w:val="zh-CN"/>
        </w:rPr>
        <w:t xml:space="preserve">. Skala depresi menilai gejala seperti </w:t>
      </w:r>
      <w:r w:rsidRPr="00BA3741">
        <w:rPr>
          <w:rFonts w:ascii="tim" w:eastAsia="Times New Roman" w:hAnsi="tim" w:cs="Times New Roman"/>
          <w:color w:val="000000" w:themeColor="text1"/>
          <w:sz w:val="24"/>
          <w:szCs w:val="24"/>
          <w:lang w:val="zh-CN"/>
        </w:rPr>
        <w:lastRenderedPageBreak/>
        <w:t xml:space="preserve">disforia, putus asa, tidak berharga, dan  kurangnya minat; skala kecemasan terdiri dari item yang mengevaluasi gejala somatik,  kecemasan situasional dan pengalaman subjektif dari perasaan cemas; sedangkan skala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mengukur suatu kondisi dari gairah dan ketegangan persisten yang terdiri dari gejala seperti  kesulitan bersantai, agitasi, kemarahan dan ketidaksabaran </w:t>
      </w:r>
      <w:sdt>
        <w:sdtPr>
          <w:rPr>
            <w:rFonts w:ascii="tim" w:eastAsia="Times New Roman" w:hAnsi="tim" w:cs="Times New Roman"/>
            <w:color w:val="000000"/>
            <w:sz w:val="24"/>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F27083">
            <w:rPr>
              <w:rFonts w:ascii="tim" w:eastAsia="Times New Roman" w:hAnsi="tim" w:cs="Times New Roman"/>
              <w:color w:val="000000"/>
              <w:sz w:val="24"/>
              <w:szCs w:val="24"/>
              <w:lang w:val="zh-CN"/>
            </w:rPr>
            <w:t>(Tran, Tran and Fisher, 2013)</w:t>
          </w:r>
        </w:sdtContent>
      </w:sdt>
      <w:r w:rsidRPr="00BA3741">
        <w:rPr>
          <w:rFonts w:ascii="tim" w:eastAsia="Times New Roman" w:hAnsi="tim" w:cs="Times New Roman"/>
          <w:color w:val="000000" w:themeColor="text1"/>
          <w:sz w:val="24"/>
          <w:szCs w:val="24"/>
          <w:lang w:val="zh-CN"/>
        </w:rPr>
        <w:t xml:space="preserve">.  </w:t>
      </w:r>
      <w:r w:rsidRPr="00BA3741">
        <w:rPr>
          <w:rFonts w:ascii="tim" w:eastAsia="Times New Roman" w:hAnsi="tim" w:cs="Times New Roman"/>
          <w:i/>
          <w:iCs/>
          <w:color w:val="000000" w:themeColor="text1"/>
          <w:sz w:val="24"/>
          <w:szCs w:val="24"/>
          <w:lang w:val="zh-CN"/>
        </w:rPr>
        <w:t xml:space="preserve">Depression Anxiety and </w:t>
      </w:r>
      <w:r w:rsidR="00684285" w:rsidRPr="00BA3741">
        <w:rPr>
          <w:rFonts w:ascii="tim" w:eastAsia="Times New Roman" w:hAnsi="tim" w:cs="Times New Roman"/>
          <w:i/>
          <w:iCs/>
          <w:color w:val="000000" w:themeColor="text1"/>
          <w:sz w:val="24"/>
          <w:szCs w:val="24"/>
          <w:lang w:val="zh-CN"/>
        </w:rPr>
        <w:t>Stres</w:t>
      </w:r>
      <w:r w:rsidRPr="00BA3741">
        <w:rPr>
          <w:rFonts w:ascii="tim" w:eastAsia="Times New Roman" w:hAnsi="tim" w:cs="Times New Roman"/>
          <w:i/>
          <w:iCs/>
          <w:color w:val="000000" w:themeColor="text1"/>
          <w:sz w:val="24"/>
          <w:szCs w:val="24"/>
          <w:lang w:val="zh-CN"/>
        </w:rPr>
        <w:t xml:space="preserve"> Scale </w:t>
      </w:r>
      <w:r w:rsidRPr="00BA3741">
        <w:rPr>
          <w:rFonts w:ascii="tim" w:eastAsia="Times New Roman" w:hAnsi="tim" w:cs="Times New Roman"/>
          <w:color w:val="000000" w:themeColor="text1"/>
          <w:sz w:val="24"/>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misalnya, “saya merasa sulit untuk rileks”). Setiap item memiliki bobot dari 1 (tidak berlaku  untuk saya sama sekali) hingga 4 (sangat banyak atau sebagian besar waktu) </w:t>
      </w:r>
      <w:sdt>
        <w:sdtPr>
          <w:rPr>
            <w:rFonts w:ascii="tim" w:eastAsia="Times New Roman" w:hAnsi="tim" w:cs="Times New Roman"/>
            <w:color w:val="000000"/>
            <w:sz w:val="24"/>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Pr>
              <w:rFonts w:eastAsia="Times New Roman"/>
            </w:rPr>
            <w:t xml:space="preserve">(Lee </w:t>
          </w:r>
          <w:r w:rsidR="00F27083">
            <w:rPr>
              <w:rFonts w:eastAsia="Times New Roman"/>
              <w:i/>
              <w:iCs/>
            </w:rPr>
            <w:t>et al.</w:t>
          </w:r>
          <w:r w:rsidR="00F27083">
            <w:rPr>
              <w:rFonts w:eastAsia="Times New Roman"/>
            </w:rPr>
            <w:t>, 2019)</w:t>
          </w:r>
        </w:sdtContent>
      </w:sdt>
      <w:r w:rsidRPr="00BA3741">
        <w:rPr>
          <w:rFonts w:ascii="tim" w:eastAsia="Times New Roman" w:hAnsi="tim" w:cs="Times New Roman"/>
          <w:color w:val="000000" w:themeColor="text1"/>
          <w:sz w:val="24"/>
          <w:szCs w:val="24"/>
          <w:lang w:val="zh-CN"/>
        </w:rPr>
        <w:t xml:space="preserve">. </w:t>
      </w:r>
    </w:p>
    <w:p w14:paraId="0C9E2764" w14:textId="07B23613"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highlight w:val="white"/>
        </w:rPr>
        <w:t>Darah adalah suatu jaringan tubuh pada sistem pembuluh darah yang sebenarnya tertutup. Darah dibagi menjadi dua fungsi yaitu fungsi respirasi serta fungsi gizi. Fungsi respirasi merupakan fungsi pengangkut oksigen (O</w:t>
      </w:r>
      <w:r w:rsidRPr="00BA3741">
        <w:rPr>
          <w:rFonts w:ascii="tim" w:eastAsia="Times New Roman" w:hAnsi="tim" w:cs="Times New Roman"/>
          <w:color w:val="000000" w:themeColor="text1"/>
          <w:sz w:val="24"/>
          <w:szCs w:val="24"/>
          <w:highlight w:val="white"/>
          <w:vertAlign w:val="subscript"/>
        </w:rPr>
        <w:t>2</w:t>
      </w:r>
      <w:r w:rsidRPr="00BA3741">
        <w:rPr>
          <w:rFonts w:ascii="tim" w:eastAsia="Times New Roman" w:hAnsi="tim" w:cs="Times New Roman"/>
          <w:color w:val="000000" w:themeColor="text1"/>
          <w:sz w:val="24"/>
          <w:szCs w:val="24"/>
          <w:highlight w:val="white"/>
        </w:rPr>
        <w:t>) dan karbon dioksida (CO</w:t>
      </w:r>
      <w:r w:rsidRPr="00BA3741">
        <w:rPr>
          <w:rFonts w:ascii="tim" w:eastAsia="Times New Roman" w:hAnsi="tim" w:cs="Times New Roman"/>
          <w:color w:val="000000" w:themeColor="text1"/>
          <w:sz w:val="24"/>
          <w:szCs w:val="24"/>
          <w:highlight w:val="white"/>
          <w:vertAlign w:val="subscript"/>
        </w:rPr>
        <w:t>2</w:t>
      </w:r>
      <w:r w:rsidRPr="00BA3741">
        <w:rPr>
          <w:rFonts w:ascii="tim" w:eastAsia="Times New Roman" w:hAnsi="tim" w:cs="Times New Roman"/>
          <w:color w:val="000000" w:themeColor="text1"/>
          <w:sz w:val="24"/>
          <w:szCs w:val="24"/>
          <w:highlight w:val="white"/>
        </w:rPr>
        <w:t xml:space="preserve">). Fungsi gizi merupakan fungsi pengangkut zat makanan yang diabsorbsi, pada sistem ekskresi membawa sisa hasil metabolisme ke ginjal, paru-paru, kulit dan usus, mempertahankan kesetimbangan asam-basa, mengatur keseimbangan air, mengatur suhu badan, pertahanan terhadap infeksi pada sel darah putih, transpor  hormon dan transpor hasil metabolisme. Dalam satu sel darah terdiri dari hemoglobin, eritrosit, hematrosit, retikulosit, laju endap darah, trombosit, dan  leukosit (L. A. H. W. Endah,2010). Denyut nadi biasa dipresentasikan dalam satuan waktu yaitu, bit per menit (BPM). BPM merupakan satuan waktu yang digunakan dalam mengukur jumlah detak jantung atau denyut nadi dalam waktu satu menit </w:t>
      </w:r>
      <w:sdt>
        <w:sdtPr>
          <w:rPr>
            <w:rFonts w:ascii="tim" w:eastAsia="Times New Roman" w:hAnsi="tim" w:cs="Times New Roman"/>
            <w:color w:val="000000"/>
            <w:sz w:val="24"/>
            <w:szCs w:val="24"/>
            <w:highlight w:val="white"/>
          </w:rPr>
          <w:tag w:val="MENDELEY_CITATION_v3_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"/>
          <w:id w:val="2058579436"/>
          <w:placeholder>
            <w:docPart w:val="DefaultPlaceholder_-1854013440"/>
          </w:placeholder>
        </w:sdtPr>
        <w:sdtEndPr>
          <w:rPr>
            <w:highlight w:val="none"/>
          </w:rPr>
        </w:sdtEndPr>
        <w:sdtContent>
          <w:r w:rsidR="00F27083">
            <w:rPr>
              <w:rFonts w:eastAsia="Times New Roman"/>
            </w:rPr>
            <w:t>(Yulian &amp; Suprianto, 2017).</w:t>
          </w:r>
        </w:sdtContent>
      </w:sdt>
    </w:p>
    <w:p w14:paraId="54C71B86" w14:textId="45E5E5D0" w:rsidR="00BA53A8" w:rsidRPr="00BA3741" w:rsidRDefault="00EA1F1F" w:rsidP="00F71FE9">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t xml:space="preserve">Jantung merupakan organ vital dalam tubuh manusia yang berfungsi untuk memompa darah ke seluruh tubuh. Jantung menyimpan informasi penting untuk mengungkapkan beberapa aspek kesehatan manusia. Agar informasi yang berkaitan dengan jantung dapat diketahui maka data yang dihasilkan jantung harus diukur. Tingkat </w:t>
      </w:r>
      <w:r w:rsidRPr="00BA3741">
        <w:rPr>
          <w:rFonts w:ascii="tim" w:eastAsia="Times New Roman" w:hAnsi="tim" w:cs="Times New Roman"/>
          <w:color w:val="000000" w:themeColor="text1"/>
          <w:sz w:val="24"/>
          <w:szCs w:val="24"/>
          <w:highlight w:val="white"/>
        </w:rPr>
        <w:t xml:space="preserve">saturasi oksigen normal (SaO2) bagi orang dewasa adalah 95 – 100% </w:t>
      </w:r>
      <w:sdt>
        <w:sdtPr>
          <w:rPr>
            <w:rFonts w:ascii="tim" w:eastAsia="Times New Roman" w:hAnsi="tim" w:cs="Times New Roman"/>
            <w:color w:val="000000"/>
            <w:sz w:val="24"/>
            <w:szCs w:val="24"/>
            <w:highlight w:val="white"/>
          </w:rPr>
          <w:tag w:val="MENDELEY_CITATION_v3_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"/>
          <w:id w:val="-1310238996"/>
          <w:placeholder>
            <w:docPart w:val="DefaultPlaceholder_-1854013440"/>
          </w:placeholder>
        </w:sdtPr>
        <w:sdtContent>
          <w:r w:rsidR="00F27083" w:rsidRPr="00F27083">
            <w:rPr>
              <w:rFonts w:ascii="tim" w:eastAsia="Times New Roman" w:hAnsi="tim"/>
              <w:color w:val="000000"/>
              <w:sz w:val="24"/>
            </w:rPr>
            <w:t>(ZENNY NURHANDINIE PUTRI, 2017)</w:t>
          </w:r>
        </w:sdtContent>
      </w:sdt>
      <w:r w:rsidRPr="00BA3741">
        <w:rPr>
          <w:rFonts w:ascii="tim" w:eastAsia="Times New Roman" w:hAnsi="tim" w:cs="Times New Roman"/>
          <w:color w:val="000000" w:themeColor="text1"/>
          <w:sz w:val="24"/>
          <w:szCs w:val="24"/>
          <w:highlight w:val="white"/>
        </w:rPr>
        <w:t xml:space="preserve">.Nilai saturasi dibawah 85% menunjukan bahwa jaringan tidak mendapatkan cukup oksigen </w:t>
      </w:r>
      <w:sdt>
        <w:sdtPr>
          <w:rPr>
            <w:rFonts w:ascii="tim" w:eastAsia="Times New Roman" w:hAnsi="tim" w:cs="Times New Roman"/>
            <w:color w:val="000000"/>
            <w:sz w:val="24"/>
            <w:szCs w:val="24"/>
            <w:highlight w:val="white"/>
          </w:rPr>
          <w:tag w:val="MENDELEY_CITATION_v3_eyJjaXRhdGlvbklEIjoiTUVOREVMRVlfQ0lUQVRJT05fMTkwMjdhZTYtZWRhNy00OTc2LThiOTgtMzM2MTlmMjdhYzI4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898546957"/>
          <w:placeholder>
            <w:docPart w:val="DefaultPlaceholder_-1854013440"/>
          </w:placeholder>
        </w:sdtPr>
        <w:sdtContent>
          <w:r w:rsidR="00F27083" w:rsidRPr="00F27083">
            <w:rPr>
              <w:rFonts w:ascii="tim" w:eastAsia="Times New Roman" w:hAnsi="tim" w:cs="Times New Roman"/>
              <w:color w:val="000000"/>
              <w:sz w:val="24"/>
            </w:rPr>
            <w:t>(Anderson and Parrish, 1937)</w:t>
          </w:r>
        </w:sdtContent>
      </w:sdt>
      <w:r w:rsidRPr="00BA3741">
        <w:rPr>
          <w:rFonts w:ascii="tim" w:eastAsia="Times New Roman" w:hAnsi="tim" w:cs="Times New Roman"/>
          <w:color w:val="000000" w:themeColor="text1"/>
          <w:sz w:val="24"/>
          <w:szCs w:val="24"/>
          <w:highlight w:val="white"/>
        </w:rPr>
        <w:t xml:space="preserve">. Detak jantung normal saat beristirahat untuk orang dewasa adalah antara 50 dan 100 denyut per menit (bpm). </w:t>
      </w:r>
      <w:r w:rsidRPr="00BA3741">
        <w:rPr>
          <w:rFonts w:ascii="tim" w:eastAsia="Times New Roman" w:hAnsi="tim" w:cs="Times New Roman"/>
          <w:color w:val="000000" w:themeColor="text1"/>
          <w:sz w:val="24"/>
          <w:szCs w:val="24"/>
          <w:highlight w:val="white"/>
        </w:rPr>
        <w:lastRenderedPageBreak/>
        <w:t>Sementara atlet yang sangat terlatih akan memiliki detak jantung istirahat di bawah 60 bpm bahkan bisa mencapai 40 bpm.</w:t>
      </w:r>
    </w:p>
    <w:p w14:paraId="6D7DD9F8" w14:textId="30BA424A" w:rsidR="00BA53A8" w:rsidRPr="00BA3741" w:rsidRDefault="00EA1F1F" w:rsidP="00F71FE9">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Photoplethysmography</w:t>
      </w:r>
      <w:r w:rsidR="00C94F33" w:rsidRPr="00BA3741">
        <w:rPr>
          <w:rFonts w:ascii="tim" w:eastAsia="Times New Roman" w:hAnsi="tim" w:cs="Times New Roman"/>
          <w:color w:val="000000" w:themeColor="text1"/>
          <w:sz w:val="24"/>
          <w:szCs w:val="24"/>
        </w:rPr>
        <w:t xml:space="preserve"> </w:t>
      </w:r>
      <w:r w:rsidRPr="00BA3741">
        <w:rPr>
          <w:rFonts w:ascii="tim" w:eastAsia="Times New Roman" w:hAnsi="tim" w:cs="Times New Roman"/>
          <w:color w:val="000000" w:themeColor="text1"/>
          <w:sz w:val="24"/>
          <w:szCs w:val="24"/>
        </w:rPr>
        <w:t xml:space="preserve">(PPG) merupakan suatu metode </w:t>
      </w:r>
      <w:r w:rsidRPr="00BA3741">
        <w:rPr>
          <w:rFonts w:ascii="tim" w:eastAsia="Times New Roman" w:hAnsi="tim" w:cs="Times New Roman"/>
          <w:i/>
          <w:color w:val="000000" w:themeColor="text1"/>
          <w:sz w:val="24"/>
          <w:szCs w:val="24"/>
        </w:rPr>
        <w:t>non-invasive</w:t>
      </w:r>
      <w:r w:rsidRPr="00BA3741">
        <w:rPr>
          <w:rFonts w:ascii="tim" w:eastAsia="Times New Roman" w:hAnsi="tim" w:cs="Times New Roman"/>
          <w:color w:val="000000" w:themeColor="text1"/>
          <w:sz w:val="24"/>
          <w:szCs w:val="24"/>
        </w:rPr>
        <w:t xml:space="preserve"> untuk mengetahui detak jantung manusia dengan cara mengukur perubahan volume darah pada suatu organ menggunakan LED (</w:t>
      </w:r>
      <w:r w:rsidRPr="00BA3741">
        <w:rPr>
          <w:rFonts w:ascii="tim" w:eastAsia="Times New Roman" w:hAnsi="tim" w:cs="Times New Roman"/>
          <w:i/>
          <w:color w:val="000000" w:themeColor="text1"/>
          <w:sz w:val="24"/>
          <w:szCs w:val="24"/>
        </w:rPr>
        <w:t>Light Emitting Diode</w:t>
      </w:r>
      <w:r w:rsidRPr="00BA3741">
        <w:rPr>
          <w:rFonts w:ascii="tim" w:eastAsia="Times New Roman" w:hAnsi="tim" w:cs="Times New Roman"/>
          <w:color w:val="000000" w:themeColor="text1"/>
          <w:sz w:val="24"/>
          <w:szCs w:val="24"/>
        </w:rPr>
        <w:t xml:space="preserve">) yang dipancarkan pada kulit pengguna secara transmisi dan reflektansi, kemudian diterima oleh photodetector </w:t>
      </w:r>
      <w:sdt>
        <w:sdtPr>
          <w:rPr>
            <w:rFonts w:ascii="tim" w:eastAsia="Times New Roman" w:hAnsi="tim" w:cs="Times New Roman"/>
            <w:color w:val="000000"/>
            <w:sz w:val="24"/>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Pr>
              <w:rFonts w:eastAsia="Times New Roman"/>
            </w:rPr>
            <w:t xml:space="preserve">(Lee </w:t>
          </w:r>
          <w:r w:rsidR="00F27083">
            <w:rPr>
              <w:rFonts w:eastAsia="Times New Roman"/>
              <w:i/>
              <w:iCs/>
            </w:rPr>
            <w:t>et al.</w:t>
          </w:r>
          <w:r w:rsidR="00F27083">
            <w:rPr>
              <w:rFonts w:eastAsia="Times New Roman"/>
            </w:rPr>
            <w:t>, 2019)</w:t>
          </w:r>
        </w:sdtContent>
      </w:sdt>
      <w:r w:rsidRPr="00BA3741">
        <w:rPr>
          <w:rFonts w:ascii="tim" w:eastAsia="Times New Roman" w:hAnsi="tim" w:cs="Times New Roman"/>
          <w:color w:val="000000" w:themeColor="text1"/>
          <w:sz w:val="24"/>
          <w:szCs w:val="24"/>
        </w:rPr>
        <w:t>. Perkembangan teknologi portable yang sangat pesat dan para peneliti juga sudah mengembangkan teknik baru untuk mengukur HR (</w:t>
      </w:r>
      <w:r w:rsidRPr="00BA3741">
        <w:rPr>
          <w:rFonts w:ascii="tim" w:eastAsia="Times New Roman" w:hAnsi="tim" w:cs="Times New Roman"/>
          <w:i/>
          <w:color w:val="000000" w:themeColor="text1"/>
          <w:sz w:val="24"/>
          <w:szCs w:val="24"/>
        </w:rPr>
        <w:t>heart rate</w:t>
      </w:r>
      <w:r w:rsidRPr="00BA3741">
        <w:rPr>
          <w:rFonts w:ascii="tim" w:eastAsia="Times New Roman" w:hAnsi="tim" w:cs="Times New Roman"/>
          <w:color w:val="000000" w:themeColor="text1"/>
          <w:sz w:val="24"/>
          <w:szCs w:val="24"/>
        </w:rPr>
        <w:t xml:space="preserve">) tanpa harus menggunakan sinyal ECG.Metode yang dipakai untuk mendapatkan data denyut jantung adalah dengan menggunakan data optik yang diperoleh melalui teknik pengukuran Photoplethysmograph (PPG). Sensor optik pada kamera bertugas untuk menangkap perubahan warna kulit yang disebabkan oleh perubahan volume pembuluh darah yang disebabkan oleh aktivitas jantung yang memompa darah ke seluruh tubuh </w:t>
      </w:r>
      <w:sdt>
        <w:sdtPr>
          <w:rPr>
            <w:rFonts w:ascii="tim" w:eastAsia="Times New Roman" w:hAnsi="tim" w:cs="Times New Roman"/>
            <w:color w:val="000000"/>
            <w:sz w:val="24"/>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F27083">
            <w:rPr>
              <w:rFonts w:ascii="tim" w:eastAsia="Times New Roman" w:hAnsi="tim" w:cs="Times New Roman"/>
              <w:color w:val="000000"/>
              <w:sz w:val="24"/>
            </w:rPr>
            <w:t>(Anderson and Parrish, 1937)</w:t>
          </w:r>
        </w:sdtContent>
      </w:sdt>
      <w:r w:rsidRPr="00BA3741">
        <w:rPr>
          <w:rFonts w:ascii="tim" w:eastAsia="Times New Roman" w:hAnsi="tim" w:cs="Times New Roman"/>
          <w:color w:val="000000" w:themeColor="text1"/>
          <w:sz w:val="24"/>
          <w:szCs w:val="24"/>
        </w:rPr>
        <w:t>. Agar perubahan warna kulit bisa ditangkap oleh sensor maka harus diberikan iluminasi cahaya LED (</w:t>
      </w:r>
      <w:r w:rsidRPr="00BA3741">
        <w:rPr>
          <w:rFonts w:ascii="tim" w:eastAsia="Times New Roman" w:hAnsi="tim" w:cs="Times New Roman"/>
          <w:i/>
          <w:color w:val="000000" w:themeColor="text1"/>
          <w:sz w:val="24"/>
          <w:szCs w:val="24"/>
        </w:rPr>
        <w:t>Light Emitting Diode</w:t>
      </w:r>
      <w:r w:rsidRPr="00BA3741">
        <w:rPr>
          <w:rFonts w:ascii="tim" w:eastAsia="Times New Roman" w:hAnsi="tim" w:cs="Times New Roman"/>
          <w:color w:val="000000" w:themeColor="text1"/>
          <w:sz w:val="24"/>
          <w:szCs w:val="24"/>
        </w:rPr>
        <w:t>) pada sebagian area kulit.</w:t>
      </w:r>
    </w:p>
    <w:p w14:paraId="101FDE1B" w14:textId="77777777" w:rsidR="00BA53A8" w:rsidRPr="00BA3741" w:rsidRDefault="00EA1F1F" w:rsidP="00F71FE9">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Dengan menggunakan prinsip pada teknik PPG maka terdapat kemungkinan bahwa kamera juga dapat digunakan sebagai sensor untuk menangkap perubahan warna akibat perubahan volume pada pembuluh darah. Dengan melakukan ekstraksi terhadap data video yang memuat informasi aktivitas denyut nadi maka dapat diperoleh sinyal PPG. Beat-to-beat data dari sinyal PPG memberikan informasi tentang nilai HR yang dihitung berdasarkan rata-rata jumlah denyut (pulse) dalam satu satuan waktu. Jika nilai HR dapat diketahui melalui data video yang diperoleh oleh kamera maka terdapat kemungkinan bahwa kamera dapat digunakan sebagai alat monitoring kondisi kesehatan yang mudah dan dapat digunakan oleh setiap orang.</w:t>
      </w:r>
    </w:p>
    <w:p w14:paraId="31987193" w14:textId="7ACFD851"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i/>
          <w:color w:val="000000" w:themeColor="text1"/>
          <w:sz w:val="24"/>
          <w:szCs w:val="24"/>
          <w:highlight w:val="white"/>
        </w:rPr>
        <w:t>Microcontroller</w:t>
      </w:r>
      <w:r w:rsidRPr="00BA3741">
        <w:rPr>
          <w:rFonts w:ascii="tim" w:eastAsia="Times New Roman" w:hAnsi="tim" w:cs="Times New Roman"/>
          <w:color w:val="000000" w:themeColor="text1"/>
          <w:sz w:val="24"/>
          <w:szCs w:val="24"/>
          <w:highlight w:val="white"/>
        </w:rPr>
        <w:t xml:space="preserve"> merupakan sebuah komputer berwujud kecil dan dikemas dalam bentuk chip IC (</w:t>
      </w:r>
      <w:r w:rsidRPr="00BA3741">
        <w:rPr>
          <w:rFonts w:ascii="tim" w:eastAsia="Times New Roman" w:hAnsi="tim" w:cs="Times New Roman"/>
          <w:i/>
          <w:color w:val="000000" w:themeColor="text1"/>
          <w:sz w:val="24"/>
          <w:szCs w:val="24"/>
          <w:highlight w:val="white"/>
        </w:rPr>
        <w:t>Integrated Circuit</w:t>
      </w:r>
      <w:r w:rsidRPr="00BA3741">
        <w:rPr>
          <w:rFonts w:ascii="tim" w:eastAsia="Times New Roman" w:hAnsi="tim" w:cs="Times New Roman"/>
          <w:color w:val="000000" w:themeColor="text1"/>
          <w:sz w:val="24"/>
          <w:szCs w:val="24"/>
          <w:highlight w:val="white"/>
        </w:rPr>
        <w:t xml:space="preserve">) dan dirancang untuk melakukan tugas atau operasi tertentu. IC </w:t>
      </w:r>
      <w:r w:rsidRPr="00BA3741">
        <w:rPr>
          <w:rFonts w:ascii="tim" w:eastAsia="Times New Roman" w:hAnsi="tim" w:cs="Times New Roman"/>
          <w:i/>
          <w:color w:val="000000" w:themeColor="text1"/>
          <w:sz w:val="24"/>
          <w:szCs w:val="24"/>
          <w:highlight w:val="white"/>
        </w:rPr>
        <w:t xml:space="preserve">microcontroller </w:t>
      </w:r>
      <w:r w:rsidRPr="00BA3741">
        <w:rPr>
          <w:rFonts w:ascii="tim" w:eastAsia="Times New Roman" w:hAnsi="tim" w:cs="Times New Roman"/>
          <w:color w:val="000000" w:themeColor="text1"/>
          <w:sz w:val="24"/>
          <w:szCs w:val="24"/>
          <w:highlight w:val="white"/>
        </w:rPr>
        <w:t xml:space="preserve">biasanya terdiri dari integrasi antara satu atau lebih inti prosesor (CPU), memori (ROM dan RAM) serta perangkat </w:t>
      </w:r>
      <w:r w:rsidRPr="00BA3741">
        <w:rPr>
          <w:rFonts w:ascii="tim" w:eastAsia="Times New Roman" w:hAnsi="tim" w:cs="Times New Roman"/>
          <w:i/>
          <w:color w:val="000000" w:themeColor="text1"/>
          <w:sz w:val="24"/>
          <w:szCs w:val="24"/>
          <w:highlight w:val="white"/>
        </w:rPr>
        <w:t>OUTPUT</w:t>
      </w:r>
      <w:r w:rsidRPr="00BA3741">
        <w:rPr>
          <w:rFonts w:ascii="tim" w:eastAsia="Times New Roman" w:hAnsi="tim" w:cs="Times New Roman"/>
          <w:color w:val="000000" w:themeColor="text1"/>
          <w:sz w:val="24"/>
          <w:szCs w:val="24"/>
          <w:highlight w:val="white"/>
        </w:rPr>
        <w:t xml:space="preserve"> dan </w:t>
      </w:r>
      <w:r w:rsidRPr="00BA3741">
        <w:rPr>
          <w:rFonts w:ascii="tim" w:eastAsia="Times New Roman" w:hAnsi="tim" w:cs="Times New Roman"/>
          <w:i/>
          <w:color w:val="000000" w:themeColor="text1"/>
          <w:sz w:val="24"/>
          <w:szCs w:val="24"/>
          <w:highlight w:val="white"/>
        </w:rPr>
        <w:t>INPUT</w:t>
      </w:r>
      <w:r w:rsidRPr="00BA3741">
        <w:rPr>
          <w:rFonts w:ascii="tim" w:eastAsia="Times New Roman" w:hAnsi="tim" w:cs="Times New Roman"/>
          <w:color w:val="000000" w:themeColor="text1"/>
          <w:sz w:val="24"/>
          <w:szCs w:val="24"/>
          <w:highlight w:val="white"/>
        </w:rPr>
        <w:t xml:space="preserve"> yang dapat diprogram. </w:t>
      </w:r>
      <w:r w:rsidRPr="00BA3741">
        <w:rPr>
          <w:rFonts w:ascii="tim" w:eastAsia="Times New Roman" w:hAnsi="tim" w:cs="Times New Roman"/>
          <w:i/>
          <w:color w:val="000000" w:themeColor="text1"/>
          <w:sz w:val="24"/>
          <w:szCs w:val="24"/>
          <w:highlight w:val="white"/>
        </w:rPr>
        <w:t>Microcontroller</w:t>
      </w:r>
      <w:r w:rsidRPr="00BA3741">
        <w:rPr>
          <w:rFonts w:ascii="tim" w:eastAsia="Times New Roman" w:hAnsi="tim" w:cs="Times New Roman"/>
          <w:color w:val="000000" w:themeColor="text1"/>
          <w:sz w:val="24"/>
          <w:szCs w:val="24"/>
          <w:highlight w:val="white"/>
        </w:rPr>
        <w:t xml:space="preserve"> biasanya diaplikasikan pada produk atau perangkat yang dikendalikan secara otomatis, salah satunya adalah sistem kontrol perangkat medis. Arduino Nano termasuk ke dalam sebuah mikrokontroler Atmega328 sebagai komponen utamanya yang bersifat open source. Arduino Nano adalah sebuah papan elektronik yang memiliki ukuran lebih kecil dari arduino jenis lainnya, namun </w:t>
      </w:r>
      <w:r w:rsidRPr="00BA3741">
        <w:rPr>
          <w:rFonts w:ascii="tim" w:eastAsia="Times New Roman" w:hAnsi="tim" w:cs="Times New Roman"/>
          <w:color w:val="000000" w:themeColor="text1"/>
          <w:sz w:val="24"/>
          <w:szCs w:val="24"/>
          <w:highlight w:val="white"/>
        </w:rPr>
        <w:lastRenderedPageBreak/>
        <w:t xml:space="preserve">mempunyai keunggulan fungsional yang sama dengan lainnya. Bagian hardware arduino ini mempunyai prosesor Atmel AVR dan juga </w:t>
      </w:r>
      <w:r w:rsidRPr="00BA3741">
        <w:rPr>
          <w:rFonts w:ascii="tim" w:eastAsia="Times New Roman" w:hAnsi="tim" w:cs="Times New Roman"/>
          <w:i/>
          <w:color w:val="000000" w:themeColor="text1"/>
          <w:sz w:val="24"/>
          <w:szCs w:val="24"/>
          <w:highlight w:val="white"/>
        </w:rPr>
        <w:t xml:space="preserve">software </w:t>
      </w:r>
      <w:r w:rsidRPr="00BA3741">
        <w:rPr>
          <w:rFonts w:ascii="tim" w:eastAsia="Times New Roman" w:hAnsi="tim" w:cs="Times New Roman"/>
          <w:color w:val="000000" w:themeColor="text1"/>
          <w:sz w:val="24"/>
          <w:szCs w:val="24"/>
          <w:highlight w:val="white"/>
        </w:rPr>
        <w:t xml:space="preserve">menggunakan bahasa pemrograman C yang dituangkan dalam software Arduino IDE (integrated Development Environment) dengan bantuan libraries yang terdapat pada Arduino. Pada port arduino Nano, tidak disertakan port DC power namun dihubungkan dengan komputer menggunakan kabel Mini-B USB </w:t>
      </w:r>
      <w:sdt>
        <w:sdtPr>
          <w:rPr>
            <w:rFonts w:ascii="tim" w:eastAsia="Times New Roman" w:hAnsi="tim" w:cs="Times New Roman"/>
            <w:color w:val="000000"/>
            <w:sz w:val="24"/>
            <w:szCs w:val="24"/>
            <w:highlight w:val="white"/>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F27083">
            <w:rPr>
              <w:rFonts w:ascii="tim" w:eastAsia="Times New Roman" w:hAnsi="tim" w:cs="Times New Roman"/>
              <w:color w:val="000000"/>
              <w:sz w:val="24"/>
            </w:rPr>
            <w:t>(Yulian and Suprianto, 2017)</w:t>
          </w:r>
        </w:sdtContent>
      </w:sdt>
      <w:r w:rsidRPr="00BA3741">
        <w:rPr>
          <w:rFonts w:ascii="tim" w:eastAsia="Times New Roman" w:hAnsi="tim" w:cs="Times New Roman"/>
          <w:color w:val="000000" w:themeColor="text1"/>
          <w:sz w:val="24"/>
          <w:szCs w:val="24"/>
          <w:highlight w:val="white"/>
        </w:rPr>
        <w:t>.</w:t>
      </w:r>
    </w:p>
    <w:p w14:paraId="4049DDFB" w14:textId="4F603BFA"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i/>
          <w:color w:val="000000" w:themeColor="text1"/>
          <w:sz w:val="24"/>
          <w:szCs w:val="24"/>
          <w:highlight w:val="white"/>
        </w:rPr>
        <w:t>internet of things</w:t>
      </w:r>
      <w:r w:rsidRPr="00BA3741">
        <w:rPr>
          <w:rFonts w:ascii="tim" w:eastAsia="Times New Roman" w:hAnsi="tim" w:cs="Times New Roman"/>
          <w:color w:val="000000" w:themeColor="text1"/>
          <w:sz w:val="24"/>
          <w:szCs w:val="24"/>
          <w:highlight w:val="white"/>
        </w:rPr>
        <w:t xml:space="preserve"> merupakan suatu konsep atau pro gram  di mana suatu benda atau objek ditanamkan teknologi-teknologi seperti sensor dan </w:t>
      </w:r>
      <w:r w:rsidRPr="00BA3741">
        <w:rPr>
          <w:rFonts w:ascii="tim" w:eastAsia="Times New Roman" w:hAnsi="tim" w:cs="Times New Roman"/>
          <w:i/>
          <w:color w:val="000000" w:themeColor="text1"/>
          <w:sz w:val="24"/>
          <w:szCs w:val="24"/>
          <w:highlight w:val="white"/>
        </w:rPr>
        <w:t>software</w:t>
      </w:r>
      <w:r w:rsidRPr="00BA3741">
        <w:rPr>
          <w:rFonts w:ascii="tim" w:eastAsia="Times New Roman" w:hAnsi="tim" w:cs="Times New Roman"/>
          <w:color w:val="000000" w:themeColor="text1"/>
          <w:sz w:val="24"/>
          <w:szCs w:val="24"/>
          <w:highlight w:val="white"/>
        </w:rPr>
        <w:t xml:space="preserve"> sehingga memiliki kemampuan untuk mentransmisikan atau mengirimkan data, mengendalikan dan menghubungkan, melalui perangkat lain tanpa menggunakan bantuan perangkat komputer dan manusia selama masih terhubung ke internet </w:t>
      </w:r>
      <w:sdt>
        <w:sdtPr>
          <w:rPr>
            <w:rFonts w:ascii="tim" w:eastAsia="Times New Roman" w:hAnsi="tim" w:cs="Times New Roman"/>
            <w:color w:val="000000"/>
            <w:sz w:val="24"/>
            <w:szCs w:val="24"/>
            <w:highlight w:val="white"/>
          </w:rPr>
          <w:tag w:val="MENDELEY_CITATION_v3_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"/>
          <w:id w:val="820159732"/>
          <w:placeholder>
            <w:docPart w:val="DefaultPlaceholder_-1854013440"/>
          </w:placeholder>
        </w:sdtPr>
        <w:sdtContent>
          <w:r w:rsidR="00F27083">
            <w:rPr>
              <w:rFonts w:eastAsia="Times New Roman"/>
            </w:rPr>
            <w:t xml:space="preserve">(Picking </w:t>
          </w:r>
          <w:r w:rsidR="00F27083">
            <w:rPr>
              <w:rFonts w:eastAsia="Times New Roman"/>
              <w:i/>
              <w:iCs/>
            </w:rPr>
            <w:t>et al.</w:t>
          </w:r>
          <w:r w:rsidR="00F27083">
            <w:rPr>
              <w:rFonts w:eastAsia="Times New Roman"/>
            </w:rPr>
            <w:t>, 2017)</w:t>
          </w:r>
        </w:sdtContent>
      </w:sdt>
      <w:r w:rsidRPr="00BA3741">
        <w:rPr>
          <w:rFonts w:ascii="tim" w:eastAsia="Times New Roman" w:hAnsi="tim" w:cs="Times New Roman"/>
          <w:color w:val="000000" w:themeColor="text1"/>
          <w:sz w:val="24"/>
          <w:szCs w:val="24"/>
          <w:highlight w:val="white"/>
        </w:rPr>
        <w:t>.</w:t>
      </w:r>
    </w:p>
    <w:p w14:paraId="6CD5CE42" w14:textId="3A67704F"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highlight w:val="white"/>
        </w:rPr>
        <w:t xml:space="preserve">Pada penelitian sebelumnya, kebanyakan alat pengukur saturasi oksigen dalam darah menggunakan metode PPG transmisi dan masih sedikit yang berbasis </w:t>
      </w:r>
      <w:r w:rsidRPr="00BA3741">
        <w:rPr>
          <w:rFonts w:ascii="tim" w:eastAsia="Times New Roman" w:hAnsi="tim" w:cs="Times New Roman"/>
          <w:i/>
          <w:color w:val="000000" w:themeColor="text1"/>
          <w:sz w:val="24"/>
          <w:szCs w:val="24"/>
          <w:highlight w:val="white"/>
        </w:rPr>
        <w:t>internet of think</w:t>
      </w:r>
      <w:r w:rsidRPr="00BA3741">
        <w:rPr>
          <w:rFonts w:ascii="tim" w:eastAsia="Times New Roman" w:hAnsi="tim" w:cs="Times New Roman"/>
          <w:color w:val="000000" w:themeColor="text1"/>
          <w:sz w:val="24"/>
          <w:szCs w:val="24"/>
          <w:highlight w:val="white"/>
        </w:rPr>
        <w:t xml:space="preserve"> (IOT). Seperti pada penelitian Umi Salamah</w:t>
      </w:r>
      <w:r w:rsidR="001E746C" w:rsidRPr="00BA3741">
        <w:rPr>
          <w:rFonts w:ascii="tim" w:eastAsia="Times New Roman" w:hAnsi="tim" w:cs="Times New Roman"/>
          <w:color w:val="000000" w:themeColor="text1"/>
          <w:sz w:val="24"/>
          <w:szCs w:val="24"/>
          <w:highlight w:val="white"/>
        </w:rPr>
        <w:t xml:space="preserve">., yang </w:t>
      </w:r>
      <w:r w:rsidRPr="00BA3741">
        <w:rPr>
          <w:rFonts w:ascii="tim" w:eastAsia="Times New Roman" w:hAnsi="tim" w:cs="Times New Roman"/>
          <w:color w:val="000000" w:themeColor="text1"/>
          <w:sz w:val="24"/>
          <w:szCs w:val="24"/>
          <w:highlight w:val="white"/>
        </w:rPr>
        <w:t>membuat modul manual menggunakan LED merah serta infrared sebagai sumber cahaya dan juga menggunakan  photodiode sebagai sensor cahaya. Dalam penelitian tersebut, peneliti harus menggunakan modul amplifier agar sinyal yang dihasilkan sesuai dengan hasilnya (U. Salamah and K. Oksigen, 2016).Pada penelitian milik Septia Khairunnisa dan kawan-kawan dari Poltekkes Surabaya, oximeter berbasis arduino dibuat dengan menggunakan modul LED merah dan infrared yang diolah menggunakan rangkaian demultiplexer serta di interfacekan menuju PC menggunakan modul wifi ESP 8232. Namun, penelitian ini memiliki kekurangan yaitu banyaknya perangkat yang digunakan serta mahalnya biaya yang dibutuhkan (</w:t>
      </w:r>
      <w:r w:rsidR="00462B88" w:rsidRPr="00BA3741">
        <w:rPr>
          <w:rFonts w:ascii="tim" w:eastAsia="Times New Roman" w:hAnsi="tim" w:cs="Times New Roman"/>
          <w:color w:val="000000" w:themeColor="text1"/>
          <w:sz w:val="24"/>
          <w:szCs w:val="24"/>
          <w:highlight w:val="white"/>
        </w:rPr>
        <w:t>Septia Khairunnisa, 2016</w:t>
      </w:r>
      <w:r w:rsidRPr="00BA3741">
        <w:rPr>
          <w:rFonts w:ascii="tim" w:eastAsia="Times New Roman" w:hAnsi="tim" w:cs="Times New Roman"/>
          <w:color w:val="000000" w:themeColor="text1"/>
          <w:sz w:val="24"/>
          <w:szCs w:val="24"/>
          <w:highlight w:val="white"/>
        </w:rPr>
        <w:t xml:space="preserve">). Pada penelitian milik Candra Rizki Nugroho dari Uin Syarif Hidayatullah Jakarta,  peneliti sudah malakukan pengukuran sensor PPG berbasis IOT serta sudah melakukan visualisasi data menggunakan aplikasi tetapi masih belum ada penyimpanan data dalam </w:t>
      </w:r>
      <w:sdt>
        <w:sdtPr>
          <w:rPr>
            <w:rFonts w:ascii="tim" w:eastAsia="Times New Roman" w:hAnsi="tim" w:cs="Times New Roman"/>
            <w:color w:val="000000"/>
            <w:sz w:val="24"/>
            <w:szCs w:val="24"/>
            <w:highlight w:val="white"/>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F27083">
            <w:rPr>
              <w:rFonts w:ascii="tim" w:eastAsia="Times New Roman" w:hAnsi="tim" w:cs="Times New Roman"/>
              <w:color w:val="000000"/>
              <w:sz w:val="24"/>
              <w:szCs w:val="24"/>
            </w:rPr>
            <w:t>(CANDRA RIZKI NUGROHO, 2019)</w:t>
          </w:r>
        </w:sdtContent>
      </w:sdt>
    </w:p>
    <w:p w14:paraId="532956CF" w14:textId="063AE1EC" w:rsidR="00BA53A8" w:rsidRPr="00BA3741" w:rsidRDefault="00EA1F1F" w:rsidP="00F017B6">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highlight w:val="white"/>
        </w:rPr>
        <w:t>Tujuan dari penelitian ini adalah untuk mengetahui seberapa tinggi akurasi dari pembacaan sensor PPG secara wireless serta melakukan penyempurnaan dari penelitian - penelitian sebelumnya dalam penyimpanan data sensor sehingga pasien memiliki riwayat rekam sensor rutin untuk membantu diagnosis dokter.</w:t>
      </w:r>
    </w:p>
    <w:p w14:paraId="73F4323D" w14:textId="7B5BAC2E"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highlight w:val="white"/>
        </w:rPr>
        <w:t xml:space="preserve">Jeffrey B. Bolkhovsky dan Christopher G. Schully (2012) melakukan penelitian tentang korelasi antara nilai HR yang diperoleh dari dua smartphone yang berbeda </w:t>
      </w:r>
      <w:r w:rsidRPr="00BA3741">
        <w:rPr>
          <w:rFonts w:ascii="tim" w:eastAsia="Times New Roman" w:hAnsi="tim" w:cs="Times New Roman"/>
          <w:color w:val="000000" w:themeColor="text1"/>
          <w:sz w:val="24"/>
          <w:szCs w:val="24"/>
          <w:highlight w:val="white"/>
        </w:rPr>
        <w:lastRenderedPageBreak/>
        <w:t xml:space="preserve">(Droid dan iPhone 4s) dengan nilai HR yang diperoleh dari sinyal ECG. Analisis dilakukan menggunakan metode Pearson Correlation. Hasil penelitian menunjukkan bahwa terdapat hubungan linier antara pengukuran HR berbasis sinyal PPG smartphone dengan pengukuran HR berbasis sinyal ECG. Hasil penelitian menyatakan bahwa smartphone dapat digunakan sebagai alat pengukuran HR secara real-time. </w:t>
      </w:r>
      <w:sdt>
        <w:sdtPr>
          <w:rPr>
            <w:rFonts w:ascii="tim" w:eastAsia="Times New Roman" w:hAnsi="tim" w:cs="Times New Roman"/>
            <w:color w:val="000000"/>
            <w:sz w:val="24"/>
            <w:szCs w:val="24"/>
            <w:highlight w:val="white"/>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F27083" w:rsidRPr="00F27083">
            <w:rPr>
              <w:rFonts w:ascii="tim" w:eastAsia="Times New Roman" w:hAnsi="tim"/>
              <w:color w:val="000000"/>
              <w:sz w:val="24"/>
            </w:rPr>
            <w:t>(ALDAFFAN SHEVA GHIFARI WYDIANDHIKA, 2022)</w:t>
          </w:r>
        </w:sdtContent>
      </w:sdt>
    </w:p>
    <w:p w14:paraId="7A3855B4" w14:textId="3922857F"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highlight w:val="white"/>
        </w:rPr>
        <w:t xml:space="preserve">Rong-Chao Peng, dkk (2014) melakukan penelitian tentang ekstraksi Heart Rate Variability (HRV) dari sinyal berbasis PPG pada smartphone. Penelitian tersebut mengeksplorasi 16 parameter HRV yang mencakup domain waktu, domain frekuensi, dan non-linier parameter. Dari 30 sampel yang diuji diperoleh hasil bahwa 14 parameter HRV dari sinyal PPG memiliki nilai korelasi yang tinggi (r &gt; 0.7, P &lt; 0.001) terhadap data yang diperoleh dari sinyal ECG. Penelitian menggunakan red-channel video untuk memperoleh sinyal PPG. Hasil pengamatan menyatakan bahwa nilai pixel pada G-channel dan B-channel cenderung nol dan perubahan warna pada R-channel terlihat jelas dibandingkan dengan channel G dan B. </w:t>
      </w:r>
      <w:sdt>
        <w:sdtPr>
          <w:rPr>
            <w:rFonts w:ascii="tim" w:eastAsia="Times New Roman" w:hAnsi="tim" w:cs="Times New Roman"/>
            <w:color w:val="000000"/>
            <w:sz w:val="24"/>
            <w:szCs w:val="24"/>
            <w:highlight w:val="white"/>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F27083">
            <w:rPr>
              <w:rFonts w:ascii="tim" w:eastAsia="Times New Roman" w:hAnsi="tim"/>
              <w:color w:val="000000"/>
              <w:sz w:val="24"/>
            </w:rPr>
            <w:t>(Adha Nur Qahar, 2018)</w:t>
          </w:r>
        </w:sdtContent>
      </w:sdt>
    </w:p>
    <w:p w14:paraId="5E3CCADB" w14:textId="77777777" w:rsidR="00BA53A8" w:rsidRPr="00BA3741" w:rsidRDefault="00EA1F1F" w:rsidP="00F71FE9">
      <w:pPr>
        <w:spacing w:line="360" w:lineRule="auto"/>
        <w:ind w:firstLine="720"/>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highlight w:val="white"/>
        </w:rPr>
        <w:t xml:space="preserve">Penelitian ini difokuskan untuk membandingkan hasil pembacaan sinyal dari beberapa jenis sensor sehingga didapatkan hasil akurasi tertinggi dalam pencatatan sensor PPG secara </w:t>
      </w:r>
      <w:r w:rsidRPr="00BA3741">
        <w:rPr>
          <w:rFonts w:ascii="tim" w:eastAsia="Times New Roman" w:hAnsi="tim" w:cs="Times New Roman"/>
          <w:i/>
          <w:color w:val="000000" w:themeColor="text1"/>
          <w:sz w:val="24"/>
          <w:szCs w:val="24"/>
          <w:highlight w:val="white"/>
        </w:rPr>
        <w:t>wireless, database</w:t>
      </w:r>
      <w:r w:rsidRPr="00BA3741">
        <w:rPr>
          <w:rFonts w:ascii="tim" w:eastAsia="Times New Roman" w:hAnsi="tim" w:cs="Times New Roman"/>
          <w:color w:val="000000" w:themeColor="text1"/>
          <w:sz w:val="24"/>
          <w:szCs w:val="24"/>
          <w:highlight w:val="white"/>
        </w:rPr>
        <w:t xml:space="preserve"> yang paling efektif dalam penyimpanan data secara wireless dibuktikan dengan kecepatan penyimpanan dan transfer data dalam jumlah besar, serta sistem yang paling baik dalam visualisasi data untuk proses rekam medis.</w:t>
      </w:r>
    </w:p>
    <w:p w14:paraId="5D3F261F" w14:textId="77777777" w:rsidR="00BA53A8" w:rsidRPr="00BA3741" w:rsidRDefault="00BA53A8" w:rsidP="007E5902">
      <w:pPr>
        <w:spacing w:line="360" w:lineRule="auto"/>
        <w:ind w:firstLine="720"/>
        <w:rPr>
          <w:rFonts w:ascii="tim" w:eastAsia="Times New Roman" w:hAnsi="tim" w:cs="Times New Roman"/>
          <w:color w:val="000000" w:themeColor="text1"/>
          <w:sz w:val="24"/>
          <w:szCs w:val="24"/>
          <w:highlight w:val="white"/>
        </w:rPr>
      </w:pPr>
    </w:p>
    <w:p w14:paraId="5AA6690C" w14:textId="77777777" w:rsidR="00BA53A8" w:rsidRPr="00BA3741" w:rsidRDefault="00BA53A8" w:rsidP="007E5902">
      <w:pPr>
        <w:spacing w:line="360" w:lineRule="auto"/>
        <w:rPr>
          <w:rFonts w:ascii="tim" w:eastAsia="Times New Roman" w:hAnsi="tim" w:cs="Times New Roman"/>
          <w:color w:val="000000" w:themeColor="text1"/>
          <w:sz w:val="24"/>
          <w:szCs w:val="24"/>
        </w:rPr>
      </w:pPr>
    </w:p>
    <w:p w14:paraId="3D18DFE1" w14:textId="77777777" w:rsidR="00BA53A8" w:rsidRPr="00BA3741" w:rsidRDefault="00BA53A8" w:rsidP="007E5902">
      <w:pPr>
        <w:spacing w:line="360" w:lineRule="auto"/>
        <w:rPr>
          <w:rFonts w:ascii="tim" w:eastAsia="Times New Roman" w:hAnsi="tim" w:cs="Times New Roman"/>
          <w:color w:val="000000" w:themeColor="text1"/>
          <w:sz w:val="24"/>
          <w:szCs w:val="24"/>
        </w:rPr>
      </w:pPr>
    </w:p>
    <w:p w14:paraId="7E519180" w14:textId="77777777" w:rsidR="00BA53A8" w:rsidRPr="00BA3741" w:rsidRDefault="00EA1F1F" w:rsidP="007E5902">
      <w:pPr>
        <w:pStyle w:val="Heading3"/>
        <w:spacing w:line="360" w:lineRule="auto"/>
        <w:rPr>
          <w:rFonts w:ascii="tim" w:eastAsia="Times New Roman" w:hAnsi="tim" w:cs="Times New Roman"/>
          <w:b/>
          <w:color w:val="000000" w:themeColor="text1"/>
        </w:rPr>
      </w:pPr>
      <w:bookmarkStart w:id="21" w:name="_g0jqg9p559c9" w:colFirst="0" w:colLast="0"/>
      <w:bookmarkStart w:id="22" w:name="_Toc141428152"/>
      <w:bookmarkStart w:id="23" w:name="_Toc141428430"/>
      <w:bookmarkStart w:id="24" w:name="_Toc141430123"/>
      <w:bookmarkStart w:id="25" w:name="_Toc141963134"/>
      <w:bookmarkEnd w:id="21"/>
      <w:r w:rsidRPr="00BA3741">
        <w:rPr>
          <w:rFonts w:ascii="tim" w:eastAsia="Times New Roman" w:hAnsi="tim" w:cs="Times New Roman"/>
          <w:b/>
          <w:color w:val="000000" w:themeColor="text1"/>
        </w:rPr>
        <w:t>1.2 Rumusan Masalah</w:t>
      </w:r>
      <w:bookmarkEnd w:id="22"/>
      <w:bookmarkEnd w:id="23"/>
      <w:bookmarkEnd w:id="24"/>
      <w:bookmarkEnd w:id="25"/>
    </w:p>
    <w:p w14:paraId="70DFFF19" w14:textId="3FDBA0E1" w:rsidR="00F017B6" w:rsidRPr="00BA3741" w:rsidRDefault="00F017B6" w:rsidP="00F017B6">
      <w:pPr>
        <w:numPr>
          <w:ilvl w:val="0"/>
          <w:numId w:val="25"/>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bookmarkStart w:id="26" w:name="_liebuf5pzsm8" w:colFirst="0" w:colLast="0"/>
      <w:bookmarkStart w:id="27" w:name="_Toc141428153"/>
      <w:bookmarkStart w:id="28" w:name="_Toc141428431"/>
      <w:bookmarkStart w:id="29" w:name="_Toc141430124"/>
      <w:bookmarkEnd w:id="26"/>
      <w:r w:rsidRPr="00BA3741">
        <w:rPr>
          <w:rFonts w:ascii="tim" w:eastAsia="Times New Roman" w:hAnsi="tim" w:cs="Times New Roman"/>
          <w:color w:val="000000" w:themeColor="text1"/>
          <w:sz w:val="24"/>
          <w:szCs w:val="24"/>
          <w:lang w:val="en-ID" w:eastAsia="en-ID"/>
        </w:rPr>
        <w:t xml:space="preserve">Bagaimana pengaruh </w:t>
      </w:r>
      <w:r w:rsidR="00BA3741">
        <w:rPr>
          <w:rFonts w:ascii="tim" w:eastAsia="Times New Roman" w:hAnsi="tim" w:cs="Times New Roman"/>
          <w:color w:val="000000" w:themeColor="text1"/>
          <w:sz w:val="24"/>
          <w:szCs w:val="24"/>
          <w:lang w:val="en-ID" w:eastAsia="en-ID"/>
        </w:rPr>
        <w:t>stres</w:t>
      </w:r>
      <w:r w:rsidRPr="00BA3741">
        <w:rPr>
          <w:rFonts w:ascii="tim" w:eastAsia="Times New Roman" w:hAnsi="tim" w:cs="Times New Roman"/>
          <w:color w:val="000000" w:themeColor="text1"/>
          <w:sz w:val="24"/>
          <w:szCs w:val="24"/>
          <w:lang w:val="en-ID" w:eastAsia="en-ID"/>
        </w:rPr>
        <w:t>, kecemasan, dan depresi terhadap detak jantung?</w:t>
      </w:r>
    </w:p>
    <w:p w14:paraId="5C4A5DDD" w14:textId="0DE4E3C7" w:rsidR="00F017B6" w:rsidRPr="00BA3741" w:rsidRDefault="00462B88" w:rsidP="00F017B6">
      <w:pPr>
        <w:numPr>
          <w:ilvl w:val="0"/>
          <w:numId w:val="25"/>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Bagaimana</w:t>
      </w:r>
      <w:r w:rsidR="00F017B6" w:rsidRPr="00BA3741">
        <w:rPr>
          <w:rFonts w:ascii="tim" w:eastAsia="Times New Roman" w:hAnsi="tim" w:cs="Times New Roman"/>
          <w:color w:val="000000" w:themeColor="text1"/>
          <w:sz w:val="24"/>
          <w:szCs w:val="24"/>
          <w:lang w:val="en-ID" w:eastAsia="en-ID"/>
        </w:rPr>
        <w:t xml:space="preserve"> akurasi dari keterkaitan </w:t>
      </w:r>
      <w:r w:rsidR="00BA3741">
        <w:rPr>
          <w:rFonts w:ascii="tim" w:eastAsia="Times New Roman" w:hAnsi="tim" w:cs="Times New Roman"/>
          <w:color w:val="000000" w:themeColor="text1"/>
          <w:sz w:val="24"/>
          <w:szCs w:val="24"/>
          <w:lang w:val="en-ID" w:eastAsia="en-ID"/>
        </w:rPr>
        <w:t>stres</w:t>
      </w:r>
      <w:r w:rsidR="00F017B6" w:rsidRPr="00BA3741">
        <w:rPr>
          <w:rFonts w:ascii="tim" w:eastAsia="Times New Roman" w:hAnsi="tim" w:cs="Times New Roman"/>
          <w:color w:val="000000" w:themeColor="text1"/>
          <w:sz w:val="24"/>
          <w:szCs w:val="24"/>
          <w:lang w:val="en-ID" w:eastAsia="en-ID"/>
        </w:rPr>
        <w:t>, kecemasan, dan depresi</w:t>
      </w:r>
    </w:p>
    <w:p w14:paraId="2BFFC3D3" w14:textId="39962559" w:rsidR="00F017B6" w:rsidRPr="00BA3741" w:rsidRDefault="00462B88" w:rsidP="00F017B6">
      <w:pPr>
        <w:numPr>
          <w:ilvl w:val="0"/>
          <w:numId w:val="25"/>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Bagaimana </w:t>
      </w:r>
      <w:r w:rsidRPr="00BA3741">
        <w:rPr>
          <w:rFonts w:ascii="tim" w:eastAsia="Times New Roman" w:hAnsi="tim" w:cs="Times New Roman"/>
          <w:i/>
          <w:iCs/>
          <w:color w:val="000000" w:themeColor="text1"/>
          <w:sz w:val="24"/>
          <w:szCs w:val="24"/>
          <w:lang w:val="en-ID" w:eastAsia="en-ID"/>
        </w:rPr>
        <w:t>h</w:t>
      </w:r>
      <w:r w:rsidR="00F017B6" w:rsidRPr="00BA3741">
        <w:rPr>
          <w:rFonts w:ascii="tim" w:eastAsia="Times New Roman" w:hAnsi="tim" w:cs="Times New Roman"/>
          <w:i/>
          <w:iCs/>
          <w:color w:val="000000" w:themeColor="text1"/>
          <w:sz w:val="24"/>
          <w:szCs w:val="24"/>
          <w:lang w:val="en-ID" w:eastAsia="en-ID"/>
        </w:rPr>
        <w:t>ardware</w:t>
      </w:r>
      <w:r w:rsidR="00F017B6" w:rsidRPr="00BA3741">
        <w:rPr>
          <w:rFonts w:ascii="tim" w:eastAsia="Times New Roman" w:hAnsi="tim" w:cs="Times New Roman"/>
          <w:color w:val="000000" w:themeColor="text1"/>
          <w:sz w:val="24"/>
          <w:szCs w:val="24"/>
          <w:lang w:val="en-ID" w:eastAsia="en-ID"/>
        </w:rPr>
        <w:t xml:space="preserve"> yang paling baik dalam penyampaian sinyal PPG secara </w:t>
      </w:r>
      <w:r w:rsidR="00F017B6" w:rsidRPr="00BA3741">
        <w:rPr>
          <w:rFonts w:ascii="tim" w:eastAsia="Times New Roman" w:hAnsi="tim" w:cs="Times New Roman"/>
          <w:i/>
          <w:iCs/>
          <w:color w:val="000000" w:themeColor="text1"/>
          <w:sz w:val="24"/>
          <w:szCs w:val="24"/>
          <w:lang w:val="en-ID" w:eastAsia="en-ID"/>
        </w:rPr>
        <w:t>wireless</w:t>
      </w:r>
      <w:r w:rsidR="00F017B6" w:rsidRPr="00BA3741">
        <w:rPr>
          <w:rFonts w:ascii="tim" w:eastAsia="Times New Roman" w:hAnsi="tim" w:cs="Times New Roman"/>
          <w:color w:val="000000" w:themeColor="text1"/>
          <w:sz w:val="24"/>
          <w:szCs w:val="24"/>
          <w:lang w:val="en-ID" w:eastAsia="en-ID"/>
        </w:rPr>
        <w:t>?</w:t>
      </w:r>
    </w:p>
    <w:p w14:paraId="0E0835A5" w14:textId="6C7768B0" w:rsidR="00F017B6" w:rsidRPr="00BA3741" w:rsidRDefault="00462B88" w:rsidP="00F017B6">
      <w:pPr>
        <w:numPr>
          <w:ilvl w:val="0"/>
          <w:numId w:val="25"/>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Bagaimana s</w:t>
      </w:r>
      <w:r w:rsidR="00F017B6" w:rsidRPr="00BA3741">
        <w:rPr>
          <w:rFonts w:ascii="tim" w:eastAsia="Times New Roman" w:hAnsi="tim" w:cs="Times New Roman"/>
          <w:color w:val="000000" w:themeColor="text1"/>
          <w:sz w:val="24"/>
          <w:szCs w:val="24"/>
          <w:lang w:val="en-ID" w:eastAsia="en-ID"/>
        </w:rPr>
        <w:t>istem yang paling baik dalam manajemen dan visualisasi data sensor PPG?</w:t>
      </w:r>
    </w:p>
    <w:p w14:paraId="3382CB0F" w14:textId="77777777" w:rsidR="00BA53A8" w:rsidRPr="00BA3741" w:rsidRDefault="00EA1F1F" w:rsidP="007E5902">
      <w:pPr>
        <w:pStyle w:val="Heading3"/>
        <w:spacing w:line="360" w:lineRule="auto"/>
        <w:rPr>
          <w:rFonts w:ascii="tim" w:eastAsia="Times New Roman" w:hAnsi="tim" w:cs="Times New Roman"/>
          <w:b/>
          <w:color w:val="000000" w:themeColor="text1"/>
        </w:rPr>
      </w:pPr>
      <w:bookmarkStart w:id="30" w:name="_Toc141963135"/>
      <w:r w:rsidRPr="00BA3741">
        <w:rPr>
          <w:rFonts w:ascii="tim" w:eastAsia="Times New Roman" w:hAnsi="tim" w:cs="Times New Roman"/>
          <w:b/>
          <w:color w:val="000000" w:themeColor="text1"/>
        </w:rPr>
        <w:lastRenderedPageBreak/>
        <w:t>1.3 Batasan Masalah</w:t>
      </w:r>
      <w:bookmarkEnd w:id="27"/>
      <w:bookmarkEnd w:id="28"/>
      <w:bookmarkEnd w:id="29"/>
      <w:bookmarkEnd w:id="30"/>
    </w:p>
    <w:p w14:paraId="3BB4DBBC" w14:textId="77777777" w:rsidR="00BA53A8" w:rsidRPr="00BA3741" w:rsidRDefault="00EA1F1F" w:rsidP="007E5902">
      <w:pPr>
        <w:numPr>
          <w:ilvl w:val="0"/>
          <w:numId w:val="3"/>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Sistem rekam data hanya mengambil informasi tentang tingkat detak jantung per menit.</w:t>
      </w:r>
    </w:p>
    <w:p w14:paraId="245E9A9C" w14:textId="77777777" w:rsidR="00BA53A8" w:rsidRPr="00BA3741" w:rsidRDefault="00EA1F1F" w:rsidP="007E5902">
      <w:pPr>
        <w:numPr>
          <w:ilvl w:val="0"/>
          <w:numId w:val="3"/>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Sampel penelitian dibatasi berdasarkan usia 20 – 25 tahun.</w:t>
      </w:r>
    </w:p>
    <w:p w14:paraId="5C5E07F2" w14:textId="77777777" w:rsidR="00BA53A8" w:rsidRPr="00BA3741" w:rsidRDefault="00EA1F1F" w:rsidP="007E5902">
      <w:pPr>
        <w:numPr>
          <w:ilvl w:val="0"/>
          <w:numId w:val="3"/>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Kondisi sampel saat pengambilan data digolongkan berdasarkan hasil tes DASS.</w:t>
      </w:r>
    </w:p>
    <w:p w14:paraId="1E63AE60" w14:textId="77777777" w:rsidR="00BA53A8" w:rsidRPr="00BA3741" w:rsidRDefault="00EA1F1F" w:rsidP="007E5902">
      <w:pPr>
        <w:pStyle w:val="Heading3"/>
        <w:spacing w:line="360" w:lineRule="auto"/>
        <w:rPr>
          <w:rFonts w:ascii="tim" w:eastAsia="Times New Roman" w:hAnsi="tim" w:cs="Times New Roman"/>
          <w:b/>
          <w:color w:val="000000" w:themeColor="text1"/>
        </w:rPr>
      </w:pPr>
      <w:bookmarkStart w:id="31" w:name="_xc5h3o6zveg9" w:colFirst="0" w:colLast="0"/>
      <w:bookmarkStart w:id="32" w:name="_Toc141428154"/>
      <w:bookmarkStart w:id="33" w:name="_Toc141430125"/>
      <w:bookmarkStart w:id="34" w:name="_Toc141428432"/>
      <w:bookmarkStart w:id="35" w:name="_Toc141963136"/>
      <w:bookmarkEnd w:id="31"/>
      <w:r w:rsidRPr="00BA3741">
        <w:rPr>
          <w:rFonts w:ascii="tim" w:eastAsia="Times New Roman" w:hAnsi="tim" w:cs="Times New Roman"/>
          <w:b/>
          <w:color w:val="000000" w:themeColor="text1"/>
        </w:rPr>
        <w:t>1.4 Tujuan Penelitian</w:t>
      </w:r>
      <w:bookmarkEnd w:id="32"/>
      <w:bookmarkEnd w:id="33"/>
      <w:bookmarkEnd w:id="34"/>
      <w:bookmarkEnd w:id="35"/>
    </w:p>
    <w:p w14:paraId="025FE28E" w14:textId="689DCB14" w:rsidR="00F017B6" w:rsidRPr="00BA3741" w:rsidRDefault="00F017B6" w:rsidP="00F017B6">
      <w:pPr>
        <w:numPr>
          <w:ilvl w:val="0"/>
          <w:numId w:val="26"/>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bookmarkStart w:id="36" w:name="_wf18a8p3r5j2" w:colFirst="0" w:colLast="0"/>
      <w:bookmarkStart w:id="37" w:name="_Toc141428433"/>
      <w:bookmarkStart w:id="38" w:name="_Toc141428155"/>
      <w:bookmarkStart w:id="39" w:name="_Toc141430126"/>
      <w:bookmarkEnd w:id="36"/>
      <w:r w:rsidRPr="00BA3741">
        <w:rPr>
          <w:rFonts w:ascii="tim" w:eastAsia="Times New Roman" w:hAnsi="tim" w:cs="Times New Roman"/>
          <w:color w:val="000000" w:themeColor="text1"/>
          <w:sz w:val="24"/>
          <w:szCs w:val="24"/>
          <w:lang w:val="en-ID" w:eastAsia="en-ID"/>
        </w:rPr>
        <w:t xml:space="preserve">Mengetahui pengaruh </w:t>
      </w:r>
      <w:r w:rsidR="00BA3741">
        <w:rPr>
          <w:rFonts w:ascii="tim" w:eastAsia="Times New Roman" w:hAnsi="tim" w:cs="Times New Roman"/>
          <w:color w:val="000000" w:themeColor="text1"/>
          <w:sz w:val="24"/>
          <w:szCs w:val="24"/>
          <w:lang w:val="en-ID" w:eastAsia="en-ID"/>
        </w:rPr>
        <w:t>stres</w:t>
      </w:r>
      <w:r w:rsidRPr="00BA3741">
        <w:rPr>
          <w:rFonts w:ascii="tim" w:eastAsia="Times New Roman" w:hAnsi="tim" w:cs="Times New Roman"/>
          <w:color w:val="000000" w:themeColor="text1"/>
          <w:sz w:val="24"/>
          <w:szCs w:val="24"/>
          <w:lang w:val="en-ID" w:eastAsia="en-ID"/>
        </w:rPr>
        <w:t>, kecemasan, dan depresi terhadap detak jantung</w:t>
      </w:r>
    </w:p>
    <w:p w14:paraId="338309D3" w14:textId="629B0C2B" w:rsidR="00F017B6" w:rsidRPr="00BA3741" w:rsidRDefault="00F017B6" w:rsidP="00F017B6">
      <w:pPr>
        <w:numPr>
          <w:ilvl w:val="0"/>
          <w:numId w:val="26"/>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Mengetahui akurasi dari keterkaitan </w:t>
      </w:r>
      <w:r w:rsidR="00BA3741">
        <w:rPr>
          <w:rFonts w:ascii="tim" w:eastAsia="Times New Roman" w:hAnsi="tim" w:cs="Times New Roman"/>
          <w:color w:val="000000" w:themeColor="text1"/>
          <w:sz w:val="24"/>
          <w:szCs w:val="24"/>
          <w:lang w:val="en-ID" w:eastAsia="en-ID"/>
        </w:rPr>
        <w:t>stres</w:t>
      </w:r>
      <w:r w:rsidRPr="00BA3741">
        <w:rPr>
          <w:rFonts w:ascii="tim" w:eastAsia="Times New Roman" w:hAnsi="tim" w:cs="Times New Roman"/>
          <w:color w:val="000000" w:themeColor="text1"/>
          <w:sz w:val="24"/>
          <w:szCs w:val="24"/>
          <w:lang w:val="en-ID" w:eastAsia="en-ID"/>
        </w:rPr>
        <w:t>, kecemasan, dan depresi</w:t>
      </w:r>
    </w:p>
    <w:p w14:paraId="451CABE3" w14:textId="77777777" w:rsidR="00F017B6" w:rsidRPr="00BA3741" w:rsidRDefault="00F017B6" w:rsidP="00F017B6">
      <w:pPr>
        <w:numPr>
          <w:ilvl w:val="0"/>
          <w:numId w:val="26"/>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Mengetahui h</w:t>
      </w:r>
      <w:r w:rsidRPr="00BA3741">
        <w:rPr>
          <w:rFonts w:ascii="tim" w:eastAsia="Times New Roman" w:hAnsi="tim" w:cs="Times New Roman"/>
          <w:i/>
          <w:iCs/>
          <w:color w:val="000000" w:themeColor="text1"/>
          <w:sz w:val="24"/>
          <w:szCs w:val="24"/>
          <w:lang w:val="en-ID" w:eastAsia="en-ID"/>
        </w:rPr>
        <w:t>ardware</w:t>
      </w:r>
      <w:r w:rsidRPr="00BA3741">
        <w:rPr>
          <w:rFonts w:ascii="tim" w:eastAsia="Times New Roman" w:hAnsi="tim" w:cs="Times New Roman"/>
          <w:color w:val="000000" w:themeColor="text1"/>
          <w:sz w:val="24"/>
          <w:szCs w:val="24"/>
          <w:lang w:val="en-ID" w:eastAsia="en-ID"/>
        </w:rPr>
        <w:t xml:space="preserve"> apa yang paling baik dalam penyampaian sinyal PPG secara </w:t>
      </w:r>
      <w:r w:rsidRPr="00BA3741">
        <w:rPr>
          <w:rFonts w:ascii="tim" w:eastAsia="Times New Roman" w:hAnsi="tim" w:cs="Times New Roman"/>
          <w:i/>
          <w:iCs/>
          <w:color w:val="000000" w:themeColor="text1"/>
          <w:sz w:val="24"/>
          <w:szCs w:val="24"/>
          <w:lang w:val="en-ID" w:eastAsia="en-ID"/>
        </w:rPr>
        <w:t>wireless</w:t>
      </w:r>
      <w:r w:rsidRPr="00BA3741">
        <w:rPr>
          <w:rFonts w:ascii="tim" w:eastAsia="Times New Roman" w:hAnsi="tim" w:cs="Times New Roman"/>
          <w:color w:val="000000" w:themeColor="text1"/>
          <w:sz w:val="24"/>
          <w:szCs w:val="24"/>
          <w:lang w:val="en-ID" w:eastAsia="en-ID"/>
        </w:rPr>
        <w:t>.</w:t>
      </w:r>
    </w:p>
    <w:p w14:paraId="77FAF1D6" w14:textId="77777777" w:rsidR="00F017B6" w:rsidRPr="00BA3741" w:rsidRDefault="00F017B6" w:rsidP="00F017B6">
      <w:pPr>
        <w:numPr>
          <w:ilvl w:val="0"/>
          <w:numId w:val="26"/>
        </w:numPr>
        <w:spacing w:before="100" w:beforeAutospacing="1" w:after="100" w:afterAutospacing="1" w:line="360" w:lineRule="auto"/>
        <w:jc w:val="both"/>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Mengetahui sistem apa yang paling baik dalam manajemen dan visualisasi data sensor PPG</w:t>
      </w:r>
    </w:p>
    <w:p w14:paraId="19B085AB" w14:textId="77777777" w:rsidR="00BA53A8" w:rsidRPr="00BA3741" w:rsidRDefault="00EA1F1F" w:rsidP="007E5902">
      <w:pPr>
        <w:pStyle w:val="Heading3"/>
        <w:spacing w:line="360" w:lineRule="auto"/>
        <w:rPr>
          <w:rFonts w:ascii="tim" w:eastAsia="Times New Roman" w:hAnsi="tim" w:cs="Times New Roman"/>
          <w:b/>
          <w:color w:val="000000" w:themeColor="text1"/>
        </w:rPr>
      </w:pPr>
      <w:bookmarkStart w:id="40" w:name="_Toc141963137"/>
      <w:r w:rsidRPr="00BA3741">
        <w:rPr>
          <w:rFonts w:ascii="tim" w:eastAsia="Times New Roman" w:hAnsi="tim" w:cs="Times New Roman"/>
          <w:b/>
          <w:color w:val="000000" w:themeColor="text1"/>
        </w:rPr>
        <w:t>1.5 Manfaat Penelitian</w:t>
      </w:r>
      <w:bookmarkEnd w:id="37"/>
      <w:bookmarkEnd w:id="38"/>
      <w:bookmarkEnd w:id="39"/>
      <w:bookmarkEnd w:id="40"/>
    </w:p>
    <w:p w14:paraId="24049EAE" w14:textId="77777777" w:rsidR="00BA53A8" w:rsidRPr="00BA3741" w:rsidRDefault="00EA1F1F" w:rsidP="007E5902">
      <w:pPr>
        <w:spacing w:line="360" w:lineRule="auto"/>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Penelitian ini diharapkan memiliki beberapa manfaat sebagai berikut :</w:t>
      </w:r>
    </w:p>
    <w:p w14:paraId="60483D78" w14:textId="77777777" w:rsidR="00BA53A8" w:rsidRPr="00BA3741" w:rsidRDefault="00EA1F1F" w:rsidP="007E5902">
      <w:pPr>
        <w:numPr>
          <w:ilvl w:val="0"/>
          <w:numId w:val="5"/>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Sebagai media penunjang bagi peneliti dalam mengembangkan perangkat pembacaan sensor medis secara </w:t>
      </w:r>
      <w:r w:rsidRPr="00BA3741">
        <w:rPr>
          <w:rFonts w:ascii="tim" w:eastAsia="Times New Roman" w:hAnsi="tim" w:cs="Times New Roman"/>
          <w:i/>
          <w:color w:val="000000" w:themeColor="text1"/>
          <w:sz w:val="24"/>
          <w:szCs w:val="24"/>
        </w:rPr>
        <w:t>wireless</w:t>
      </w:r>
      <w:r w:rsidRPr="00BA3741">
        <w:rPr>
          <w:rFonts w:ascii="tim" w:eastAsia="Times New Roman" w:hAnsi="tim" w:cs="Times New Roman"/>
          <w:color w:val="000000" w:themeColor="text1"/>
          <w:sz w:val="24"/>
          <w:szCs w:val="24"/>
        </w:rPr>
        <w:t>.</w:t>
      </w:r>
    </w:p>
    <w:p w14:paraId="4E6B10A4" w14:textId="77777777" w:rsidR="00BA53A8" w:rsidRPr="00BA3741" w:rsidRDefault="00EA1F1F" w:rsidP="007E5902">
      <w:pPr>
        <w:numPr>
          <w:ilvl w:val="0"/>
          <w:numId w:val="5"/>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Sebagai dasar penelitian selanjutnya untuk dapat dikembangkan sebagai alat IoT sensor medis.</w:t>
      </w:r>
    </w:p>
    <w:p w14:paraId="7C6A3A91" w14:textId="77777777" w:rsidR="00BA53A8" w:rsidRPr="00BA3741" w:rsidRDefault="00EA1F1F" w:rsidP="007E5902">
      <w:pPr>
        <w:numPr>
          <w:ilvl w:val="0"/>
          <w:numId w:val="5"/>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Sebagai media untuk membantu masyarakat dalam merekam riwayat kesehatan sehingga dapat mengurangi resiko kesalahan diagnosis yang ditimbulkan akibat tidak adanya rekaman riwayat kesehatan yang valid.</w:t>
      </w:r>
    </w:p>
    <w:p w14:paraId="1255C876" w14:textId="77777777" w:rsidR="00BA53A8" w:rsidRDefault="00BA53A8" w:rsidP="007E5902">
      <w:pPr>
        <w:spacing w:line="360" w:lineRule="auto"/>
        <w:jc w:val="both"/>
        <w:rPr>
          <w:rFonts w:ascii="tim" w:eastAsia="Times New Roman" w:hAnsi="tim" w:cs="Times New Roman"/>
          <w:color w:val="000000" w:themeColor="text1"/>
          <w:sz w:val="24"/>
          <w:szCs w:val="24"/>
        </w:rPr>
      </w:pPr>
    </w:p>
    <w:p w14:paraId="3CBE4023" w14:textId="77777777" w:rsidR="0059570A" w:rsidRDefault="0059570A" w:rsidP="007E5902">
      <w:pPr>
        <w:spacing w:line="360" w:lineRule="auto"/>
        <w:jc w:val="both"/>
        <w:rPr>
          <w:rFonts w:ascii="tim" w:eastAsia="Times New Roman" w:hAnsi="tim" w:cs="Times New Roman"/>
          <w:color w:val="000000" w:themeColor="text1"/>
          <w:sz w:val="24"/>
          <w:szCs w:val="24"/>
        </w:rPr>
      </w:pPr>
    </w:p>
    <w:p w14:paraId="3215F70E" w14:textId="77777777" w:rsidR="0059570A" w:rsidRDefault="0059570A" w:rsidP="007E5902">
      <w:pPr>
        <w:spacing w:line="360" w:lineRule="auto"/>
        <w:jc w:val="both"/>
        <w:rPr>
          <w:rFonts w:ascii="tim" w:eastAsia="Times New Roman" w:hAnsi="tim" w:cs="Times New Roman"/>
          <w:color w:val="000000" w:themeColor="text1"/>
          <w:sz w:val="24"/>
          <w:szCs w:val="24"/>
        </w:rPr>
      </w:pPr>
    </w:p>
    <w:p w14:paraId="1A0243AF" w14:textId="77777777" w:rsidR="0059570A" w:rsidRDefault="0059570A" w:rsidP="007E5902">
      <w:pPr>
        <w:spacing w:line="360" w:lineRule="auto"/>
        <w:jc w:val="both"/>
        <w:rPr>
          <w:rFonts w:ascii="tim" w:eastAsia="Times New Roman" w:hAnsi="tim" w:cs="Times New Roman"/>
          <w:color w:val="000000" w:themeColor="text1"/>
          <w:sz w:val="24"/>
          <w:szCs w:val="24"/>
        </w:rPr>
      </w:pPr>
    </w:p>
    <w:p w14:paraId="2F8DFCD1" w14:textId="77777777" w:rsidR="0059570A" w:rsidRDefault="0059570A" w:rsidP="007E5902">
      <w:pPr>
        <w:spacing w:line="360" w:lineRule="auto"/>
        <w:jc w:val="both"/>
        <w:rPr>
          <w:rFonts w:ascii="tim" w:eastAsia="Times New Roman" w:hAnsi="tim" w:cs="Times New Roman"/>
          <w:color w:val="000000" w:themeColor="text1"/>
          <w:sz w:val="24"/>
          <w:szCs w:val="24"/>
        </w:rPr>
      </w:pPr>
    </w:p>
    <w:p w14:paraId="1FB6DC33" w14:textId="77777777" w:rsidR="0059570A" w:rsidRDefault="0059570A" w:rsidP="007E5902">
      <w:pPr>
        <w:spacing w:line="360" w:lineRule="auto"/>
        <w:jc w:val="both"/>
        <w:rPr>
          <w:rFonts w:ascii="tim" w:eastAsia="Times New Roman" w:hAnsi="tim" w:cs="Times New Roman"/>
          <w:color w:val="000000" w:themeColor="text1"/>
          <w:sz w:val="24"/>
          <w:szCs w:val="24"/>
        </w:rPr>
      </w:pPr>
    </w:p>
    <w:p w14:paraId="3F8B991C" w14:textId="77777777" w:rsidR="0059570A" w:rsidRDefault="0059570A" w:rsidP="007E5902">
      <w:pPr>
        <w:spacing w:line="360" w:lineRule="auto"/>
        <w:jc w:val="both"/>
        <w:rPr>
          <w:rFonts w:ascii="tim" w:eastAsia="Times New Roman" w:hAnsi="tim" w:cs="Times New Roman"/>
          <w:color w:val="000000" w:themeColor="text1"/>
          <w:sz w:val="24"/>
          <w:szCs w:val="24"/>
        </w:rPr>
      </w:pPr>
    </w:p>
    <w:p w14:paraId="4AAD6FB3" w14:textId="77777777" w:rsidR="0059570A" w:rsidRPr="00BA3741" w:rsidRDefault="0059570A" w:rsidP="007E5902">
      <w:pPr>
        <w:spacing w:line="360" w:lineRule="auto"/>
        <w:jc w:val="both"/>
        <w:rPr>
          <w:rFonts w:ascii="tim" w:eastAsia="Times New Roman" w:hAnsi="tim" w:cs="Times New Roman"/>
          <w:color w:val="000000" w:themeColor="text1"/>
          <w:sz w:val="24"/>
          <w:szCs w:val="24"/>
        </w:rPr>
      </w:pPr>
    </w:p>
    <w:p w14:paraId="7FF80D09" w14:textId="77777777" w:rsidR="00BA53A8" w:rsidRPr="00BA3741" w:rsidRDefault="00EA1F1F" w:rsidP="007E5902">
      <w:pPr>
        <w:pStyle w:val="Heading1"/>
        <w:spacing w:line="360" w:lineRule="auto"/>
        <w:jc w:val="center"/>
        <w:rPr>
          <w:rFonts w:ascii="tim" w:eastAsia="Times New Roman" w:hAnsi="tim" w:cs="Times New Roman"/>
          <w:b/>
          <w:color w:val="000000" w:themeColor="text1"/>
        </w:rPr>
      </w:pPr>
      <w:bookmarkStart w:id="41" w:name="_sot3q0wlsg01" w:colFirst="0" w:colLast="0"/>
      <w:bookmarkStart w:id="42" w:name="_Toc141430127"/>
      <w:bookmarkStart w:id="43" w:name="_Toc141428434"/>
      <w:bookmarkStart w:id="44" w:name="_Toc141428156"/>
      <w:bookmarkStart w:id="45" w:name="_Toc141963138"/>
      <w:bookmarkEnd w:id="41"/>
      <w:r w:rsidRPr="00BA3741">
        <w:rPr>
          <w:rFonts w:ascii="tim" w:eastAsia="Times New Roman" w:hAnsi="tim" w:cs="Times New Roman"/>
          <w:b/>
          <w:color w:val="000000" w:themeColor="text1"/>
        </w:rPr>
        <w:lastRenderedPageBreak/>
        <w:t>BAB II</w:t>
      </w:r>
      <w:bookmarkEnd w:id="42"/>
      <w:bookmarkEnd w:id="43"/>
      <w:bookmarkEnd w:id="44"/>
      <w:bookmarkEnd w:id="45"/>
    </w:p>
    <w:p w14:paraId="6A191EFC" w14:textId="77777777" w:rsidR="00BA53A8" w:rsidRPr="00BA3741" w:rsidRDefault="00EA1F1F" w:rsidP="007E5902">
      <w:pPr>
        <w:pStyle w:val="Heading1"/>
        <w:spacing w:line="360" w:lineRule="auto"/>
        <w:jc w:val="center"/>
        <w:rPr>
          <w:rFonts w:ascii="tim" w:eastAsia="Times New Roman" w:hAnsi="tim" w:cs="Times New Roman"/>
          <w:b/>
          <w:color w:val="000000" w:themeColor="text1"/>
        </w:rPr>
      </w:pPr>
      <w:bookmarkStart w:id="46" w:name="_b7eatmke9aq" w:colFirst="0" w:colLast="0"/>
      <w:bookmarkStart w:id="47" w:name="_Toc141428435"/>
      <w:bookmarkStart w:id="48" w:name="_Toc141428157"/>
      <w:bookmarkStart w:id="49" w:name="_Toc141430128"/>
      <w:bookmarkStart w:id="50" w:name="_Toc141963139"/>
      <w:bookmarkEnd w:id="46"/>
      <w:r w:rsidRPr="00BA3741">
        <w:rPr>
          <w:rFonts w:ascii="tim" w:eastAsia="Times New Roman" w:hAnsi="tim" w:cs="Times New Roman"/>
          <w:b/>
          <w:color w:val="000000" w:themeColor="text1"/>
        </w:rPr>
        <w:t>TINJAUAN PUSTAKA</w:t>
      </w:r>
      <w:bookmarkEnd w:id="47"/>
      <w:bookmarkEnd w:id="48"/>
      <w:bookmarkEnd w:id="49"/>
      <w:bookmarkEnd w:id="50"/>
    </w:p>
    <w:p w14:paraId="60C6882E" w14:textId="77777777" w:rsidR="00BA53A8" w:rsidRPr="00BA3741" w:rsidRDefault="00BA53A8" w:rsidP="007E5902">
      <w:pPr>
        <w:spacing w:line="360" w:lineRule="auto"/>
        <w:rPr>
          <w:rFonts w:ascii="tim" w:hAnsi="tim" w:cs="Times New Roman"/>
          <w:color w:val="000000" w:themeColor="text1"/>
        </w:rPr>
      </w:pPr>
    </w:p>
    <w:p w14:paraId="43BFD0B5" w14:textId="77777777" w:rsidR="002D424A" w:rsidRPr="00BA3741" w:rsidRDefault="002D424A" w:rsidP="00F71FE9">
      <w:pPr>
        <w:pStyle w:val="Heading3"/>
        <w:numPr>
          <w:ilvl w:val="0"/>
          <w:numId w:val="24"/>
        </w:numPr>
        <w:spacing w:line="360" w:lineRule="auto"/>
        <w:jc w:val="both"/>
        <w:rPr>
          <w:rFonts w:ascii="tim" w:hAnsi="tim" w:cs="Times New Roman"/>
          <w:b/>
          <w:bCs/>
          <w:color w:val="000000" w:themeColor="text1"/>
          <w:shd w:val="clear" w:color="auto" w:fill="FFFFFF"/>
        </w:rPr>
      </w:pPr>
      <w:bookmarkStart w:id="51" w:name="_emug84k3kqtd" w:colFirst="0" w:colLast="0"/>
      <w:bookmarkStart w:id="52" w:name="_Toc141963140"/>
      <w:bookmarkStart w:id="53" w:name="_Toc141430129"/>
      <w:bookmarkStart w:id="54" w:name="_Toc141428158"/>
      <w:bookmarkStart w:id="55" w:name="_Toc141428436"/>
      <w:bookmarkEnd w:id="51"/>
      <w:r w:rsidRPr="00BA3741">
        <w:rPr>
          <w:rFonts w:ascii="tim" w:hAnsi="tim" w:cs="Times New Roman"/>
          <w:b/>
          <w:bCs/>
          <w:color w:val="000000" w:themeColor="text1"/>
          <w:shd w:val="clear" w:color="auto" w:fill="FFFFFF"/>
        </w:rPr>
        <w:t>Depresi</w:t>
      </w:r>
      <w:bookmarkEnd w:id="52"/>
    </w:p>
    <w:p w14:paraId="676A2B23" w14:textId="07080589" w:rsidR="002D424A" w:rsidRPr="00BA3741" w:rsidRDefault="002D424A" w:rsidP="002D424A">
      <w:pPr>
        <w:spacing w:line="360" w:lineRule="auto"/>
        <w:ind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Depresi merupakan kondisi emosional yang biasanya ditandai dengan kesedihan yang amat sangat, perasaan tidak berarti dan bersalah (menarik diri, tidak dapat tidur, kehilangan selera, minat dalam aktivitas sehari-hari), </w:t>
      </w:r>
      <w:r w:rsidR="00462B88" w:rsidRPr="00BA3741">
        <w:rPr>
          <w:rFonts w:ascii="tim" w:eastAsia="Times New Roman" w:hAnsi="tim" w:cs="Times New Roman"/>
          <w:color w:val="000000" w:themeColor="text1"/>
          <w:sz w:val="24"/>
          <w:szCs w:val="24"/>
          <w:lang w:val="en-US"/>
        </w:rPr>
        <w:t>(</w:t>
      </w:r>
      <w:r w:rsidRPr="00BA3741">
        <w:rPr>
          <w:rFonts w:ascii="tim" w:eastAsia="Times New Roman" w:hAnsi="tim" w:cs="Times New Roman"/>
          <w:color w:val="000000" w:themeColor="text1"/>
          <w:sz w:val="24"/>
          <w:szCs w:val="24"/>
          <w:lang w:val="zh-CN"/>
        </w:rPr>
        <w:t>Gerald C. Davison</w:t>
      </w:r>
      <w:r w:rsidR="00462B88" w:rsidRPr="00BA3741">
        <w:rPr>
          <w:rFonts w:ascii="tim" w:eastAsia="Times New Roman" w:hAnsi="tim" w:cs="Times New Roman"/>
          <w:color w:val="000000" w:themeColor="text1"/>
          <w:sz w:val="24"/>
          <w:szCs w:val="24"/>
          <w:lang w:val="en-US"/>
        </w:rPr>
        <w:t>,</w:t>
      </w:r>
      <w:r w:rsidRPr="00BA3741">
        <w:rPr>
          <w:rFonts w:ascii="tim" w:eastAsia="Times New Roman" w:hAnsi="tim" w:cs="Times New Roman"/>
          <w:color w:val="000000" w:themeColor="text1"/>
          <w:sz w:val="24"/>
          <w:szCs w:val="24"/>
          <w:lang w:val="zh-CN"/>
        </w:rPr>
        <w:t xml:space="preserve"> 2004</w:t>
      </w:r>
      <w:r w:rsidR="00462B88" w:rsidRPr="00BA3741">
        <w:rPr>
          <w:rFonts w:ascii="tim" w:eastAsia="Times New Roman" w:hAnsi="tim" w:cs="Times New Roman"/>
          <w:color w:val="000000" w:themeColor="text1"/>
          <w:sz w:val="24"/>
          <w:szCs w:val="24"/>
          <w:lang w:val="en-US"/>
        </w:rPr>
        <w:t>)</w:t>
      </w:r>
      <w:r w:rsidRPr="00BA3741">
        <w:rPr>
          <w:rFonts w:ascii="tim" w:eastAsia="Times New Roman" w:hAnsi="tim" w:cs="Times New Roman"/>
          <w:color w:val="000000" w:themeColor="text1"/>
          <w:sz w:val="24"/>
          <w:szCs w:val="24"/>
          <w:lang w:val="zh-CN"/>
        </w:rPr>
        <w:t>. Menurut Rice PL (</w:t>
      </w:r>
      <w:r w:rsidR="00B66EDE" w:rsidRPr="00BA3741">
        <w:rPr>
          <w:rFonts w:ascii="tim" w:eastAsia="Times New Roman" w:hAnsi="tim" w:cs="Times New Roman"/>
          <w:color w:val="000000" w:themeColor="text1"/>
          <w:sz w:val="24"/>
          <w:szCs w:val="24"/>
          <w:lang w:val="en-US"/>
        </w:rPr>
        <w:t>199</w:t>
      </w:r>
      <w:r w:rsidRPr="00BA3741">
        <w:rPr>
          <w:rFonts w:ascii="tim" w:eastAsia="Times New Roman" w:hAnsi="tim" w:cs="Times New Roman"/>
          <w:color w:val="000000" w:themeColor="text1"/>
          <w:sz w:val="24"/>
          <w:szCs w:val="24"/>
          <w:lang w:val="zh-CN"/>
        </w:rPr>
        <w:t xml:space="preserve">2), depresi adalah gangguan mood, kondisi emosional berkepanjangan yang mewarnai seluruh proses mental (berpikir, berperasaan  dan berperilaku) seseorang. Pada umumnya mood yang secara dominan muncul adalah perasaan tidak berdaya dan kehilangan harapan. Sedangkan menurut Kartono (2002), depresi adalah kemuraman hati (kepedihan, kesenduan, keburaman perasaan) yang patologis sifatnya. Biasanya timbul oleh; rasa inferior, sakit hati yang dalam, penyalahan diri sendiri dan trauma psikis. Jika depresi itu psikotis sifatnya, maka disebut </w:t>
      </w:r>
      <w:r w:rsidRPr="00BA3741">
        <w:rPr>
          <w:rFonts w:ascii="tim" w:eastAsia="Times New Roman" w:hAnsi="tim" w:cs="Times New Roman"/>
          <w:i/>
          <w:iCs/>
          <w:color w:val="000000" w:themeColor="text1"/>
          <w:sz w:val="24"/>
          <w:szCs w:val="25"/>
          <w:lang w:val="zh-CN"/>
        </w:rPr>
        <w:t>melankholi</w:t>
      </w:r>
      <w:r w:rsidRPr="00BA3741">
        <w:rPr>
          <w:rFonts w:ascii="tim" w:eastAsia="Times New Roman" w:hAnsi="tim" w:cs="Times New Roman"/>
          <w:color w:val="000000" w:themeColor="text1"/>
          <w:sz w:val="24"/>
          <w:szCs w:val="24"/>
          <w:lang w:val="zh-CN"/>
        </w:rPr>
        <w:t>. Berdasarkan beberapa definisi di atas, dapat disimpulkan bahwa depresi merupakan gangguan emosional atau suasana hati yang buruk yang ditandai dengan kesedihan yang berkepanjangan, putus harapan, perasaan bersalah dan tidak berarti. Sehingga seluruh proses mental (berpikir, berperasaan dan berperilaku) tersebut dapat mempengaruhi motivasi untuk beraktivitas dalam kehidupan sehari-hari maupun pada hubungan interpersonal.</w:t>
      </w:r>
    </w:p>
    <w:p w14:paraId="6F05C75C" w14:textId="77777777" w:rsidR="002D424A" w:rsidRPr="00BA3741" w:rsidRDefault="002D424A" w:rsidP="002D424A">
      <w:pPr>
        <w:spacing w:line="360" w:lineRule="auto"/>
        <w:jc w:val="both"/>
        <w:rPr>
          <w:rFonts w:ascii="tim" w:eastAsia="Times New Roman" w:hAnsi="tim" w:cs="Times New Roman"/>
          <w:color w:val="000000" w:themeColor="text1"/>
          <w:sz w:val="24"/>
          <w:szCs w:val="24"/>
          <w:lang w:val="zh-CN"/>
        </w:rPr>
      </w:pPr>
    </w:p>
    <w:p w14:paraId="4BBE18F8" w14:textId="27E85AE1" w:rsidR="002D424A" w:rsidRPr="00BA3741" w:rsidRDefault="002D424A" w:rsidP="002D424A">
      <w:pPr>
        <w:pStyle w:val="Heading4"/>
        <w:numPr>
          <w:ilvl w:val="0"/>
          <w:numId w:val="19"/>
        </w:numPr>
        <w:spacing w:line="360" w:lineRule="auto"/>
        <w:jc w:val="both"/>
        <w:rPr>
          <w:rFonts w:ascii="tim" w:hAnsi="tim" w:cs="Times New Roman"/>
          <w:b/>
          <w:bCs/>
          <w:color w:val="000000" w:themeColor="text1"/>
          <w:shd w:val="clear" w:color="auto" w:fill="FFFFFF"/>
        </w:rPr>
      </w:pPr>
      <w:bookmarkStart w:id="56" w:name="_Toc141963141"/>
      <w:r w:rsidRPr="00BA3741">
        <w:rPr>
          <w:rFonts w:ascii="tim" w:hAnsi="tim" w:cs="Times New Roman"/>
          <w:b/>
          <w:bCs/>
          <w:color w:val="000000" w:themeColor="text1"/>
          <w:shd w:val="clear" w:color="auto" w:fill="FFFFFF"/>
        </w:rPr>
        <w:t xml:space="preserve">Kriteria Depresi </w:t>
      </w:r>
      <w:bookmarkEnd w:id="56"/>
    </w:p>
    <w:p w14:paraId="7E71385F" w14:textId="707ADEC3" w:rsidR="002D424A" w:rsidRPr="00BA3741" w:rsidRDefault="002D424A" w:rsidP="002D424A">
      <w:pPr>
        <w:spacing w:line="360" w:lineRule="auto"/>
        <w:ind w:firstLine="360"/>
        <w:jc w:val="both"/>
        <w:rPr>
          <w:rFonts w:ascii="tim" w:eastAsiaTheme="minorEastAsia" w:hAnsi="tim" w:cs="Times New Roman" w:hint="eastAsia"/>
          <w:color w:val="000000" w:themeColor="text1"/>
          <w:sz w:val="24"/>
          <w:szCs w:val="24"/>
          <w:lang w:val="en-US"/>
        </w:rPr>
      </w:pPr>
      <w:r w:rsidRPr="00BA3741">
        <w:rPr>
          <w:rFonts w:ascii="tim" w:eastAsia="Times New Roman" w:hAnsi="tim" w:cs="Times New Roman"/>
          <w:color w:val="000000" w:themeColor="text1"/>
          <w:sz w:val="24"/>
          <w:szCs w:val="24"/>
          <w:lang w:val="zh-CN"/>
        </w:rPr>
        <w:t xml:space="preserve">Berdasarkan </w:t>
      </w:r>
      <w:r w:rsidRPr="00BA3741">
        <w:rPr>
          <w:rFonts w:ascii="tim" w:eastAsia="Times New Roman" w:hAnsi="tim" w:cs="Times New Roman"/>
          <w:i/>
          <w:iCs/>
          <w:color w:val="000000" w:themeColor="text1"/>
          <w:sz w:val="24"/>
          <w:szCs w:val="24"/>
          <w:lang w:val="zh-CN"/>
        </w:rPr>
        <w:t xml:space="preserve">Diagnostic and Statistical Manual of Mental Disorder, Fifth Edition </w:t>
      </w:r>
      <w:r w:rsidRPr="00BA3741">
        <w:rPr>
          <w:rFonts w:ascii="tim" w:eastAsia="Times New Roman" w:hAnsi="tim" w:cs="Times New Roman"/>
          <w:color w:val="000000" w:themeColor="text1"/>
          <w:sz w:val="24"/>
          <w:szCs w:val="24"/>
          <w:lang w:val="zh-CN"/>
        </w:rPr>
        <w:t>(DSM-V), seseorang dikatakan depresi jika setidaknya selama dua minggu mengalami minimal lima dari sembilan kriteria berikut, yaitu</w:t>
      </w:r>
      <w:r w:rsidR="00F27083">
        <w:rPr>
          <w:rFonts w:ascii="tim" w:eastAsia="Times New Roman" w:hAnsi="tim" w:cs="Times New Roman"/>
          <w:color w:val="000000" w:themeColor="text1"/>
          <w:sz w:val="24"/>
          <w:szCs w:val="24"/>
          <w:lang w:val="en-US"/>
        </w:rPr>
        <w:t xml:space="preserve"> </w:t>
      </w:r>
      <w:sdt>
        <w:sdtPr>
          <w:rPr>
            <w:rFonts w:ascii="tim" w:hAnsi="tim" w:cs="Times New Roman"/>
            <w:bCs/>
            <w:color w:val="000000"/>
            <w:shd w:val="clear" w:color="auto" w:fill="FFFFFF"/>
          </w:rPr>
          <w:tag w:val="MENDELEY_CITATION_v3_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"/>
          <w:id w:val="-1297758668"/>
          <w:placeholder>
            <w:docPart w:val="764FB4AAB2254A1996DAB9B31DB8CDD2"/>
          </w:placeholder>
        </w:sdtPr>
        <w:sdtContent>
          <w:r w:rsidR="00F27083" w:rsidRPr="00F27083">
            <w:rPr>
              <w:rFonts w:ascii="tim" w:eastAsia="Times New Roman" w:hAnsi="tim"/>
              <w:color w:val="000000"/>
            </w:rPr>
            <w:t>(Aries Dirgayunita, 2020)</w:t>
          </w:r>
        </w:sdtContent>
      </w:sdt>
      <w:r w:rsidR="008C45FE" w:rsidRPr="00BA3741">
        <w:rPr>
          <w:rFonts w:ascii="tim" w:eastAsia="Times New Roman" w:hAnsi="tim" w:cs="Times New Roman"/>
          <w:color w:val="000000" w:themeColor="text1"/>
          <w:sz w:val="24"/>
          <w:szCs w:val="24"/>
          <w:lang w:val="en-US"/>
        </w:rPr>
        <w:t xml:space="preserve">: </w:t>
      </w:r>
    </w:p>
    <w:p w14:paraId="588CA0ED"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adanya perasaan depresi yang muncul di sebagian besar waktu, bahkan hampir setiap hari, </w:t>
      </w:r>
    </w:p>
    <w:p w14:paraId="26068D39"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lastRenderedPageBreak/>
        <w:t xml:space="preserve">adanya penurunan minat dan kesenangan di hampir sebagian besar kegiatan dan hamper setiap hari, </w:t>
      </w:r>
    </w:p>
    <w:p w14:paraId="6464977A"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adanya perubahan berat badan atau nafsu makan yang signifikan, </w:t>
      </w:r>
    </w:p>
    <w:p w14:paraId="02140003"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adanya perubahan tidur: menjadi insomnia atau hipersomnia, </w:t>
      </w:r>
    </w:p>
    <w:p w14:paraId="54511AA7"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adanya perubahan aktivitas, </w:t>
      </w:r>
    </w:p>
    <w:p w14:paraId="46784EEA"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merasa kelelahan dan kehilangan energi, </w:t>
      </w:r>
    </w:p>
    <w:p w14:paraId="1078341D"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munculnya perasaan bersalah atau tidak berharga yang berlebihan dan sebenarnya tidak pantas muncul, </w:t>
      </w:r>
    </w:p>
    <w:p w14:paraId="6E73EC7D"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 xml:space="preserve">mengalami penurunan konsentrasi, dan </w:t>
      </w:r>
    </w:p>
    <w:p w14:paraId="70445AD6" w14:textId="77777777" w:rsidR="002D424A" w:rsidRPr="00BA3741" w:rsidRDefault="002D424A" w:rsidP="002D424A">
      <w:pPr>
        <w:pStyle w:val="ListParagraph"/>
        <w:numPr>
          <w:ilvl w:val="0"/>
          <w:numId w:val="16"/>
        </w:numPr>
        <w:shd w:val="clear" w:color="auto" w:fill="FFFFFF" w:themeFill="background1"/>
        <w:spacing w:line="360" w:lineRule="auto"/>
        <w:rPr>
          <w:rFonts w:ascii="tim" w:eastAsia="Times New Roman" w:hAnsi="tim" w:cs="Times New Roman"/>
          <w:color w:val="000000" w:themeColor="text1"/>
          <w:sz w:val="24"/>
          <w:szCs w:val="24"/>
          <w:lang w:val="en-ID" w:eastAsia="en-ID"/>
        </w:rPr>
      </w:pPr>
      <w:r w:rsidRPr="00BA3741">
        <w:rPr>
          <w:rFonts w:ascii="tim" w:eastAsia="Times New Roman" w:hAnsi="tim" w:cs="Times New Roman"/>
          <w:color w:val="000000" w:themeColor="text1"/>
          <w:sz w:val="24"/>
          <w:szCs w:val="24"/>
          <w:lang w:val="en-ID" w:eastAsia="en-ID"/>
        </w:rPr>
        <w:t>memiliki pikiran  berulang tentang kematian (tidak hanya  takut mati), adanya keinginan bunuh diri berulang tanpa rencana spesifik, usaha bunuh diri, atau rencana spesifik untuk melakukan bunuh diri.</w:t>
      </w:r>
    </w:p>
    <w:p w14:paraId="095DC572" w14:textId="77777777" w:rsidR="002D424A" w:rsidRPr="00BA3741" w:rsidRDefault="002D424A" w:rsidP="002D424A">
      <w:pPr>
        <w:pStyle w:val="Heading4"/>
        <w:numPr>
          <w:ilvl w:val="0"/>
          <w:numId w:val="19"/>
        </w:numPr>
        <w:spacing w:line="360" w:lineRule="auto"/>
        <w:jc w:val="both"/>
        <w:rPr>
          <w:rFonts w:ascii="tim" w:hAnsi="tim" w:cs="Times New Roman"/>
          <w:b/>
          <w:bCs/>
          <w:color w:val="000000" w:themeColor="text1"/>
          <w:shd w:val="clear" w:color="auto" w:fill="FFFFFF"/>
        </w:rPr>
      </w:pPr>
      <w:bookmarkStart w:id="57" w:name="_Toc141963142"/>
      <w:r w:rsidRPr="00BA3741">
        <w:rPr>
          <w:rFonts w:ascii="tim" w:hAnsi="tim" w:cs="Times New Roman"/>
          <w:b/>
          <w:bCs/>
          <w:color w:val="000000" w:themeColor="text1"/>
          <w:shd w:val="clear" w:color="auto" w:fill="FFFFFF"/>
        </w:rPr>
        <w:t>Faktor Penyebab</w:t>
      </w:r>
      <w:bookmarkEnd w:id="57"/>
    </w:p>
    <w:p w14:paraId="6D6C6A12" w14:textId="65DD7EE1" w:rsidR="002D424A" w:rsidRPr="00BA3741" w:rsidRDefault="002D424A" w:rsidP="002D424A">
      <w:pPr>
        <w:spacing w:line="360" w:lineRule="auto"/>
        <w:ind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Depresi bukanlah kondisi yang bisa diubah dengan cepat atau secara langsung.</w:t>
      </w:r>
      <w:r w:rsidRPr="00BA3741">
        <w:rPr>
          <w:rFonts w:ascii="tim" w:hAnsi="tim" w:cs="Times New Roman"/>
          <w:color w:val="000000" w:themeColor="text1"/>
          <w:sz w:val="24"/>
        </w:rPr>
        <w:t xml:space="preserve"> </w:t>
      </w:r>
      <w:r w:rsidRPr="00BA3741">
        <w:rPr>
          <w:rFonts w:ascii="tim" w:eastAsia="Times New Roman" w:hAnsi="tim" w:cs="Times New Roman"/>
          <w:color w:val="000000" w:themeColor="text1"/>
          <w:sz w:val="24"/>
          <w:szCs w:val="24"/>
          <w:lang w:val="zh-CN"/>
        </w:rPr>
        <w:t xml:space="preserve">Setiap orang pasti mengalami berbagai masalah dan rintangan dalam hidupnya. Jika seseorang dalam hidupnya mudah putus asa dan tidak kuat menghadapi masalah hidupnya, orang tersebut bisa mngelami depresi bahkan bisa  menjad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Depresi bukan saja dialami oleh orang dewasa  tetapi anak-anak juga bisa mengalami depresi yang tidak mengenal kelas sosial. Banyak faktor yang menyebabkan  seseorang menjadi depresi dan terpuruk. Depresi merupakan  salah satu penyebab utama kejadian bunuh diri (</w:t>
      </w:r>
      <w:r w:rsidRPr="00BA3741">
        <w:rPr>
          <w:rFonts w:ascii="tim" w:eastAsia="Times New Roman" w:hAnsi="tim" w:cs="Times New Roman"/>
          <w:i/>
          <w:iCs/>
          <w:color w:val="000000" w:themeColor="text1"/>
          <w:sz w:val="24"/>
          <w:szCs w:val="25"/>
          <w:lang w:val="zh-CN"/>
        </w:rPr>
        <w:t>suicide</w:t>
      </w:r>
      <w:r w:rsidRPr="00BA3741">
        <w:rPr>
          <w:rFonts w:ascii="tim" w:eastAsia="Times New Roman" w:hAnsi="tim" w:cs="Times New Roman"/>
          <w:color w:val="000000" w:themeColor="text1"/>
          <w:sz w:val="24"/>
          <w:szCs w:val="24"/>
          <w:lang w:val="zh-CN"/>
        </w:rPr>
        <w:t xml:space="preserve">). Sebanyak 40% penderita depresi mempunyai ide untuk bunuh diri, dan hanya lebih kurang 15% saja yang sukses  melakukannya </w:t>
      </w:r>
      <w:sdt>
        <w:sdtPr>
          <w:rPr>
            <w:rFonts w:ascii="tim" w:eastAsia="Times New Roman" w:hAnsi="tim" w:cs="Times New Roman"/>
            <w:color w:val="000000"/>
            <w:sz w:val="24"/>
            <w:szCs w:val="24"/>
            <w:lang w:val="zh-CN"/>
          </w:rPr>
          <w:tag w:val="MENDELEY_CITATION_v3_eyJjaXRhdGlvbklEIjoiTUVOREVMRVlfQ0lUQVRJT05fYmIyOTBiYjQtMGNmMy00OTAzLWI3M2QtOTQ2OWFlYmM4MGYy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
          <w:id w:val="-1361590108"/>
          <w:placeholder>
            <w:docPart w:val="DefaultPlaceholder_-1854013440"/>
          </w:placeholder>
        </w:sdtPr>
        <w:sdtContent>
          <w:r w:rsidR="00F27083" w:rsidRPr="00F27083">
            <w:rPr>
              <w:rFonts w:ascii="tim" w:eastAsia="Times New Roman" w:hAnsi="tim"/>
              <w:color w:val="000000"/>
              <w:sz w:val="24"/>
            </w:rPr>
            <w:t>(Dianovinina and Psikologi, 2018)</w:t>
          </w:r>
        </w:sdtContent>
      </w:sdt>
      <w:r w:rsidRPr="00BA3741">
        <w:rPr>
          <w:rFonts w:ascii="tim" w:eastAsia="Times New Roman" w:hAnsi="tim" w:cs="Times New Roman"/>
          <w:color w:val="000000" w:themeColor="text1"/>
          <w:sz w:val="24"/>
          <w:szCs w:val="24"/>
          <w:lang w:val="zh-CN"/>
        </w:rPr>
        <w:t>.</w:t>
      </w:r>
    </w:p>
    <w:p w14:paraId="732E3590" w14:textId="77777777" w:rsidR="002D424A" w:rsidRPr="00BA3741" w:rsidRDefault="002D424A" w:rsidP="002D424A">
      <w:pPr>
        <w:spacing w:line="360" w:lineRule="auto"/>
        <w:jc w:val="both"/>
        <w:rPr>
          <w:rFonts w:ascii="tim" w:eastAsia="Times New Roman" w:hAnsi="tim" w:cs="Times New Roman"/>
          <w:color w:val="000000" w:themeColor="text1"/>
          <w:sz w:val="24"/>
          <w:szCs w:val="24"/>
          <w:lang w:val="zh-CN"/>
        </w:rPr>
      </w:pPr>
    </w:p>
    <w:p w14:paraId="4EC9CD6C" w14:textId="77777777" w:rsidR="002D424A" w:rsidRPr="00BA3741" w:rsidRDefault="002D424A" w:rsidP="00462B88">
      <w:pPr>
        <w:pStyle w:val="Heading5"/>
        <w:numPr>
          <w:ilvl w:val="0"/>
          <w:numId w:val="27"/>
        </w:numPr>
        <w:rPr>
          <w:rFonts w:ascii="tim" w:hAnsi="tim" w:cs="Times New Roman"/>
          <w:b/>
          <w:bCs/>
          <w:color w:val="000000" w:themeColor="text1"/>
          <w:sz w:val="24"/>
          <w:szCs w:val="24"/>
          <w:lang w:val="zh-CN"/>
        </w:rPr>
      </w:pPr>
      <w:bookmarkStart w:id="58" w:name="_Toc141963143"/>
      <w:r w:rsidRPr="00BA3741">
        <w:rPr>
          <w:rFonts w:ascii="tim" w:hAnsi="tim" w:cs="Times New Roman"/>
          <w:b/>
          <w:bCs/>
          <w:color w:val="000000" w:themeColor="text1"/>
          <w:sz w:val="24"/>
          <w:lang w:val="zh-CN"/>
        </w:rPr>
        <w:t>Faktor Biologi</w:t>
      </w:r>
      <w:bookmarkEnd w:id="58"/>
      <w:r w:rsidRPr="00BA3741">
        <w:rPr>
          <w:rFonts w:ascii="tim" w:hAnsi="tim" w:cs="Times New Roman"/>
          <w:b/>
          <w:bCs/>
          <w:color w:val="000000" w:themeColor="text1"/>
          <w:sz w:val="24"/>
          <w:lang w:val="zh-CN"/>
        </w:rPr>
        <w:t xml:space="preserve"> </w:t>
      </w:r>
    </w:p>
    <w:p w14:paraId="2EDA88AB" w14:textId="6AFF9237" w:rsidR="002D424A" w:rsidRPr="00BA3741" w:rsidRDefault="002D424A" w:rsidP="002D424A">
      <w:pPr>
        <w:spacing w:line="360" w:lineRule="auto"/>
        <w:ind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Beberapa peneliti menemukan bahwa gangguan mood melibatkan patologik dan system limbiks serta ganglia basalis dan hypothalamus. Dalam penelitian biopsikologi, norepinefrin dan serotonin merupakan dua neurotrasmiter yang paling berperan dalam patofisiologi gangguan mood. Pada wanita, perubahan hormon dihubungkan dengan kelahiran anak dan menoupose juga dapat meningkatkan risiko terjadinya depresi. Penyakit fisik yang berkepanjangan sehingga menyebabkan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dan jug dapat menyebabkan depresi. </w:t>
      </w:r>
      <w:sdt>
        <w:sdtPr>
          <w:rPr>
            <w:rFonts w:ascii="tim" w:eastAsia="Times New Roman" w:hAnsi="tim" w:cs="Times New Roman"/>
            <w:color w:val="000000"/>
            <w:sz w:val="24"/>
            <w:szCs w:val="24"/>
            <w:lang w:val="zh-CN"/>
          </w:rPr>
          <w:tag w:val="MENDELEY_CITATION_v3_eyJjaXRhdGlvbklEIjoiTUVOREVMRVlfQ0lUQVRJT05fYWQyNzNlMGUtOGE5Yy00MzE0LWIyMjAtNTQ4ZGMzODU4YzNj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
          <w:id w:val="-330918007"/>
          <w:placeholder>
            <w:docPart w:val="DefaultPlaceholder_-1854013440"/>
          </w:placeholder>
        </w:sdtPr>
        <w:sdtContent>
          <w:r w:rsidR="00F27083" w:rsidRPr="00F27083">
            <w:rPr>
              <w:rFonts w:ascii="tim" w:eastAsia="Times New Roman" w:hAnsi="tim"/>
              <w:color w:val="000000"/>
              <w:sz w:val="24"/>
            </w:rPr>
            <w:t>(Dianovinina and Psikologi, 2018)</w:t>
          </w:r>
        </w:sdtContent>
      </w:sdt>
    </w:p>
    <w:p w14:paraId="10B9D932" w14:textId="77777777" w:rsidR="002D424A" w:rsidRPr="00BA3741" w:rsidRDefault="002D424A" w:rsidP="002D424A">
      <w:pPr>
        <w:spacing w:line="360" w:lineRule="auto"/>
        <w:jc w:val="both"/>
        <w:rPr>
          <w:rFonts w:ascii="tim" w:eastAsia="Times New Roman" w:hAnsi="tim" w:cs="Times New Roman"/>
          <w:color w:val="000000" w:themeColor="text1"/>
          <w:sz w:val="24"/>
          <w:szCs w:val="24"/>
          <w:lang w:val="zh-CN"/>
        </w:rPr>
      </w:pPr>
    </w:p>
    <w:p w14:paraId="44CE1B2C" w14:textId="77777777" w:rsidR="002D424A" w:rsidRPr="00BA3741" w:rsidRDefault="002D424A" w:rsidP="00462B88">
      <w:pPr>
        <w:pStyle w:val="Heading5"/>
        <w:numPr>
          <w:ilvl w:val="0"/>
          <w:numId w:val="27"/>
        </w:numPr>
        <w:rPr>
          <w:rFonts w:ascii="tim" w:hAnsi="tim" w:cs="Times New Roman"/>
          <w:b/>
          <w:bCs/>
          <w:color w:val="000000" w:themeColor="text1"/>
          <w:sz w:val="24"/>
          <w:szCs w:val="24"/>
          <w:lang w:val="zh-CN"/>
        </w:rPr>
      </w:pPr>
      <w:bookmarkStart w:id="59" w:name="_Toc141963144"/>
      <w:r w:rsidRPr="00BA3741">
        <w:rPr>
          <w:rFonts w:ascii="tim" w:hAnsi="tim" w:cs="Times New Roman"/>
          <w:b/>
          <w:bCs/>
          <w:color w:val="000000" w:themeColor="text1"/>
          <w:sz w:val="24"/>
          <w:lang w:val="zh-CN"/>
        </w:rPr>
        <w:t>Faktor Psikologis/Kepribadian</w:t>
      </w:r>
      <w:bookmarkEnd w:id="59"/>
      <w:r w:rsidRPr="00BA3741">
        <w:rPr>
          <w:rFonts w:ascii="tim" w:hAnsi="tim" w:cs="Times New Roman"/>
          <w:b/>
          <w:bCs/>
          <w:color w:val="000000" w:themeColor="text1"/>
          <w:sz w:val="24"/>
          <w:lang w:val="zh-CN"/>
        </w:rPr>
        <w:t xml:space="preserve"> </w:t>
      </w:r>
    </w:p>
    <w:p w14:paraId="31F52FD1" w14:textId="360BE07F" w:rsidR="002D424A" w:rsidRPr="00BA3741" w:rsidRDefault="002D424A" w:rsidP="002D424A">
      <w:pPr>
        <w:spacing w:line="360" w:lineRule="auto"/>
        <w:ind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Individu yang dependent, memiliki harga diri yang rendah, tidak asertif, dan menggunakan ruminative coping. Nolen – Hoeksema &amp; Girgus juga mengatakan bahwa ketika seseorang merasa tertekan akan cenderung fokuspada tekanan  yang mereka rasa dan secara pasif merenung daripada mengalihkannya atau melakukan aktivitas untuk merubah situasi </w:t>
      </w:r>
      <w:sdt>
        <w:sdtPr>
          <w:rPr>
            <w:rFonts w:ascii="tim" w:eastAsia="Times New Roman" w:hAnsi="tim" w:cs="Times New Roman"/>
            <w:color w:val="000000"/>
            <w:sz w:val="24"/>
            <w:szCs w:val="24"/>
            <w:lang w:val="zh-CN"/>
          </w:rPr>
          <w:tag w:val="MENDELEY_CITATION_v3_eyJjaXRhdGlvbklEIjoiTUVOREVMRVlfQ0lUQVRJT05fNjI5YzhhNDctMjVhYy00N2YyLTlkYzItMTNiMmYzODVjZmI2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
          <w:id w:val="-886255544"/>
          <w:placeholder>
            <w:docPart w:val="DefaultPlaceholder_-1854013440"/>
          </w:placeholder>
        </w:sdtPr>
        <w:sdtContent>
          <w:r w:rsidR="00F27083" w:rsidRPr="00F27083">
            <w:rPr>
              <w:rFonts w:ascii="tim" w:eastAsia="Times New Roman" w:hAnsi="tim"/>
              <w:color w:val="000000"/>
              <w:sz w:val="24"/>
            </w:rPr>
            <w:t>(Dianovinina and Psikologi, 2018)</w:t>
          </w:r>
        </w:sdtContent>
      </w:sdt>
      <w:r w:rsidRPr="00BA3741">
        <w:rPr>
          <w:rFonts w:ascii="tim" w:eastAsia="Times New Roman" w:hAnsi="tim" w:cs="Times New Roman"/>
          <w:color w:val="000000" w:themeColor="text1"/>
          <w:sz w:val="24"/>
          <w:szCs w:val="24"/>
          <w:lang w:val="zh-CN"/>
        </w:rPr>
        <w:t>.</w:t>
      </w:r>
    </w:p>
    <w:p w14:paraId="26382DAF" w14:textId="77777777" w:rsidR="002D424A" w:rsidRPr="00BA3741" w:rsidRDefault="002D424A" w:rsidP="002D424A">
      <w:pPr>
        <w:spacing w:line="360" w:lineRule="auto"/>
        <w:jc w:val="both"/>
        <w:rPr>
          <w:rFonts w:ascii="tim" w:eastAsiaTheme="minorEastAsia" w:hAnsi="tim" w:cs="Times New Roman" w:hint="eastAsia"/>
          <w:color w:val="000000" w:themeColor="text1"/>
          <w:sz w:val="24"/>
          <w:szCs w:val="24"/>
          <w:lang w:val="zh-CN"/>
        </w:rPr>
      </w:pPr>
    </w:p>
    <w:p w14:paraId="543D545C" w14:textId="77777777" w:rsidR="002D424A" w:rsidRPr="00BA3741" w:rsidRDefault="002D424A" w:rsidP="00462B88">
      <w:pPr>
        <w:pStyle w:val="Heading5"/>
        <w:numPr>
          <w:ilvl w:val="0"/>
          <w:numId w:val="27"/>
        </w:numPr>
        <w:rPr>
          <w:rFonts w:ascii="tim" w:hAnsi="tim" w:cs="Times New Roman"/>
          <w:b/>
          <w:bCs/>
          <w:color w:val="000000" w:themeColor="text1"/>
          <w:sz w:val="24"/>
          <w:szCs w:val="24"/>
          <w:lang w:val="zh-CN"/>
        </w:rPr>
      </w:pPr>
      <w:bookmarkStart w:id="60" w:name="_Toc141963145"/>
      <w:r w:rsidRPr="00BA3741">
        <w:rPr>
          <w:rFonts w:ascii="tim" w:hAnsi="tim" w:cs="Times New Roman"/>
          <w:b/>
          <w:bCs/>
          <w:color w:val="000000" w:themeColor="text1"/>
          <w:sz w:val="24"/>
          <w:lang w:val="zh-CN"/>
        </w:rPr>
        <w:t>Faktor Sosial</w:t>
      </w:r>
      <w:bookmarkEnd w:id="60"/>
      <w:r w:rsidRPr="00BA3741">
        <w:rPr>
          <w:rFonts w:ascii="tim" w:hAnsi="tim" w:cs="Times New Roman"/>
          <w:b/>
          <w:bCs/>
          <w:color w:val="000000" w:themeColor="text1"/>
          <w:sz w:val="24"/>
          <w:lang w:val="zh-CN"/>
        </w:rPr>
        <w:t xml:space="preserve"> </w:t>
      </w:r>
    </w:p>
    <w:p w14:paraId="4FDA39B1" w14:textId="05C8BB05" w:rsidR="002D424A" w:rsidRPr="00BA3741" w:rsidRDefault="002D424A" w:rsidP="002D424A">
      <w:pPr>
        <w:spacing w:line="360" w:lineRule="auto"/>
        <w:ind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Kejadian tragis seperti kehilangan seseorang atau kehilangan dan kegagalan pekerjaan, Paska bencana, Melahirkan Masalah keuangan, Ketergantungan terhadap narkoba atau alkhohol, Trauma masa kecil,Terisolasi secara sosial, faktor usia dan gender</w:t>
      </w:r>
      <w:r w:rsidR="002E3557" w:rsidRPr="00BA3741">
        <w:rPr>
          <w:rFonts w:ascii="tim" w:eastAsia="Times New Roman" w:hAnsi="tim" w:cs="Times New Roman"/>
          <w:color w:val="000000" w:themeColor="text1"/>
          <w:sz w:val="24"/>
          <w:szCs w:val="24"/>
          <w:lang w:val="en-US"/>
        </w:rPr>
        <w:t xml:space="preserve"> </w:t>
      </w:r>
      <w:sdt>
        <w:sdtPr>
          <w:rPr>
            <w:rFonts w:ascii="tim" w:eastAsia="Times New Roman" w:hAnsi="tim" w:cs="Times New Roman"/>
            <w:color w:val="000000"/>
            <w:sz w:val="24"/>
            <w:szCs w:val="24"/>
            <w:lang w:val="en-US"/>
          </w:rPr>
          <w:tag w:val="MENDELEY_CITATION_v3_eyJjaXRhdGlvbklEIjoiTUVOREVMRVlfQ0lUQVRJT05fYmE3ZmI3OTYtYTMyYi00NTU4LWI1NjYtZTY0OTI5M2VkNzNh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
          <w:id w:val="-771558929"/>
          <w:placeholder>
            <w:docPart w:val="DefaultPlaceholder_-1854013440"/>
          </w:placeholder>
        </w:sdtPr>
        <w:sdtContent>
          <w:r w:rsidR="00F27083" w:rsidRPr="00F27083">
            <w:rPr>
              <w:rFonts w:ascii="tim" w:eastAsia="Times New Roman" w:hAnsi="tim"/>
              <w:color w:val="000000"/>
              <w:sz w:val="24"/>
            </w:rPr>
            <w:t>(Dianovinina and Psikologi, 2018)</w:t>
          </w:r>
        </w:sdtContent>
      </w:sdt>
      <w:r w:rsidRPr="00BA3741">
        <w:rPr>
          <w:rFonts w:ascii="tim" w:eastAsia="Times New Roman" w:hAnsi="tim" w:cs="Times New Roman"/>
          <w:color w:val="000000" w:themeColor="text1"/>
          <w:sz w:val="24"/>
          <w:szCs w:val="24"/>
          <w:lang w:val="zh-CN"/>
        </w:rPr>
        <w:t>.</w:t>
      </w:r>
    </w:p>
    <w:p w14:paraId="01E42734" w14:textId="77777777" w:rsidR="002D424A" w:rsidRPr="00BA3741" w:rsidRDefault="002D424A" w:rsidP="002D424A">
      <w:pPr>
        <w:spacing w:line="360" w:lineRule="auto"/>
        <w:jc w:val="both"/>
        <w:rPr>
          <w:rFonts w:ascii="tim" w:hAnsi="tim" w:cs="Times New Roman"/>
          <w:color w:val="000000" w:themeColor="text1"/>
          <w:sz w:val="20"/>
          <w:szCs w:val="20"/>
          <w:shd w:val="clear" w:color="auto" w:fill="FFFFFF"/>
        </w:rPr>
      </w:pPr>
    </w:p>
    <w:p w14:paraId="28C09896" w14:textId="5C530699" w:rsidR="002D424A" w:rsidRPr="00BA3741" w:rsidRDefault="002D424A" w:rsidP="002D424A">
      <w:pPr>
        <w:pStyle w:val="Heading4"/>
        <w:numPr>
          <w:ilvl w:val="0"/>
          <w:numId w:val="19"/>
        </w:numPr>
        <w:spacing w:line="360" w:lineRule="auto"/>
        <w:rPr>
          <w:rFonts w:ascii="tim" w:hAnsi="tim" w:cs="Times New Roman"/>
          <w:b/>
          <w:bCs/>
          <w:color w:val="000000" w:themeColor="text1"/>
          <w:shd w:val="clear" w:color="auto" w:fill="FFFFFF"/>
        </w:rPr>
      </w:pPr>
      <w:bookmarkStart w:id="61" w:name="_Toc141963146"/>
      <w:r w:rsidRPr="00BA3741">
        <w:rPr>
          <w:rFonts w:ascii="tim" w:hAnsi="tim" w:cs="Times New Roman"/>
          <w:b/>
          <w:bCs/>
          <w:color w:val="000000" w:themeColor="text1"/>
          <w:shd w:val="clear" w:color="auto" w:fill="FFFFFF"/>
        </w:rPr>
        <w:t>Kete</w:t>
      </w:r>
      <w:r w:rsidR="001E746C" w:rsidRPr="00BA3741">
        <w:rPr>
          <w:rFonts w:ascii="tim" w:hAnsi="tim" w:cs="Times New Roman"/>
          <w:b/>
          <w:bCs/>
          <w:color w:val="000000" w:themeColor="text1"/>
          <w:shd w:val="clear" w:color="auto" w:fill="FFFFFF"/>
        </w:rPr>
        <w:t>r</w:t>
      </w:r>
      <w:r w:rsidRPr="00BA3741">
        <w:rPr>
          <w:rFonts w:ascii="tim" w:hAnsi="tim" w:cs="Times New Roman"/>
          <w:b/>
          <w:bCs/>
          <w:color w:val="000000" w:themeColor="text1"/>
          <w:shd w:val="clear" w:color="auto" w:fill="FFFFFF"/>
        </w:rPr>
        <w:t>kaitan Dengan Anatomi Tubuh</w:t>
      </w:r>
      <w:bookmarkEnd w:id="61"/>
    </w:p>
    <w:p w14:paraId="7FAA69CA" w14:textId="315D4168" w:rsidR="002D424A" w:rsidRPr="00BA3741" w:rsidRDefault="002D424A" w:rsidP="002D424A">
      <w:pPr>
        <w:spacing w:line="360" w:lineRule="auto"/>
        <w:ind w:firstLine="720"/>
        <w:jc w:val="both"/>
        <w:rPr>
          <w:rFonts w:ascii="tim" w:hAnsi="tim" w:cs="Times New Roman"/>
          <w:color w:val="000000" w:themeColor="text1"/>
          <w:sz w:val="20"/>
          <w:szCs w:val="20"/>
          <w:shd w:val="clear" w:color="auto" w:fill="FFFFFF"/>
        </w:rPr>
      </w:pPr>
      <w:r w:rsidRPr="00BA3741">
        <w:rPr>
          <w:rFonts w:ascii="tim" w:eastAsia="SimSun" w:hAnsi="tim" w:cs="Times New Roman"/>
          <w:color w:val="000000" w:themeColor="text1"/>
          <w:sz w:val="24"/>
          <w:szCs w:val="24"/>
          <w:lang w:val="en-US" w:bidi="ar"/>
        </w:rPr>
        <w:t xml:space="preserve">Gangguan psikologis seperti depresi dapat menyebabkan efek samping berupa penurunan kualitas hidup. penurunan kualitas hidup, insomnia, kelelahan, tekanan psikologis dan aktivitas fisik yang berkurang.Penurunan durasi dan kualitas tidur juga menjadi salah satu faktor yang menunjang munculnya depresi. Kualitas tidur merupakan kemampuan seseorang mempertahankan keadaan tidur dan mendapatkan jangka waktu tidur </w:t>
      </w:r>
      <w:r w:rsidRPr="00BA3741">
        <w:rPr>
          <w:rFonts w:ascii="tim" w:eastAsia="TimesNewRomanPS-ItalicMT" w:hAnsi="tim" w:cs="Times New Roman"/>
          <w:i/>
          <w:iCs/>
          <w:color w:val="000000" w:themeColor="text1"/>
          <w:sz w:val="24"/>
          <w:szCs w:val="24"/>
          <w:lang w:val="en-US" w:bidi="ar"/>
        </w:rPr>
        <w:t xml:space="preserve">rapid eye movement </w:t>
      </w:r>
      <w:r w:rsidRPr="00BA3741">
        <w:rPr>
          <w:rFonts w:ascii="tim" w:eastAsia="SimSun" w:hAnsi="tim" w:cs="Times New Roman"/>
          <w:color w:val="000000" w:themeColor="text1"/>
          <w:sz w:val="24"/>
          <w:szCs w:val="24"/>
          <w:lang w:val="en-US" w:bidi="ar"/>
        </w:rPr>
        <w:t xml:space="preserve">(REM) dan </w:t>
      </w:r>
      <w:r w:rsidRPr="00BA3741">
        <w:rPr>
          <w:rFonts w:ascii="tim" w:eastAsia="TimesNewRomanPS-ItalicMT" w:hAnsi="tim" w:cs="Times New Roman"/>
          <w:i/>
          <w:iCs/>
          <w:color w:val="000000" w:themeColor="text1"/>
          <w:sz w:val="24"/>
          <w:szCs w:val="24"/>
          <w:lang w:val="en-US" w:bidi="ar"/>
        </w:rPr>
        <w:t xml:space="preserve">non rapid eye movement </w:t>
      </w:r>
      <w:r w:rsidRPr="00BA3741">
        <w:rPr>
          <w:rFonts w:ascii="tim" w:eastAsia="SimSun" w:hAnsi="tim" w:cs="Times New Roman"/>
          <w:color w:val="000000" w:themeColor="text1"/>
          <w:sz w:val="24"/>
          <w:szCs w:val="24"/>
          <w:lang w:val="en-US" w:bidi="ar"/>
        </w:rPr>
        <w:t xml:space="preserve">(NREM). Efek dari depresi adalah adalah gejala penurunan kinerja optimal neurokognitif dan psikomotor serta permasalahan kesehatan fisik dan mental. menyebabkan aktifasi berlebihan dari sistem saraf otonom serta </w:t>
      </w:r>
      <w:r w:rsidRPr="00BA3741">
        <w:rPr>
          <w:rFonts w:ascii="tim" w:eastAsia="TimesNewRomanPS-ItalicMT" w:hAnsi="tim" w:cs="Times New Roman"/>
          <w:i/>
          <w:iCs/>
          <w:color w:val="000000" w:themeColor="text1"/>
          <w:sz w:val="24"/>
          <w:szCs w:val="24"/>
          <w:lang w:val="en-US" w:bidi="ar"/>
        </w:rPr>
        <w:t xml:space="preserve">hypothalamic Pituitary-Adrenal axis dan </w:t>
      </w:r>
      <w:r w:rsidRPr="00BA3741">
        <w:rPr>
          <w:rFonts w:ascii="tim" w:eastAsia="SimSun" w:hAnsi="tim" w:cs="Times New Roman"/>
          <w:color w:val="000000" w:themeColor="text1"/>
          <w:sz w:val="24"/>
          <w:szCs w:val="24"/>
          <w:lang w:val="en-US" w:bidi="ar"/>
        </w:rPr>
        <w:t>kebiasaan untuk khawatir (</w:t>
      </w:r>
      <w:r w:rsidRPr="00BA3741">
        <w:rPr>
          <w:rFonts w:ascii="tim" w:eastAsia="SimSun" w:hAnsi="tim" w:cs="Times New Roman"/>
          <w:color w:val="000000" w:themeColor="text1"/>
          <w:sz w:val="24"/>
          <w:szCs w:val="19"/>
          <w:shd w:val="clear" w:color="auto" w:fill="FFFFFF"/>
        </w:rPr>
        <w:t>DEPRESI, H. K. T. D. T. Program Studi Sarjana Kedokteran dan Pendidikan Dokter, Fakultas Kedokteran Universitas Udayana 2. Departemen Anatomi, Fakultas Kedokteran Universitas Udayana.</w:t>
      </w:r>
      <w:r w:rsidR="002E3557" w:rsidRPr="00BA3741">
        <w:rPr>
          <w:rFonts w:ascii="tim" w:eastAsia="SimSun" w:hAnsi="tim" w:cs="Times New Roman"/>
          <w:color w:val="000000" w:themeColor="text1"/>
          <w:sz w:val="24"/>
          <w:szCs w:val="19"/>
          <w:shd w:val="clear" w:color="auto" w:fill="FFFFFF"/>
          <w:lang w:val="en-US"/>
        </w:rPr>
        <w:t xml:space="preserve"> </w:t>
      </w:r>
      <w:sdt>
        <w:sdtPr>
          <w:rPr>
            <w:rFonts w:ascii="tim" w:eastAsia="SimSun" w:hAnsi="tim" w:cs="Times New Roman"/>
            <w:color w:val="000000"/>
            <w:sz w:val="24"/>
            <w:szCs w:val="19"/>
            <w:shd w:val="clear" w:color="auto" w:fill="FFFFFF"/>
            <w:lang w:val="en-US"/>
          </w:rPr>
          <w:tag w:val="MENDELEY_CITATION_v3_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"/>
          <w:id w:val="494848540"/>
          <w:placeholder>
            <w:docPart w:val="DefaultPlaceholder_-1854013440"/>
          </w:placeholder>
        </w:sdtPr>
        <w:sdtContent>
          <w:r w:rsidR="00F27083" w:rsidRPr="00F27083">
            <w:rPr>
              <w:rFonts w:ascii="tim" w:eastAsia="SimSun" w:hAnsi="tim" w:cs="Times New Roman" w:hint="eastAsia"/>
              <w:color w:val="000000"/>
              <w:sz w:val="24"/>
              <w:szCs w:val="19"/>
              <w:shd w:val="clear" w:color="auto" w:fill="FFFFFF"/>
              <w:lang w:val="en-US"/>
            </w:rPr>
            <w:t>(Radityo, 2020)</w:t>
          </w:r>
        </w:sdtContent>
      </w:sdt>
    </w:p>
    <w:p w14:paraId="47A95D2C" w14:textId="77777777" w:rsidR="002D424A" w:rsidRPr="00BA3741" w:rsidRDefault="002D424A" w:rsidP="002D424A">
      <w:pPr>
        <w:spacing w:line="360" w:lineRule="auto"/>
        <w:jc w:val="both"/>
        <w:rPr>
          <w:rFonts w:ascii="tim" w:hAnsi="tim" w:cs="Times New Roman"/>
          <w:color w:val="000000" w:themeColor="text1"/>
          <w:lang w:val="en-US"/>
        </w:rPr>
      </w:pPr>
    </w:p>
    <w:p w14:paraId="47684550" w14:textId="77777777" w:rsidR="002D424A" w:rsidRPr="00BA3741" w:rsidRDefault="002D424A" w:rsidP="002D424A">
      <w:pPr>
        <w:spacing w:line="360" w:lineRule="auto"/>
        <w:jc w:val="both"/>
        <w:rPr>
          <w:rFonts w:ascii="tim" w:hAnsi="tim" w:cs="Times New Roman"/>
          <w:color w:val="000000" w:themeColor="text1"/>
          <w:lang w:val="en-US"/>
        </w:rPr>
      </w:pPr>
    </w:p>
    <w:p w14:paraId="3E9BD13F" w14:textId="77777777" w:rsidR="002D424A" w:rsidRPr="00BA3741" w:rsidRDefault="002D424A" w:rsidP="00F71FE9">
      <w:pPr>
        <w:pStyle w:val="Heading3"/>
        <w:numPr>
          <w:ilvl w:val="0"/>
          <w:numId w:val="24"/>
        </w:numPr>
        <w:spacing w:line="360" w:lineRule="auto"/>
        <w:rPr>
          <w:rFonts w:ascii="tim" w:hAnsi="tim" w:cs="Times New Roman"/>
          <w:b/>
          <w:bCs/>
          <w:i/>
          <w:iCs/>
          <w:color w:val="000000" w:themeColor="text1"/>
          <w:lang w:val="en-US"/>
        </w:rPr>
      </w:pPr>
      <w:bookmarkStart w:id="62" w:name="_Toc141963147"/>
      <w:r w:rsidRPr="00BA3741">
        <w:rPr>
          <w:rFonts w:ascii="tim" w:hAnsi="tim" w:cs="Times New Roman"/>
          <w:b/>
          <w:bCs/>
          <w:i/>
          <w:iCs/>
          <w:color w:val="000000" w:themeColor="text1"/>
          <w:lang w:val="en-US"/>
        </w:rPr>
        <w:lastRenderedPageBreak/>
        <w:t>Anxiety</w:t>
      </w:r>
      <w:bookmarkEnd w:id="62"/>
    </w:p>
    <w:p w14:paraId="654151E0" w14:textId="4397EFFA" w:rsidR="0073645B" w:rsidRPr="00BA3741" w:rsidRDefault="0073645B" w:rsidP="0073645B">
      <w:pPr>
        <w:jc w:val="both"/>
        <w:rPr>
          <w:rFonts w:ascii="tim" w:hAnsi="tim"/>
          <w:sz w:val="24"/>
          <w:lang w:val="en-US"/>
        </w:rPr>
      </w:pPr>
      <w:r w:rsidRPr="00BA3741">
        <w:rPr>
          <w:rFonts w:ascii="tim" w:hAnsi="tim"/>
          <w:color w:val="000000"/>
          <w:sz w:val="24"/>
        </w:rPr>
        <w:t xml:space="preserve">Psikologi memandang kecemasan sendiri beranekaragam, banyak teori dan Teknik diteliti serta dikembangkan untuk mengatasi permasalahan kecemasan ini. Kecemasan adalah reaksi yang tepat terhadap suatu hal yang dianggap mengancam, namun cemas menjadi tidak wajar apabila reaksi dan kemunculannya tidak tepat, baik intensitas maupun tingkatan gejalanya </w:t>
      </w:r>
      <w:sdt>
        <w:sdtPr>
          <w:rPr>
            <w:rFonts w:ascii="tim" w:hAnsi="tim"/>
            <w:color w:val="000000"/>
            <w:sz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F27083">
            <w:rPr>
              <w:rFonts w:ascii="tim" w:hAnsi="tim"/>
              <w:color w:val="000000"/>
              <w:sz w:val="24"/>
            </w:rPr>
            <w:t>(Ruskandi, 2021).</w:t>
          </w:r>
        </w:sdtContent>
      </w:sdt>
    </w:p>
    <w:p w14:paraId="67ED86E1" w14:textId="77777777" w:rsidR="002D424A" w:rsidRPr="00BA3741" w:rsidRDefault="002D424A" w:rsidP="002D424A">
      <w:pPr>
        <w:pStyle w:val="Heading4"/>
        <w:numPr>
          <w:ilvl w:val="0"/>
          <w:numId w:val="18"/>
        </w:numPr>
        <w:spacing w:line="360" w:lineRule="auto"/>
        <w:rPr>
          <w:rFonts w:ascii="tim" w:hAnsi="tim" w:cs="Times New Roman"/>
          <w:b/>
          <w:bCs/>
          <w:color w:val="000000" w:themeColor="text1"/>
          <w:lang w:val="en-US"/>
        </w:rPr>
      </w:pPr>
      <w:bookmarkStart w:id="63" w:name="_Toc141963148"/>
      <w:r w:rsidRPr="00BA3741">
        <w:rPr>
          <w:rFonts w:ascii="tim" w:hAnsi="tim" w:cs="Times New Roman"/>
          <w:b/>
          <w:bCs/>
          <w:color w:val="000000" w:themeColor="text1"/>
          <w:lang w:val="en-US"/>
        </w:rPr>
        <w:t>JENIS</w:t>
      </w:r>
      <w:bookmarkEnd w:id="63"/>
    </w:p>
    <w:p w14:paraId="543EDAB1" w14:textId="02D9FE45" w:rsidR="00CD4A03" w:rsidRPr="00BA3741" w:rsidRDefault="00CD4A03" w:rsidP="00CD4A03">
      <w:pPr>
        <w:spacing w:line="360" w:lineRule="auto"/>
        <w:ind w:firstLine="720"/>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Psikologi memandang kecemasan sendiri beranekaragam, banyak teori dan Teknik diteliti serta dikembangkan untuk mengatasi permasalahan kecemasan ini. Kecemasan adalah reaksi yang tepat terhadap suatu hal yang dianggap mengancam, namun cemas menjadi tidak wajar apabila reaksi dan kemunculannya tidak tepat, baik intensitas maupun tingkatan gejalanya </w:t>
      </w:r>
      <w:sdt>
        <w:sdtPr>
          <w:rPr>
            <w:rFonts w:ascii="tim" w:hAnsi="tim" w:cs="Times New Roman"/>
            <w:color w:val="000000"/>
            <w:sz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F27083">
            <w:rPr>
              <w:rFonts w:ascii="tim" w:hAnsi="tim" w:cs="Times New Roman"/>
              <w:color w:val="000000"/>
              <w:sz w:val="24"/>
              <w:lang w:val="en-US"/>
            </w:rPr>
            <w:t>(Ruskandi, 2021)</w:t>
          </w:r>
        </w:sdtContent>
      </w:sdt>
      <w:r w:rsidRPr="00BA3741">
        <w:rPr>
          <w:rFonts w:ascii="tim" w:hAnsi="tim" w:cs="Times New Roman"/>
          <w:color w:val="000000" w:themeColor="text1"/>
          <w:sz w:val="24"/>
          <w:lang w:val="en-US"/>
        </w:rPr>
        <w:t>.</w:t>
      </w:r>
    </w:p>
    <w:p w14:paraId="1E5C43B3" w14:textId="0298AEC8" w:rsidR="002D424A" w:rsidRPr="00BA3741" w:rsidRDefault="002D424A" w:rsidP="002D424A">
      <w:pPr>
        <w:spacing w:line="360" w:lineRule="auto"/>
        <w:ind w:firstLine="720"/>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Jenis – Jenis Kecemasan ada tiga menurut Freud dalam </w:t>
      </w:r>
      <w:sdt>
        <w:sdtPr>
          <w:rPr>
            <w:rFonts w:ascii="tim" w:hAnsi="tim" w:cs="Times New Roman"/>
            <w:color w:val="000000"/>
            <w:sz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F27083">
            <w:rPr>
              <w:rFonts w:ascii="tim" w:eastAsia="Times New Roman" w:hAnsi="tim"/>
              <w:color w:val="000000"/>
              <w:sz w:val="24"/>
            </w:rPr>
            <w:t>(Dedy Nugraha and Sunan Kalijaga Yogyakarta, 2020)</w:t>
          </w:r>
        </w:sdtContent>
      </w:sdt>
      <w:r w:rsidRPr="00BA3741">
        <w:rPr>
          <w:rFonts w:ascii="tim" w:hAnsi="tim" w:cs="Times New Roman"/>
          <w:color w:val="000000" w:themeColor="text1"/>
          <w:sz w:val="24"/>
          <w:lang w:val="en-US"/>
        </w:rPr>
        <w:t xml:space="preserve"> yaitu :</w:t>
      </w:r>
    </w:p>
    <w:p w14:paraId="549DFB53" w14:textId="77777777" w:rsidR="002D424A" w:rsidRPr="00BA3741" w:rsidRDefault="002D424A" w:rsidP="002D424A">
      <w:pPr>
        <w:pStyle w:val="ListParagraph"/>
        <w:numPr>
          <w:ilvl w:val="0"/>
          <w:numId w:val="17"/>
        </w:numPr>
        <w:spacing w:line="360" w:lineRule="auto"/>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Kecemasan Realitas atau Objektif (Reality of Objective anxiety) </w:t>
      </w:r>
    </w:p>
    <w:p w14:paraId="4BBF7C10" w14:textId="77777777" w:rsidR="002D424A" w:rsidRPr="00BA3741" w:rsidRDefault="002D424A" w:rsidP="002D424A">
      <w:pPr>
        <w:pStyle w:val="ListParagraph"/>
        <w:numPr>
          <w:ilvl w:val="0"/>
          <w:numId w:val="17"/>
        </w:numPr>
        <w:spacing w:line="360" w:lineRule="auto"/>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Kecemasan Neorosis (Neurotic Anxiety) </w:t>
      </w:r>
    </w:p>
    <w:p w14:paraId="0C0754A5" w14:textId="77777777" w:rsidR="002D424A" w:rsidRPr="00BA3741" w:rsidRDefault="002D424A" w:rsidP="002D424A">
      <w:pPr>
        <w:pStyle w:val="ListParagraph"/>
        <w:numPr>
          <w:ilvl w:val="0"/>
          <w:numId w:val="17"/>
        </w:numPr>
        <w:spacing w:line="360" w:lineRule="auto"/>
        <w:jc w:val="both"/>
        <w:rPr>
          <w:rFonts w:ascii="tim" w:hAnsi="tim" w:cs="Times New Roman"/>
          <w:color w:val="000000" w:themeColor="text1"/>
          <w:lang w:val="en-US"/>
        </w:rPr>
      </w:pPr>
      <w:r w:rsidRPr="00BA3741">
        <w:rPr>
          <w:rFonts w:ascii="tim" w:hAnsi="tim" w:cs="Times New Roman"/>
          <w:color w:val="000000" w:themeColor="text1"/>
          <w:sz w:val="24"/>
          <w:lang w:val="en-US"/>
        </w:rPr>
        <w:t>Kecemasan Moral.</w:t>
      </w:r>
    </w:p>
    <w:p w14:paraId="104707D3" w14:textId="77777777" w:rsidR="002D424A" w:rsidRPr="00BA3741" w:rsidRDefault="002D424A" w:rsidP="002D424A">
      <w:pPr>
        <w:pStyle w:val="Heading4"/>
        <w:numPr>
          <w:ilvl w:val="0"/>
          <w:numId w:val="18"/>
        </w:numPr>
        <w:spacing w:line="360" w:lineRule="auto"/>
        <w:rPr>
          <w:rFonts w:ascii="tim" w:hAnsi="tim" w:cs="Times New Roman"/>
          <w:b/>
          <w:bCs/>
          <w:color w:val="000000" w:themeColor="text1"/>
          <w:lang w:val="en-US"/>
        </w:rPr>
      </w:pPr>
      <w:bookmarkStart w:id="64" w:name="_Toc141963149"/>
      <w:r w:rsidRPr="00BA3741">
        <w:rPr>
          <w:rFonts w:ascii="tim" w:hAnsi="tim" w:cs="Times New Roman"/>
          <w:b/>
          <w:bCs/>
          <w:color w:val="000000" w:themeColor="text1"/>
          <w:lang w:val="en-US"/>
        </w:rPr>
        <w:t>FAKTOR PENYEBAB</w:t>
      </w:r>
      <w:bookmarkEnd w:id="64"/>
    </w:p>
    <w:p w14:paraId="1003E0E1" w14:textId="05F61B6F" w:rsidR="002D424A" w:rsidRPr="00BA3741" w:rsidRDefault="002D424A" w:rsidP="002D424A">
      <w:pPr>
        <w:spacing w:line="360" w:lineRule="auto"/>
        <w:ind w:firstLine="720"/>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Penyebab utama kecemasan yang berbeda-beda itu menurut beberapa ahli Psikologi, dikarenakan adanya perbedaan sudut pandang dalam menganalisa apa yang melatarbelakangi individu bisa mengalami kecemasan. Kecemasan dalam kacamata psikologi sosial, hal ini diakibatkan karena individu takut mengalami penolakan atau ketakutan akan tidak diterima oleh kelompok atau masyarakat </w:t>
      </w:r>
      <w:sdt>
        <w:sdtPr>
          <w:rPr>
            <w:rFonts w:ascii="tim" w:hAnsi="tim" w:cs="Times New Roman"/>
            <w:color w:val="000000"/>
            <w:sz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F27083">
            <w:rPr>
              <w:rFonts w:ascii="tim" w:eastAsia="Times New Roman" w:hAnsi="tim"/>
              <w:color w:val="000000"/>
              <w:sz w:val="24"/>
            </w:rPr>
            <w:t>(Ihdaniyati and Arifah, 2013)</w:t>
          </w:r>
        </w:sdtContent>
      </w:sdt>
      <w:r w:rsidRPr="00BA3741">
        <w:rPr>
          <w:rFonts w:ascii="tim" w:hAnsi="tim" w:cs="Times New Roman"/>
          <w:color w:val="000000" w:themeColor="text1"/>
          <w:sz w:val="24"/>
          <w:lang w:val="en-US"/>
        </w:rPr>
        <w:t>.</w:t>
      </w:r>
    </w:p>
    <w:p w14:paraId="6A186EA2" w14:textId="6AFD107A" w:rsidR="002E3557" w:rsidRPr="00BA3741" w:rsidRDefault="002D424A" w:rsidP="002D424A">
      <w:pPr>
        <w:spacing w:line="360" w:lineRule="auto"/>
        <w:ind w:firstLine="720"/>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Pendapat ahli lain mengenai faktor yang dapat menyebabkan kecemasan ada 3 faktor seperti dikemukakan Carnrgie dalam </w:t>
      </w:r>
      <w:sdt>
        <w:sdtPr>
          <w:rPr>
            <w:rFonts w:ascii="tim" w:hAnsi="tim" w:cs="Times New Roman"/>
            <w:color w:val="000000"/>
            <w:sz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F27083">
            <w:rPr>
              <w:rFonts w:ascii="tim" w:eastAsia="Times New Roman" w:hAnsi="tim"/>
              <w:color w:val="000000"/>
              <w:sz w:val="24"/>
            </w:rPr>
            <w:t>(Dedy Nugraha and Sunan Kalijaga Yogyakarta, 2020)</w:t>
          </w:r>
        </w:sdtContent>
      </w:sdt>
      <w:r w:rsidRPr="00BA3741">
        <w:rPr>
          <w:rFonts w:ascii="tim" w:hAnsi="tim" w:cs="Times New Roman"/>
          <w:color w:val="000000" w:themeColor="text1"/>
          <w:sz w:val="24"/>
          <w:lang w:val="en-US"/>
        </w:rPr>
        <w:t>; Penyebab pertama adalah</w:t>
      </w:r>
      <w:r w:rsidR="00875212" w:rsidRPr="00BA3741">
        <w:rPr>
          <w:rFonts w:ascii="tim" w:hAnsi="tim" w:cs="Times New Roman"/>
          <w:color w:val="000000" w:themeColor="text1"/>
          <w:sz w:val="24"/>
          <w:lang w:val="en-US"/>
        </w:rPr>
        <w:t>:</w:t>
      </w:r>
    </w:p>
    <w:p w14:paraId="6332B130" w14:textId="77777777" w:rsidR="002E3557" w:rsidRPr="00BA3741" w:rsidRDefault="002D424A" w:rsidP="002D424A">
      <w:pPr>
        <w:spacing w:line="360" w:lineRule="auto"/>
        <w:ind w:firstLine="720"/>
        <w:jc w:val="both"/>
        <w:rPr>
          <w:rFonts w:ascii="tim" w:hAnsi="tim" w:cs="Times New Roman"/>
          <w:color w:val="000000" w:themeColor="text1"/>
          <w:sz w:val="24"/>
          <w:lang w:val="en-US"/>
        </w:rPr>
      </w:pPr>
      <w:r w:rsidRPr="00BA3741">
        <w:rPr>
          <w:rFonts w:ascii="tim" w:hAnsi="tim" w:cs="Times New Roman"/>
          <w:color w:val="000000" w:themeColor="text1"/>
          <w:sz w:val="24"/>
          <w:lang w:val="en-US"/>
        </w:rPr>
        <w:t xml:space="preserve">a) Faktor Kognitif individu; Kecemasan muncul karena adanya keadaan yang membuat individu merasa takut atau tidak nyaman, sehingga jika pengalaman itu muncul kembali, maka reaksi cemas akan kembali hadir sebagai bentuk manifestasi dari keadaan bahaya yang pernah dirasakan. </w:t>
      </w:r>
    </w:p>
    <w:p w14:paraId="7FD6C631" w14:textId="46591976" w:rsidR="002D424A" w:rsidRPr="00BA3741" w:rsidRDefault="002D424A" w:rsidP="002D424A">
      <w:pPr>
        <w:spacing w:line="360" w:lineRule="auto"/>
        <w:ind w:firstLine="720"/>
        <w:jc w:val="both"/>
        <w:rPr>
          <w:rFonts w:ascii="tim" w:hAnsi="tim" w:cs="Times New Roman"/>
          <w:color w:val="000000" w:themeColor="text1"/>
          <w:sz w:val="24"/>
          <w:lang w:val="en-US"/>
        </w:rPr>
      </w:pPr>
      <w:r w:rsidRPr="00BA3741">
        <w:rPr>
          <w:rFonts w:ascii="tim" w:hAnsi="tim" w:cs="Times New Roman"/>
          <w:color w:val="000000" w:themeColor="text1"/>
          <w:sz w:val="24"/>
          <w:lang w:val="en-US"/>
        </w:rPr>
        <w:lastRenderedPageBreak/>
        <w:t>b) Faktor Lingkungan; penyebab selanjutnya kecemasan bisa muncul karena bersentuhan langsung dengan adat istiadat atau nilai yang dipegang di suatu daerah.</w:t>
      </w:r>
    </w:p>
    <w:p w14:paraId="6D7E3751" w14:textId="77777777" w:rsidR="002D424A" w:rsidRPr="00BA3741" w:rsidRDefault="002D424A" w:rsidP="002D424A">
      <w:pPr>
        <w:pStyle w:val="Heading4"/>
        <w:numPr>
          <w:ilvl w:val="0"/>
          <w:numId w:val="18"/>
        </w:numPr>
        <w:spacing w:line="360" w:lineRule="auto"/>
        <w:rPr>
          <w:rFonts w:ascii="tim" w:hAnsi="tim" w:cs="Times New Roman"/>
          <w:b/>
          <w:bCs/>
          <w:color w:val="000000" w:themeColor="text1"/>
          <w:lang w:val="en-US"/>
        </w:rPr>
      </w:pPr>
      <w:bookmarkStart w:id="65" w:name="_Toc141963150"/>
      <w:r w:rsidRPr="00BA3741">
        <w:rPr>
          <w:rFonts w:ascii="tim" w:hAnsi="tim" w:cs="Times New Roman"/>
          <w:b/>
          <w:bCs/>
          <w:color w:val="000000" w:themeColor="text1"/>
          <w:lang w:val="en-US"/>
        </w:rPr>
        <w:t>KETERKAITAN DENGAN ANATOMIS TUBUH</w:t>
      </w:r>
      <w:bookmarkEnd w:id="65"/>
    </w:p>
    <w:p w14:paraId="1E1CFF76" w14:textId="4224776C" w:rsidR="002D424A" w:rsidRPr="00BA3741" w:rsidRDefault="002D424A" w:rsidP="002D424A">
      <w:pPr>
        <w:spacing w:line="360" w:lineRule="auto"/>
        <w:ind w:firstLine="720"/>
        <w:jc w:val="both"/>
        <w:rPr>
          <w:rFonts w:ascii="tim" w:hAnsi="tim" w:cs="Times New Roman"/>
          <w:color w:val="000000" w:themeColor="text1"/>
          <w:sz w:val="24"/>
        </w:rPr>
      </w:pPr>
      <w:r w:rsidRPr="00BA3741">
        <w:rPr>
          <w:rFonts w:ascii="tim" w:hAnsi="tim" w:cs="Times New Roman"/>
          <w:color w:val="000000" w:themeColor="text1"/>
          <w:sz w:val="24"/>
          <w:lang w:val="en-US"/>
        </w:rPr>
        <w:t>Kecemasan yang terjadi pada kebanyakan pasien gagal jantung dikarenakan mereka mengalami kesulitan mempertahankan oksigenasi yang adekuat sehingga mereka cenderung sesak nafas dan gelisah (Smeltzer,2001). Kecemasan yang dialami ketika terjadi serangan adalah kecemasan berat sehingga memerlukan bantuan untuk oksigenasi dan konseling</w:t>
      </w:r>
      <w:r w:rsidR="00875212" w:rsidRPr="00BA3741">
        <w:rPr>
          <w:rFonts w:ascii="tim" w:hAnsi="tim" w:cs="Times New Roman"/>
          <w:color w:val="000000" w:themeColor="text1"/>
          <w:sz w:val="24"/>
          <w:lang w:val="en-US"/>
        </w:rPr>
        <w:t>.</w:t>
      </w:r>
    </w:p>
    <w:p w14:paraId="0B6AD0D5" w14:textId="3AF085AD" w:rsidR="002D424A" w:rsidRPr="00BA3741" w:rsidRDefault="00684285" w:rsidP="00F71FE9">
      <w:pPr>
        <w:pStyle w:val="Heading3"/>
        <w:numPr>
          <w:ilvl w:val="0"/>
          <w:numId w:val="24"/>
        </w:numPr>
        <w:spacing w:line="360" w:lineRule="auto"/>
        <w:jc w:val="both"/>
        <w:rPr>
          <w:rFonts w:ascii="tim" w:hAnsi="tim" w:cs="Times New Roman"/>
          <w:b/>
          <w:bCs/>
          <w:i/>
          <w:iCs/>
          <w:color w:val="000000" w:themeColor="text1"/>
        </w:rPr>
      </w:pPr>
      <w:bookmarkStart w:id="66" w:name="_Toc141963151"/>
      <w:r w:rsidRPr="00BA3741">
        <w:rPr>
          <w:rFonts w:ascii="tim" w:hAnsi="tim" w:cs="Times New Roman"/>
          <w:b/>
          <w:bCs/>
          <w:i/>
          <w:iCs/>
          <w:color w:val="000000" w:themeColor="text1"/>
        </w:rPr>
        <w:t>Stres</w:t>
      </w:r>
      <w:bookmarkEnd w:id="66"/>
      <w:r w:rsidR="002D424A" w:rsidRPr="00BA3741">
        <w:rPr>
          <w:rFonts w:ascii="tim" w:hAnsi="tim" w:cs="Times New Roman"/>
          <w:b/>
          <w:bCs/>
          <w:i/>
          <w:iCs/>
          <w:color w:val="000000" w:themeColor="text1"/>
        </w:rPr>
        <w:t xml:space="preserve"> </w:t>
      </w:r>
    </w:p>
    <w:p w14:paraId="1C3BB99F" w14:textId="64C0A525" w:rsidR="002D424A" w:rsidRPr="00BA3741" w:rsidRDefault="002D424A" w:rsidP="002D424A">
      <w:pPr>
        <w:tabs>
          <w:tab w:val="left" w:pos="2835"/>
        </w:tabs>
        <w:spacing w:line="360" w:lineRule="auto"/>
        <w:jc w:val="both"/>
        <w:rPr>
          <w:rFonts w:ascii="tim" w:hAnsi="tim" w:cs="Times New Roman"/>
          <w:color w:val="000000" w:themeColor="text1"/>
          <w:sz w:val="24"/>
          <w:szCs w:val="24"/>
        </w:rPr>
      </w:pPr>
      <w:r w:rsidRPr="00BA3741">
        <w:rPr>
          <w:rFonts w:ascii="tim" w:hAnsi="tim" w:cs="Times New Roman"/>
          <w:color w:val="000000" w:themeColor="text1"/>
          <w:sz w:val="24"/>
        </w:rPr>
        <w:tab/>
      </w:r>
      <w:r w:rsidRPr="00BA3741">
        <w:rPr>
          <w:rFonts w:ascii="tim" w:hAnsi="tim" w:cs="Times New Roman"/>
          <w:color w:val="000000" w:themeColor="text1"/>
          <w:sz w:val="24"/>
          <w:szCs w:val="24"/>
        </w:rPr>
        <w:t xml:space="preserve">Menurut American Institute of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tahun 2010 disebutkan bahwa tidak ada definisi yang pasti untuk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karena setiap individu akan memiliki reaksi yang berbeda terhadap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yang sama, sedangkan menurut National of American of School Psychologist tahun </w:t>
      </w:r>
      <w:r w:rsidR="00B66EDE" w:rsidRPr="00BA3741">
        <w:rPr>
          <w:rFonts w:ascii="tim" w:hAnsi="tim" w:cs="Times New Roman"/>
          <w:color w:val="000000" w:themeColor="text1"/>
          <w:sz w:val="24"/>
          <w:szCs w:val="24"/>
        </w:rPr>
        <w:t>199</w:t>
      </w:r>
      <w:r w:rsidRPr="00BA3741">
        <w:rPr>
          <w:rFonts w:ascii="tim" w:hAnsi="tim" w:cs="Times New Roman"/>
          <w:color w:val="000000" w:themeColor="text1"/>
          <w:sz w:val="24"/>
          <w:szCs w:val="24"/>
        </w:rPr>
        <w:t xml:space="preserve">8 disebutkan bahwa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adalah perasaan yang tidak menyenangkan dan diinterpretasikan secara berbeda antara individu yang satu dengan individu yang lainnya.</w:t>
      </w:r>
      <w:sdt>
        <w:sdtPr>
          <w:rPr>
            <w:rFonts w:ascii="tim" w:hAnsi="tim" w:cs="Times New Roman"/>
            <w:color w:val="000000"/>
            <w:sz w:val="24"/>
            <w:szCs w:val="24"/>
          </w:rPr>
          <w:tag w:val="MENDELEY_CITATION_v3_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"/>
          <w:id w:val="1995216707"/>
          <w:placeholder>
            <w:docPart w:val="DC520FD2805342578AC578BA69B2D761"/>
          </w:placeholder>
        </w:sdtPr>
        <w:sdtContent>
          <w:r w:rsidR="00F27083" w:rsidRPr="00F27083">
            <w:rPr>
              <w:rFonts w:ascii="tim" w:eastAsia="Times New Roman" w:hAnsi="tim" w:cs="Times New Roman"/>
              <w:color w:val="000000"/>
              <w:sz w:val="24"/>
            </w:rPr>
            <w:t>(SKRINING MASALAH KESEHATAN JIWA DENGAN KUESIONER DASS-42 PADA CIVITAS UIN SYARIF HIDAYATULLAH JAKARTA YANG MEMILIKI RIWAYAT HIPERTENSI, n.d.).</w:t>
          </w:r>
        </w:sdtContent>
      </w:sdt>
    </w:p>
    <w:p w14:paraId="3A4CC827" w14:textId="71799402" w:rsidR="002D424A" w:rsidRPr="00BA3741" w:rsidRDefault="002D424A" w:rsidP="002D424A">
      <w:pPr>
        <w:tabs>
          <w:tab w:val="left" w:pos="2835"/>
        </w:tabs>
        <w:spacing w:line="360" w:lineRule="auto"/>
        <w:jc w:val="both"/>
        <w:rPr>
          <w:rFonts w:ascii="tim" w:hAnsi="tim" w:cs="Times New Roman"/>
          <w:color w:val="000000" w:themeColor="text1"/>
          <w:sz w:val="24"/>
          <w:szCs w:val="24"/>
        </w:rPr>
      </w:pPr>
      <w:r w:rsidRPr="00BA3741">
        <w:rPr>
          <w:rFonts w:ascii="tim" w:hAnsi="tim" w:cs="Times New Roman"/>
          <w:color w:val="000000" w:themeColor="text1"/>
          <w:sz w:val="24"/>
          <w:szCs w:val="24"/>
        </w:rPr>
        <w:tab/>
        <w:t xml:space="preserve">Menurut Bans Selye,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merupakan respon tubuh yang bersifat tidak spesifik terhadap setiap tuntutan atau beban atasnya. Berdasarkan pengertian tersebut dapat dikatakan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apabila seseorang mengalami beban atau tugas yang berat tetapi orang tersebut tidak dapat mengatasi tugas yang dibebankan itu, maka tubuh akan berespon dengan tidak mampu terhadap tugas tersebut, sehingga orang tersebut dapat mengalami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Respon atau tindakan ini termasuk respon fisiologis dan psikologis.</w:t>
      </w:r>
      <w:sdt>
        <w:sdtPr>
          <w:rPr>
            <w:rFonts w:ascii="tim" w:hAnsi="tim" w:cs="Times New Roman"/>
            <w:color w:val="000000"/>
            <w:sz w:val="24"/>
            <w:szCs w:val="24"/>
          </w:rPr>
          <w:tag w:val="MENDELEY_CITATION_v3_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"/>
          <w:id w:val="37946132"/>
          <w:placeholder>
            <w:docPart w:val="DC520FD2805342578AC578BA69B2D761"/>
          </w:placeholder>
        </w:sdtPr>
        <w:sdtContent>
          <w:r w:rsidR="00F27083" w:rsidRPr="00F27083">
            <w:rPr>
              <w:rFonts w:ascii="tim" w:eastAsia="Times New Roman" w:hAnsi="tim" w:cs="Times New Roman"/>
              <w:color w:val="000000"/>
              <w:sz w:val="24"/>
            </w:rPr>
            <w:t>(SKRINING MASALAH KESEHATAN JIWA DENGAN KUESIONER DASS-42 PADA CIVITAS UIN SYARIF HIDAYATULLAH JAKARTA YANG MEMILIKI RIWAYAT HIPERTENSI, n.d.).</w:t>
          </w:r>
        </w:sdtContent>
      </w:sdt>
    </w:p>
    <w:p w14:paraId="2EA74D45" w14:textId="1CED89A9" w:rsidR="002D424A" w:rsidRPr="00BA3741" w:rsidRDefault="002D424A" w:rsidP="002D424A">
      <w:pPr>
        <w:pStyle w:val="Heading4"/>
        <w:numPr>
          <w:ilvl w:val="0"/>
          <w:numId w:val="9"/>
        </w:numPr>
        <w:spacing w:line="360" w:lineRule="auto"/>
        <w:rPr>
          <w:rFonts w:ascii="tim" w:hAnsi="tim" w:cs="Times New Roman"/>
          <w:b/>
          <w:bCs/>
          <w:color w:val="000000" w:themeColor="text1"/>
        </w:rPr>
      </w:pPr>
      <w:bookmarkStart w:id="67" w:name="_Toc141430135"/>
      <w:bookmarkStart w:id="68" w:name="_Toc141428164"/>
      <w:bookmarkStart w:id="69" w:name="_Toc141963152"/>
      <w:r w:rsidRPr="00BA3741">
        <w:rPr>
          <w:rFonts w:ascii="tim" w:hAnsi="tim" w:cs="Times New Roman"/>
          <w:b/>
          <w:bCs/>
          <w:color w:val="000000" w:themeColor="text1"/>
        </w:rPr>
        <w:t xml:space="preserve">Jenis </w:t>
      </w:r>
      <w:r w:rsidR="00684285" w:rsidRPr="00BA3741">
        <w:rPr>
          <w:rFonts w:ascii="tim" w:hAnsi="tim" w:cs="Times New Roman"/>
          <w:b/>
          <w:bCs/>
          <w:color w:val="000000" w:themeColor="text1"/>
        </w:rPr>
        <w:t>stres</w:t>
      </w:r>
      <w:bookmarkEnd w:id="67"/>
      <w:bookmarkEnd w:id="68"/>
      <w:bookmarkEnd w:id="69"/>
    </w:p>
    <w:p w14:paraId="634C2662" w14:textId="1873CB6A" w:rsidR="002D424A" w:rsidRPr="00BA3741" w:rsidRDefault="002D424A" w:rsidP="002D424A">
      <w:pPr>
        <w:spacing w:line="360" w:lineRule="auto"/>
        <w:ind w:left="216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Berdasarkan penyebabnya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dapat digolongkan menjadi</w:t>
      </w:r>
      <w:r w:rsidR="00954476">
        <w:rPr>
          <w:rFonts w:ascii="tim" w:hAnsi="tim" w:cs="Times New Roman"/>
          <w:color w:val="000000" w:themeColor="text1"/>
          <w:sz w:val="24"/>
          <w:szCs w:val="24"/>
        </w:rPr>
        <w:t xml:space="preserve"> </w:t>
      </w:r>
      <w:r w:rsidR="00954476">
        <w:rPr>
          <w:rFonts w:ascii="tim" w:hAnsi="tim" w:cs="Times New Roman"/>
          <w:color w:val="000000" w:themeColor="text1"/>
          <w:sz w:val="24"/>
          <w:szCs w:val="24"/>
        </w:rPr>
        <w:fldChar w:fldCharType="begin" w:fldLock="1"/>
      </w:r>
      <w:r w:rsidR="00954476">
        <w:rPr>
          <w:rFonts w:ascii="tim" w:hAnsi="tim" w:cs="Times New Roman"/>
          <w:color w:val="000000" w:themeColor="text1"/>
          <w:sz w:val="24"/>
          <w:szCs w:val="24"/>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954476">
        <w:rPr>
          <w:rFonts w:ascii="tim" w:hAnsi="tim" w:cs="Times New Roman"/>
          <w:color w:val="000000" w:themeColor="text1"/>
          <w:sz w:val="24"/>
          <w:szCs w:val="24"/>
        </w:rPr>
        <w:fldChar w:fldCharType="separate"/>
      </w:r>
      <w:r w:rsidR="00954476" w:rsidRPr="00954476">
        <w:rPr>
          <w:rFonts w:ascii="tim" w:hAnsi="tim" w:cs="Times New Roman"/>
          <w:noProof/>
          <w:color w:val="000000" w:themeColor="text1"/>
          <w:sz w:val="24"/>
          <w:szCs w:val="24"/>
        </w:rPr>
        <w:t>(Afrian, 2021)</w:t>
      </w:r>
      <w:r w:rsidR="00954476">
        <w:rPr>
          <w:rFonts w:ascii="tim" w:hAnsi="tim" w:cs="Times New Roman"/>
          <w:color w:val="000000" w:themeColor="text1"/>
          <w:sz w:val="24"/>
          <w:szCs w:val="24"/>
        </w:rPr>
        <w:fldChar w:fldCharType="end"/>
      </w:r>
      <w:r w:rsidR="00954476">
        <w:rPr>
          <w:rFonts w:ascii="tim" w:hAnsi="tim" w:cs="Times New Roman"/>
          <w:color w:val="000000" w:themeColor="text1"/>
          <w:sz w:val="24"/>
          <w:szCs w:val="24"/>
        </w:rPr>
        <w:fldChar w:fldCharType="begin" w:fldLock="1"/>
      </w:r>
      <w:r w:rsidR="00954476">
        <w:rPr>
          <w:rFonts w:ascii="tim" w:hAnsi="tim" w:cs="Times New Roman"/>
          <w:color w:val="000000" w:themeColor="text1"/>
          <w:sz w:val="24"/>
          <w:szCs w:val="24"/>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operties":{"noteIndex":0},"schema":"https://github.com/citation-style-language/schema/raw/master/csl-citation.json"}</w:instrText>
      </w:r>
      <w:r w:rsidR="00954476">
        <w:rPr>
          <w:rFonts w:ascii="tim" w:hAnsi="tim" w:cs="Times New Roman"/>
          <w:color w:val="000000" w:themeColor="text1"/>
          <w:sz w:val="24"/>
          <w:szCs w:val="24"/>
        </w:rPr>
        <w:fldChar w:fldCharType="separate"/>
      </w:r>
      <w:r w:rsidR="00954476" w:rsidRPr="00954476">
        <w:rPr>
          <w:rFonts w:ascii="tim" w:hAnsi="tim" w:cs="Times New Roman"/>
          <w:noProof/>
          <w:color w:val="000000" w:themeColor="text1"/>
          <w:sz w:val="24"/>
          <w:szCs w:val="24"/>
        </w:rPr>
        <w:t>(Lis Triasari, 2019)</w:t>
      </w:r>
      <w:r w:rsidR="00954476">
        <w:rPr>
          <w:rFonts w:ascii="tim" w:hAnsi="tim" w:cs="Times New Roman"/>
          <w:color w:val="000000" w:themeColor="text1"/>
          <w:sz w:val="24"/>
          <w:szCs w:val="24"/>
        </w:rPr>
        <w:fldChar w:fldCharType="end"/>
      </w:r>
      <w:r w:rsidR="00875212" w:rsidRPr="00BA3741">
        <w:rPr>
          <w:rFonts w:ascii="tim" w:hAnsi="tim" w:cs="Times New Roman"/>
          <w:color w:val="000000" w:themeColor="text1"/>
          <w:sz w:val="24"/>
          <w:szCs w:val="24"/>
        </w:rPr>
        <w:t>:</w:t>
      </w:r>
    </w:p>
    <w:p w14:paraId="7B696107" w14:textId="6C2871E9" w:rsidR="002D424A" w:rsidRPr="00BA3741" w:rsidRDefault="00684285" w:rsidP="002D424A">
      <w:pPr>
        <w:pStyle w:val="ListParagraph"/>
        <w:numPr>
          <w:ilvl w:val="1"/>
          <w:numId w:val="8"/>
        </w:numPr>
        <w:spacing w:line="360" w:lineRule="auto"/>
        <w:jc w:val="both"/>
        <w:rPr>
          <w:rFonts w:ascii="tim" w:hAnsi="tim" w:cs="Times New Roman"/>
          <w:b/>
          <w:bCs/>
          <w:color w:val="000000" w:themeColor="text1"/>
          <w:sz w:val="24"/>
          <w:szCs w:val="24"/>
        </w:rPr>
      </w:pPr>
      <w:r w:rsidRPr="00BA3741">
        <w:rPr>
          <w:rFonts w:ascii="tim" w:hAnsi="tim" w:cs="Times New Roman"/>
          <w:b/>
          <w:bCs/>
          <w:color w:val="000000" w:themeColor="text1"/>
          <w:sz w:val="24"/>
          <w:szCs w:val="24"/>
        </w:rPr>
        <w:t>Stres</w:t>
      </w:r>
      <w:r w:rsidR="002D424A" w:rsidRPr="00BA3741">
        <w:rPr>
          <w:rFonts w:ascii="tim" w:hAnsi="tim" w:cs="Times New Roman"/>
          <w:b/>
          <w:bCs/>
          <w:color w:val="000000" w:themeColor="text1"/>
          <w:sz w:val="24"/>
          <w:szCs w:val="24"/>
        </w:rPr>
        <w:t xml:space="preserve"> Fisik</w:t>
      </w:r>
    </w:p>
    <w:p w14:paraId="14BC4B2C" w14:textId="77777777"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r w:rsidRPr="00BA3741">
        <w:rPr>
          <w:rFonts w:ascii="tim" w:hAnsi="tim" w:cs="Times New Roman"/>
          <w:color w:val="000000" w:themeColor="text1"/>
          <w:sz w:val="24"/>
          <w:szCs w:val="24"/>
        </w:rPr>
        <w:lastRenderedPageBreak/>
        <w:t>Dapat disebabkan oleh suhu atau temperatur yang terlalu tinggi atau rendah, suara amat bising, sinar yang terlalu terang, atau tersengat arus listrik.</w:t>
      </w:r>
    </w:p>
    <w:p w14:paraId="169C93C1" w14:textId="77777777"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p>
    <w:p w14:paraId="0FDD1282" w14:textId="2A6BA073" w:rsidR="002D424A" w:rsidRPr="00BA3741" w:rsidRDefault="00684285" w:rsidP="002D424A">
      <w:pPr>
        <w:pStyle w:val="ListParagraph"/>
        <w:numPr>
          <w:ilvl w:val="1"/>
          <w:numId w:val="8"/>
        </w:numPr>
        <w:spacing w:line="360" w:lineRule="auto"/>
        <w:jc w:val="both"/>
        <w:rPr>
          <w:rFonts w:ascii="tim" w:hAnsi="tim" w:cs="Times New Roman"/>
          <w:b/>
          <w:bCs/>
          <w:color w:val="000000" w:themeColor="text1"/>
          <w:sz w:val="24"/>
          <w:szCs w:val="24"/>
        </w:rPr>
      </w:pPr>
      <w:r w:rsidRPr="00BA3741">
        <w:rPr>
          <w:rFonts w:ascii="tim" w:hAnsi="tim" w:cs="Times New Roman"/>
          <w:b/>
          <w:bCs/>
          <w:color w:val="000000" w:themeColor="text1"/>
          <w:sz w:val="24"/>
          <w:szCs w:val="24"/>
        </w:rPr>
        <w:t>Stres</w:t>
      </w:r>
      <w:r w:rsidR="002D424A" w:rsidRPr="00BA3741">
        <w:rPr>
          <w:rFonts w:ascii="tim" w:hAnsi="tim" w:cs="Times New Roman"/>
          <w:b/>
          <w:bCs/>
          <w:color w:val="000000" w:themeColor="text1"/>
          <w:sz w:val="24"/>
          <w:szCs w:val="24"/>
        </w:rPr>
        <w:t xml:space="preserve"> Kimiawi</w:t>
      </w:r>
    </w:p>
    <w:p w14:paraId="2F1BABF7" w14:textId="2E15F6B0"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Dapat disebabkan oleh asam-basa kuat, obat-obatan, zat beracun, hormon, atau gas.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mikrobiologik, disebabkan oleh bakteri, virus, atau parasit yang menimbulkan penyakit.</w:t>
      </w:r>
    </w:p>
    <w:p w14:paraId="53A0F90C" w14:textId="77777777"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p>
    <w:p w14:paraId="617F24CA" w14:textId="0FB6E13D" w:rsidR="002D424A" w:rsidRPr="00BA3741" w:rsidRDefault="00684285" w:rsidP="002D424A">
      <w:pPr>
        <w:pStyle w:val="ListParagraph"/>
        <w:numPr>
          <w:ilvl w:val="1"/>
          <w:numId w:val="8"/>
        </w:numPr>
        <w:spacing w:line="360" w:lineRule="auto"/>
        <w:jc w:val="both"/>
        <w:rPr>
          <w:rFonts w:ascii="tim" w:hAnsi="tim" w:cs="Times New Roman"/>
          <w:b/>
          <w:bCs/>
          <w:color w:val="000000" w:themeColor="text1"/>
          <w:sz w:val="24"/>
          <w:szCs w:val="24"/>
        </w:rPr>
      </w:pPr>
      <w:r w:rsidRPr="00BA3741">
        <w:rPr>
          <w:rFonts w:ascii="tim" w:hAnsi="tim" w:cs="Times New Roman"/>
          <w:b/>
          <w:bCs/>
          <w:color w:val="000000" w:themeColor="text1"/>
          <w:sz w:val="24"/>
          <w:szCs w:val="24"/>
        </w:rPr>
        <w:t>Stres</w:t>
      </w:r>
      <w:r w:rsidR="002D424A" w:rsidRPr="00BA3741">
        <w:rPr>
          <w:rFonts w:ascii="tim" w:hAnsi="tim" w:cs="Times New Roman"/>
          <w:b/>
          <w:bCs/>
          <w:color w:val="000000" w:themeColor="text1"/>
          <w:sz w:val="24"/>
          <w:szCs w:val="24"/>
        </w:rPr>
        <w:t xml:space="preserve"> Fisiologik</w:t>
      </w:r>
    </w:p>
    <w:p w14:paraId="65B334A5" w14:textId="387AB8F6" w:rsidR="002D424A" w:rsidRPr="00BA3741" w:rsidRDefault="002D424A" w:rsidP="002D424A">
      <w:pPr>
        <w:spacing w:line="360" w:lineRule="auto"/>
        <w:ind w:left="144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Dapat disebabkan oleh gangguan struktur, fungsi jaringan, organ atau sistemik sehingga menimbulkan fungsi tubuh tidak normal.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proses pertumbuhan dan perkembangan, disebabkan oleh gangguan pertumbuhan dan perkembangan pada masa bayi hingga tua.</w:t>
      </w:r>
    </w:p>
    <w:p w14:paraId="26F780EC" w14:textId="6972C5BB" w:rsidR="002D424A" w:rsidRPr="00BA3741" w:rsidRDefault="002D424A" w:rsidP="002D424A">
      <w:pPr>
        <w:pStyle w:val="Heading4"/>
        <w:numPr>
          <w:ilvl w:val="0"/>
          <w:numId w:val="9"/>
        </w:numPr>
        <w:spacing w:line="360" w:lineRule="auto"/>
        <w:rPr>
          <w:rFonts w:ascii="tim" w:hAnsi="tim" w:cs="Times New Roman"/>
          <w:b/>
          <w:bCs/>
          <w:color w:val="000000" w:themeColor="text1"/>
        </w:rPr>
      </w:pPr>
      <w:bookmarkStart w:id="70" w:name="_Toc141428165"/>
      <w:bookmarkStart w:id="71" w:name="_Toc141430136"/>
      <w:bookmarkStart w:id="72" w:name="_Toc141963153"/>
      <w:r w:rsidRPr="00BA3741">
        <w:rPr>
          <w:rFonts w:ascii="tim" w:hAnsi="tim" w:cs="Times New Roman"/>
          <w:b/>
          <w:bCs/>
          <w:color w:val="000000" w:themeColor="text1"/>
        </w:rPr>
        <w:t xml:space="preserve">Klasifikasi </w:t>
      </w:r>
      <w:r w:rsidR="00684285" w:rsidRPr="00BA3741">
        <w:rPr>
          <w:rFonts w:ascii="tim" w:hAnsi="tim" w:cs="Times New Roman"/>
          <w:b/>
          <w:bCs/>
          <w:color w:val="000000" w:themeColor="text1"/>
        </w:rPr>
        <w:t>stres</w:t>
      </w:r>
      <w:bookmarkEnd w:id="70"/>
      <w:bookmarkEnd w:id="71"/>
      <w:bookmarkEnd w:id="72"/>
    </w:p>
    <w:p w14:paraId="0019B58E" w14:textId="0DB09654" w:rsidR="002D424A" w:rsidRPr="00BA3741" w:rsidRDefault="00684285" w:rsidP="002D424A">
      <w:pPr>
        <w:pStyle w:val="ListParagraph"/>
        <w:numPr>
          <w:ilvl w:val="0"/>
          <w:numId w:val="10"/>
        </w:numPr>
        <w:spacing w:line="360" w:lineRule="auto"/>
        <w:jc w:val="both"/>
        <w:rPr>
          <w:rFonts w:ascii="tim" w:hAnsi="tim" w:cs="Times New Roman"/>
          <w:b/>
          <w:bCs/>
          <w:color w:val="000000" w:themeColor="text1"/>
          <w:sz w:val="24"/>
          <w:szCs w:val="24"/>
        </w:rPr>
      </w:pPr>
      <w:r w:rsidRPr="00BA3741">
        <w:rPr>
          <w:rFonts w:ascii="tim" w:hAnsi="tim" w:cs="Times New Roman"/>
          <w:b/>
          <w:bCs/>
          <w:color w:val="000000" w:themeColor="text1"/>
          <w:sz w:val="24"/>
          <w:szCs w:val="24"/>
        </w:rPr>
        <w:t>Stres</w:t>
      </w:r>
      <w:r w:rsidR="002D424A" w:rsidRPr="00BA3741">
        <w:rPr>
          <w:rFonts w:ascii="tim" w:hAnsi="tim" w:cs="Times New Roman"/>
          <w:b/>
          <w:bCs/>
          <w:color w:val="000000" w:themeColor="text1"/>
          <w:sz w:val="24"/>
          <w:szCs w:val="24"/>
        </w:rPr>
        <w:t xml:space="preserve"> Ringan</w:t>
      </w:r>
    </w:p>
    <w:p w14:paraId="7556B790" w14:textId="1516B1BC"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Pada tingkat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ini sering terjadi pada kehidupan sehari-hari dan kondisi ini dapat membantu individu menjadi waspada dan bagaimana mencegah berbagai kemungkinan yang akan terjadi.</w:t>
      </w:r>
    </w:p>
    <w:p w14:paraId="1ACD0B3F" w14:textId="3AA243B5" w:rsidR="002D424A" w:rsidRPr="00BA3741" w:rsidRDefault="00684285" w:rsidP="002D424A">
      <w:pPr>
        <w:pStyle w:val="ListParagraph"/>
        <w:numPr>
          <w:ilvl w:val="0"/>
          <w:numId w:val="10"/>
        </w:numPr>
        <w:spacing w:line="360" w:lineRule="auto"/>
        <w:jc w:val="both"/>
        <w:rPr>
          <w:rFonts w:ascii="tim" w:hAnsi="tim" w:cs="Times New Roman"/>
          <w:b/>
          <w:bCs/>
          <w:color w:val="000000" w:themeColor="text1"/>
          <w:sz w:val="24"/>
          <w:szCs w:val="24"/>
        </w:rPr>
      </w:pPr>
      <w:r w:rsidRPr="00BA3741">
        <w:rPr>
          <w:rFonts w:ascii="tim" w:hAnsi="tim" w:cs="Times New Roman"/>
          <w:b/>
          <w:bCs/>
          <w:color w:val="000000" w:themeColor="text1"/>
          <w:sz w:val="24"/>
          <w:szCs w:val="24"/>
        </w:rPr>
        <w:t>Stres</w:t>
      </w:r>
      <w:r w:rsidR="002D424A" w:rsidRPr="00BA3741">
        <w:rPr>
          <w:rFonts w:ascii="tim" w:hAnsi="tim" w:cs="Times New Roman"/>
          <w:b/>
          <w:bCs/>
          <w:color w:val="000000" w:themeColor="text1"/>
          <w:sz w:val="24"/>
          <w:szCs w:val="24"/>
        </w:rPr>
        <w:t xml:space="preserve"> Sedang</w:t>
      </w:r>
    </w:p>
    <w:p w14:paraId="473541C9" w14:textId="6917140A"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Pada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tingkat ini individu lebih memfokuskan hal penting saat ini dan mengesampingkan yang lain sehingga mempersempit lahan persepsinya.</w:t>
      </w:r>
    </w:p>
    <w:p w14:paraId="612983F3" w14:textId="38E16FE0" w:rsidR="002D424A" w:rsidRPr="00BA3741" w:rsidRDefault="00684285" w:rsidP="002D424A">
      <w:pPr>
        <w:pStyle w:val="ListParagraph"/>
        <w:numPr>
          <w:ilvl w:val="0"/>
          <w:numId w:val="10"/>
        </w:numPr>
        <w:spacing w:line="360" w:lineRule="auto"/>
        <w:jc w:val="both"/>
        <w:rPr>
          <w:rFonts w:ascii="tim" w:hAnsi="tim" w:cs="Times New Roman"/>
          <w:b/>
          <w:bCs/>
          <w:color w:val="000000" w:themeColor="text1"/>
          <w:sz w:val="24"/>
          <w:szCs w:val="24"/>
        </w:rPr>
      </w:pPr>
      <w:r w:rsidRPr="00BA3741">
        <w:rPr>
          <w:rFonts w:ascii="tim" w:hAnsi="tim" w:cs="Times New Roman"/>
          <w:b/>
          <w:bCs/>
          <w:color w:val="000000" w:themeColor="text1"/>
          <w:sz w:val="24"/>
          <w:szCs w:val="24"/>
        </w:rPr>
        <w:t>Stres</w:t>
      </w:r>
      <w:r w:rsidR="002D424A" w:rsidRPr="00BA3741">
        <w:rPr>
          <w:rFonts w:ascii="tim" w:hAnsi="tim" w:cs="Times New Roman"/>
          <w:b/>
          <w:bCs/>
          <w:color w:val="000000" w:themeColor="text1"/>
          <w:sz w:val="24"/>
          <w:szCs w:val="24"/>
        </w:rPr>
        <w:t xml:space="preserve"> Berat</w:t>
      </w:r>
    </w:p>
    <w:p w14:paraId="10B7E981" w14:textId="0B8D4431" w:rsidR="002D424A" w:rsidRPr="00BA3741" w:rsidRDefault="002D424A" w:rsidP="002D424A">
      <w:pPr>
        <w:pStyle w:val="ListParagraph"/>
        <w:spacing w:line="360" w:lineRule="auto"/>
        <w:ind w:left="144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Pada tingkat ini lahan persepsi individu sangat menurun dan cenderung memusatkan perhatian pada hal-hal lain. Semua perilaku ditujukan untuk mengurangi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Individu tersebut mencoba memusatkan perhatian pada lahan lain dan memerlukan banyak pengarahan.</w:t>
      </w:r>
    </w:p>
    <w:p w14:paraId="7A85C6BD" w14:textId="32EA85C8" w:rsidR="002D424A" w:rsidRPr="00BA3741" w:rsidRDefault="002D424A" w:rsidP="002D424A">
      <w:pPr>
        <w:pStyle w:val="Heading4"/>
        <w:numPr>
          <w:ilvl w:val="0"/>
          <w:numId w:val="9"/>
        </w:numPr>
        <w:spacing w:line="360" w:lineRule="auto"/>
        <w:rPr>
          <w:rFonts w:ascii="tim" w:hAnsi="tim" w:cs="Times New Roman"/>
          <w:b/>
          <w:bCs/>
          <w:color w:val="000000" w:themeColor="text1"/>
        </w:rPr>
      </w:pPr>
      <w:bookmarkStart w:id="73" w:name="_Toc141428166"/>
      <w:bookmarkStart w:id="74" w:name="_Toc141430137"/>
      <w:bookmarkStart w:id="75" w:name="_Toc141963154"/>
      <w:r w:rsidRPr="00BA3741">
        <w:rPr>
          <w:rFonts w:ascii="tim" w:hAnsi="tim" w:cs="Times New Roman"/>
          <w:b/>
          <w:bCs/>
          <w:color w:val="000000" w:themeColor="text1"/>
        </w:rPr>
        <w:t xml:space="preserve">Faktor penyebab </w:t>
      </w:r>
      <w:r w:rsidR="00684285" w:rsidRPr="00BA3741">
        <w:rPr>
          <w:rFonts w:ascii="tim" w:hAnsi="tim" w:cs="Times New Roman"/>
          <w:b/>
          <w:bCs/>
          <w:color w:val="000000" w:themeColor="text1"/>
        </w:rPr>
        <w:t>stres</w:t>
      </w:r>
      <w:r w:rsidRPr="00BA3741">
        <w:rPr>
          <w:rFonts w:ascii="tim" w:hAnsi="tim" w:cs="Times New Roman"/>
          <w:b/>
          <w:bCs/>
          <w:color w:val="000000" w:themeColor="text1"/>
        </w:rPr>
        <w:t xml:space="preserve"> </w:t>
      </w:r>
      <w:bookmarkEnd w:id="73"/>
      <w:bookmarkEnd w:id="74"/>
      <w:bookmarkEnd w:id="75"/>
    </w:p>
    <w:p w14:paraId="7926286F" w14:textId="77777777" w:rsidR="002D424A" w:rsidRPr="00BA3741" w:rsidRDefault="002D424A" w:rsidP="002D424A">
      <w:pPr>
        <w:pStyle w:val="ListParagraph"/>
        <w:numPr>
          <w:ilvl w:val="2"/>
          <w:numId w:val="8"/>
        </w:numPr>
        <w:tabs>
          <w:tab w:val="left" w:pos="2552"/>
        </w:tabs>
        <w:spacing w:line="360" w:lineRule="auto"/>
        <w:rPr>
          <w:rFonts w:ascii="tim" w:hAnsi="tim" w:cs="Times New Roman"/>
          <w:color w:val="000000" w:themeColor="text1"/>
          <w:sz w:val="24"/>
          <w:szCs w:val="24"/>
        </w:rPr>
      </w:pPr>
      <w:bookmarkStart w:id="76" w:name="_Hlk155588349"/>
      <w:r w:rsidRPr="00BA3741">
        <w:rPr>
          <w:rFonts w:ascii="tim" w:hAnsi="tim" w:cs="Times New Roman"/>
          <w:color w:val="000000" w:themeColor="text1"/>
          <w:sz w:val="24"/>
          <w:szCs w:val="24"/>
        </w:rPr>
        <w:t>Faktor Eksternal</w:t>
      </w:r>
    </w:p>
    <w:p w14:paraId="47EA1A31" w14:textId="63D22868" w:rsidR="002D424A" w:rsidRPr="00BA3741" w:rsidRDefault="002D424A" w:rsidP="002D424A">
      <w:pPr>
        <w:spacing w:line="360" w:lineRule="auto"/>
        <w:ind w:firstLine="720"/>
        <w:jc w:val="both"/>
        <w:rPr>
          <w:rFonts w:ascii="tim" w:eastAsiaTheme="minorEastAsia" w:hAnsi="tim" w:cs="Times New Roman" w:hint="eastAsia"/>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Waktu dan uang, merupakan sumber daya yang dimiliki individu yang dapat mempengaruhi cara seseorang menghadap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or, 2) Pendidikan, latar belakang </w:t>
      </w:r>
      <w:r w:rsidRPr="00BA3741">
        <w:rPr>
          <w:rFonts w:ascii="tim" w:eastAsia="Times New Roman" w:hAnsi="tim" w:cs="Times New Roman"/>
          <w:color w:val="000000" w:themeColor="text1"/>
          <w:sz w:val="24"/>
          <w:szCs w:val="24"/>
          <w:lang w:val="zh-CN"/>
        </w:rPr>
        <w:lastRenderedPageBreak/>
        <w:t xml:space="preserve">pendidikan berpengaruh terhadap cara individu dalam menghadapi kondis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3)Standar hidup, standar yang diterapkan pada masing-masing individu berbeda antara satu dengan lainnya, hal ini berpengaruh pada seseorang menghadapi keadaan penuh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4)Dukungan sosial, merupakan kenyamanan secara fisik dan psikologis yang diberikan oleh oranglain dengan adanya orang-orang disekitar akan membantu orang-orang tersebut menemukan alternatif cara </w:t>
      </w:r>
      <w:r w:rsidRPr="00BA3741">
        <w:rPr>
          <w:rFonts w:ascii="tim" w:eastAsia="Times New Roman" w:hAnsi="tim" w:cs="Times New Roman"/>
          <w:i/>
          <w:iCs/>
          <w:color w:val="000000" w:themeColor="text1"/>
          <w:sz w:val="24"/>
          <w:szCs w:val="24"/>
          <w:lang w:val="zh-CN"/>
        </w:rPr>
        <w:t xml:space="preserve">coping </w:t>
      </w:r>
      <w:r w:rsidRPr="00BA3741">
        <w:rPr>
          <w:rFonts w:ascii="tim" w:eastAsia="Times New Roman" w:hAnsi="tim" w:cs="Times New Roman"/>
          <w:color w:val="000000" w:themeColor="text1"/>
          <w:sz w:val="24"/>
          <w:szCs w:val="24"/>
          <w:lang w:val="zh-CN"/>
        </w:rPr>
        <w:t xml:space="preserve">dalam menghadap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or, 5) Stessor dalam kehidupan termasuk peristiwa besar dalam kehidupan dan masalah sehari-hari, merupakan keadaan yang dapat mempengaruhi cara seseorang menghadapi kondisi</w:t>
      </w:r>
      <w:r w:rsidR="00F27083">
        <w:rPr>
          <w:rFonts w:ascii="tim" w:eastAsia="Times New Roman" w:hAnsi="tim" w:cs="Times New Roman"/>
          <w:color w:val="000000" w:themeColor="text1"/>
          <w:sz w:val="24"/>
          <w:szCs w:val="24"/>
          <w:lang w:val="en-US"/>
        </w:rPr>
        <w:t xml:space="preserve"> </w:t>
      </w:r>
      <w:sdt>
        <w:sdtPr>
          <w:rPr>
            <w:rFonts w:ascii="tim" w:hAnsi="tim" w:cs="Times New Roman"/>
            <w:bCs/>
            <w:color w:val="000000"/>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BAC86EE385B44853A23251DADC9EFD87"/>
          </w:placeholder>
        </w:sdtPr>
        <w:sdtContent>
          <w:r w:rsidR="00F27083" w:rsidRPr="00F27083">
            <w:rPr>
              <w:rFonts w:ascii="tim" w:eastAsia="Times New Roman" w:hAnsi="tim"/>
              <w:color w:val="000000"/>
            </w:rPr>
            <w:t>(Yardley and Moss-Morris, 2009)</w:t>
          </w:r>
        </w:sdtContent>
      </w:sdt>
      <w:r w:rsidRPr="00BA3741">
        <w:rPr>
          <w:rFonts w:ascii="tim" w:eastAsia="Times New Roman" w:hAnsi="tim" w:cs="Times New Roman"/>
          <w:color w:val="000000" w:themeColor="text1"/>
          <w:sz w:val="24"/>
          <w:szCs w:val="24"/>
          <w:lang w:val="zh-CN"/>
        </w:rPr>
        <w:t>.</w:t>
      </w:r>
    </w:p>
    <w:p w14:paraId="7AFBAAFB" w14:textId="1E1FA4F9" w:rsidR="002D424A" w:rsidRPr="00BA3741" w:rsidRDefault="002D424A" w:rsidP="002D424A">
      <w:pPr>
        <w:spacing w:line="360" w:lineRule="auto"/>
        <w:ind w:left="1440"/>
        <w:jc w:val="both"/>
        <w:rPr>
          <w:rFonts w:ascii="tim" w:eastAsiaTheme="minorEastAsia" w:hAnsi="tim" w:cs="Times New Roman" w:hint="eastAsia"/>
          <w:color w:val="000000" w:themeColor="text1"/>
          <w:sz w:val="24"/>
          <w:szCs w:val="24"/>
          <w:lang w:val="zh-CN"/>
        </w:rPr>
      </w:pPr>
      <w:r w:rsidRPr="00BA3741">
        <w:rPr>
          <w:rFonts w:ascii="tim" w:eastAsia="Times New Roman" w:hAnsi="tim" w:cs="Times New Roman"/>
          <w:color w:val="000000" w:themeColor="text1"/>
          <w:sz w:val="24"/>
          <w:szCs w:val="24"/>
          <w:lang w:val="zh-CN"/>
        </w:rPr>
        <w:t>b. Faktor Internal</w:t>
      </w:r>
    </w:p>
    <w:p w14:paraId="23DB4F94" w14:textId="2CB17F03" w:rsidR="002D424A" w:rsidRPr="00BA3741" w:rsidRDefault="002D424A" w:rsidP="00BF71B9">
      <w:pPr>
        <w:spacing w:line="360" w:lineRule="auto"/>
        <w:ind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Kepribadian yang meliputi a) Afek, afek </w:t>
      </w:r>
      <w:r w:rsidRPr="00BA3741">
        <w:rPr>
          <w:rFonts w:ascii="tim" w:eastAsia="Times New Roman" w:hAnsi="tim" w:cs="Times New Roman"/>
          <w:i/>
          <w:iCs/>
          <w:color w:val="000000" w:themeColor="text1"/>
          <w:sz w:val="24"/>
          <w:szCs w:val="24"/>
          <w:lang w:val="zh-CN"/>
        </w:rPr>
        <w:t xml:space="preserve">negative </w:t>
      </w:r>
      <w:r w:rsidRPr="00BA3741">
        <w:rPr>
          <w:rFonts w:ascii="tim" w:eastAsia="Times New Roman" w:hAnsi="tim" w:cs="Times New Roman"/>
          <w:color w:val="000000" w:themeColor="text1"/>
          <w:sz w:val="24"/>
          <w:szCs w:val="24"/>
          <w:lang w:val="zh-CN"/>
        </w:rPr>
        <w:t xml:space="preserve">dapat mempengaruhi kondis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dan kesakitan. b) </w:t>
      </w:r>
      <w:r w:rsidRPr="00BA3741">
        <w:rPr>
          <w:rFonts w:ascii="tim" w:eastAsia="Times New Roman" w:hAnsi="tim" w:cs="Times New Roman"/>
          <w:i/>
          <w:iCs/>
          <w:color w:val="000000" w:themeColor="text1"/>
          <w:sz w:val="24"/>
          <w:szCs w:val="24"/>
          <w:lang w:val="zh-CN"/>
        </w:rPr>
        <w:t xml:space="preserve">Kepribadian hardiness </w:t>
      </w:r>
      <w:r w:rsidRPr="00BA3741">
        <w:rPr>
          <w:rFonts w:ascii="tim" w:eastAsia="Times New Roman" w:hAnsi="tim" w:cs="Times New Roman"/>
          <w:color w:val="000000" w:themeColor="text1"/>
          <w:sz w:val="24"/>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ful serta dapat menurunkan resiko dan kesakitan. d) Kontrol psikologis, perasaan seseorang dapat  mengontrol kondisi yang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full serta membantu dalam menghadap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secara lebih efektif, e) Harga diri, dapat menjadi moderator antara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dan kesakitan. f) Strategi </w:t>
      </w:r>
      <w:r w:rsidRPr="00BA3741">
        <w:rPr>
          <w:rFonts w:ascii="tim" w:eastAsia="Times New Roman" w:hAnsi="tim" w:cs="Times New Roman"/>
          <w:i/>
          <w:iCs/>
          <w:color w:val="000000" w:themeColor="text1"/>
          <w:sz w:val="24"/>
          <w:szCs w:val="24"/>
          <w:lang w:val="zh-CN"/>
        </w:rPr>
        <w:t xml:space="preserve">coping Coping </w:t>
      </w:r>
      <w:r w:rsidRPr="00BA3741">
        <w:rPr>
          <w:rFonts w:ascii="tim" w:eastAsia="Times New Roman" w:hAnsi="tim" w:cs="Times New Roman"/>
          <w:color w:val="000000" w:themeColor="text1"/>
          <w:sz w:val="24"/>
          <w:szCs w:val="24"/>
          <w:lang w:val="zh-CN"/>
        </w:rPr>
        <w:t xml:space="preserve">atau strategi mengatasi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berarti mengelola situasi yang berat, menguatkan usaha  untuk mengatasi permasalahan hidup dan mencari cara untuk mengatasi atau mengurangi  tingkat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Jenis </w:t>
      </w:r>
      <w:r w:rsidRPr="00BA3741">
        <w:rPr>
          <w:rFonts w:ascii="tim" w:eastAsia="Times New Roman" w:hAnsi="tim" w:cs="Times New Roman"/>
          <w:i/>
          <w:iCs/>
          <w:color w:val="000000" w:themeColor="text1"/>
          <w:sz w:val="24"/>
          <w:szCs w:val="24"/>
          <w:lang w:val="zh-CN"/>
        </w:rPr>
        <w:t xml:space="preserve">coping </w:t>
      </w:r>
      <w:r w:rsidRPr="00BA3741">
        <w:rPr>
          <w:rFonts w:ascii="tim" w:eastAsia="Times New Roman" w:hAnsi="tim" w:cs="Times New Roman"/>
          <w:color w:val="000000" w:themeColor="text1"/>
          <w:sz w:val="24"/>
          <w:szCs w:val="24"/>
          <w:lang w:val="zh-CN"/>
        </w:rPr>
        <w:t xml:space="preserve">ada dua, yaitu </w:t>
      </w:r>
      <w:r w:rsidRPr="00BA3741">
        <w:rPr>
          <w:rFonts w:ascii="tim" w:eastAsia="Times New Roman" w:hAnsi="tim" w:cs="Times New Roman"/>
          <w:i/>
          <w:iCs/>
          <w:color w:val="000000" w:themeColor="text1"/>
          <w:sz w:val="24"/>
          <w:szCs w:val="24"/>
          <w:lang w:val="zh-CN"/>
        </w:rPr>
        <w:t xml:space="preserve">coping </w:t>
      </w:r>
      <w:r w:rsidRPr="00BA3741">
        <w:rPr>
          <w:rFonts w:ascii="tim" w:eastAsia="Times New Roman" w:hAnsi="tim" w:cs="Times New Roman"/>
          <w:color w:val="000000" w:themeColor="text1"/>
          <w:sz w:val="24"/>
          <w:szCs w:val="24"/>
          <w:lang w:val="zh-CN"/>
        </w:rPr>
        <w:t xml:space="preserve">yang berorientasi pada masalah dan </w:t>
      </w:r>
      <w:r w:rsidRPr="00BA3741">
        <w:rPr>
          <w:rFonts w:ascii="tim" w:eastAsia="Times New Roman" w:hAnsi="tim" w:cs="Times New Roman"/>
          <w:i/>
          <w:iCs/>
          <w:color w:val="000000" w:themeColor="text1"/>
          <w:sz w:val="24"/>
          <w:szCs w:val="24"/>
          <w:lang w:val="zh-CN"/>
        </w:rPr>
        <w:t xml:space="preserve">coping </w:t>
      </w:r>
      <w:r w:rsidRPr="00BA3741">
        <w:rPr>
          <w:rFonts w:ascii="tim" w:eastAsia="Times New Roman" w:hAnsi="tim" w:cs="Times New Roman"/>
          <w:color w:val="000000" w:themeColor="text1"/>
          <w:sz w:val="24"/>
          <w:szCs w:val="24"/>
          <w:lang w:val="zh-CN"/>
        </w:rPr>
        <w:t>yang berfokus pada emosi</w:t>
      </w:r>
      <w:r w:rsidR="00F27083">
        <w:rPr>
          <w:rFonts w:ascii="tim" w:eastAsia="Times New Roman" w:hAnsi="tim" w:cs="Times New Roman"/>
          <w:color w:val="000000" w:themeColor="text1"/>
          <w:sz w:val="24"/>
          <w:szCs w:val="24"/>
          <w:lang w:val="en-US"/>
        </w:rPr>
        <w:t xml:space="preserve"> </w:t>
      </w:r>
      <w:sdt>
        <w:sdtPr>
          <w:rPr>
            <w:rFonts w:ascii="tim" w:hAnsi="tim" w:cs="Times New Roman"/>
            <w:bCs/>
            <w:color w:val="000000"/>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637AD8787D2C4A9CAE5D0C6DBCD58849"/>
          </w:placeholder>
        </w:sdtPr>
        <w:sdtContent>
          <w:r w:rsidR="00F27083" w:rsidRPr="00F27083">
            <w:rPr>
              <w:rFonts w:ascii="tim" w:eastAsia="Times New Roman" w:hAnsi="tim"/>
              <w:color w:val="000000"/>
            </w:rPr>
            <w:t>(Yardley and Moss-Morris, 2009)</w:t>
          </w:r>
        </w:sdtContent>
      </w:sdt>
      <w:r w:rsidRPr="00BA3741">
        <w:rPr>
          <w:rFonts w:ascii="tim" w:eastAsia="Times New Roman" w:hAnsi="tim" w:cs="Times New Roman"/>
          <w:color w:val="000000" w:themeColor="text1"/>
          <w:sz w:val="24"/>
          <w:szCs w:val="24"/>
          <w:lang w:val="zh-CN"/>
        </w:rPr>
        <w:t xml:space="preserve">. </w:t>
      </w:r>
    </w:p>
    <w:bookmarkEnd w:id="76"/>
    <w:p w14:paraId="2F88A5ED" w14:textId="77777777" w:rsidR="002D424A" w:rsidRPr="00BA3741" w:rsidRDefault="002D424A" w:rsidP="002D424A">
      <w:pPr>
        <w:spacing w:line="360" w:lineRule="auto"/>
        <w:ind w:firstLine="360"/>
        <w:jc w:val="both"/>
        <w:rPr>
          <w:rFonts w:ascii="tim" w:eastAsia="Times New Roman" w:hAnsi="tim" w:cs="Times New Roman"/>
          <w:color w:val="000000" w:themeColor="text1"/>
          <w:sz w:val="24"/>
          <w:szCs w:val="24"/>
          <w:lang w:val="zh-CN"/>
        </w:rPr>
      </w:pPr>
    </w:p>
    <w:p w14:paraId="76AE55BF" w14:textId="3590110D" w:rsidR="002D424A" w:rsidRPr="00BA3741" w:rsidRDefault="002D424A" w:rsidP="00BF71B9">
      <w:pPr>
        <w:pStyle w:val="Heading4"/>
        <w:shd w:val="clear" w:color="auto" w:fill="FFFFFF" w:themeFill="background1"/>
        <w:spacing w:line="360" w:lineRule="auto"/>
        <w:rPr>
          <w:rFonts w:ascii="tim" w:hAnsi="tim" w:cs="Times New Roman"/>
          <w:color w:val="000000" w:themeColor="text1"/>
          <w:lang w:val="zh-CN"/>
        </w:rPr>
      </w:pPr>
      <w:bookmarkStart w:id="77" w:name="_Toc141963155"/>
      <w:r w:rsidRPr="00BA3741">
        <w:rPr>
          <w:rFonts w:ascii="tim" w:hAnsi="tim" w:cs="Times New Roman"/>
          <w:color w:val="000000" w:themeColor="text1"/>
          <w:lang w:val="zh-CN"/>
        </w:rPr>
        <w:t xml:space="preserve">2.3.5 </w:t>
      </w:r>
      <w:r w:rsidRPr="00BA3741">
        <w:rPr>
          <w:rFonts w:ascii="tim" w:hAnsi="tim" w:cs="Times New Roman"/>
          <w:b/>
          <w:bCs/>
          <w:color w:val="000000" w:themeColor="text1"/>
          <w:lang w:val="zh-CN"/>
        </w:rPr>
        <w:t xml:space="preserve">Keterkaitan Dengan Anatomis Tubuh </w:t>
      </w:r>
      <w:bookmarkEnd w:id="77"/>
    </w:p>
    <w:p w14:paraId="191C80AB" w14:textId="39C251A1" w:rsidR="002D424A" w:rsidRPr="00BA3741" w:rsidRDefault="00317398" w:rsidP="002D424A">
      <w:pPr>
        <w:spacing w:line="360" w:lineRule="auto"/>
        <w:jc w:val="both"/>
        <w:rPr>
          <w:rFonts w:ascii="tim" w:eastAsiaTheme="minorEastAsia" w:hAnsi="tim" w:cs="Times New Roman" w:hint="eastAsia"/>
          <w:color w:val="000000" w:themeColor="text1"/>
          <w:sz w:val="24"/>
          <w:szCs w:val="24"/>
          <w:lang w:val="en-US"/>
        </w:rPr>
      </w:pPr>
      <w:r w:rsidRPr="00BA3741">
        <w:rPr>
          <w:rFonts w:ascii="tim" w:eastAsiaTheme="minorEastAsia" w:hAnsi="tim" w:cs="Times New Roman"/>
          <w:color w:val="000000" w:themeColor="text1"/>
          <w:sz w:val="24"/>
          <w:szCs w:val="24"/>
          <w:lang w:val="en-US"/>
        </w:rPr>
        <w:t xml:space="preserve">Kondisi psikis yang stabil menjadi salah satu factor penting untuk sel dapat </w:t>
      </w:r>
      <w:r w:rsidRPr="00BA3741">
        <w:rPr>
          <w:rFonts w:ascii="tim" w:eastAsia="Times New Roman" w:hAnsi="tim" w:cs="Times New Roman"/>
          <w:color w:val="000000" w:themeColor="text1"/>
          <w:sz w:val="24"/>
          <w:szCs w:val="24"/>
          <w:lang w:val="zh-CN"/>
        </w:rPr>
        <w:t>memiliki pergerakan yang stabil</w:t>
      </w:r>
      <w:r w:rsidRPr="00BA3741">
        <w:rPr>
          <w:rFonts w:ascii="tim" w:eastAsia="Times New Roman" w:hAnsi="tim" w:cs="Times New Roman"/>
          <w:color w:val="000000" w:themeColor="text1"/>
          <w:sz w:val="24"/>
          <w:szCs w:val="24"/>
          <w:lang w:val="en-US"/>
        </w:rPr>
        <w:t>.</w:t>
      </w:r>
      <w:r w:rsidRPr="00BA3741">
        <w:rPr>
          <w:rFonts w:ascii="tim" w:eastAsiaTheme="minorEastAsia" w:hAnsi="tim" w:cs="Times New Roman"/>
          <w:color w:val="000000" w:themeColor="text1"/>
          <w:sz w:val="24"/>
          <w:szCs w:val="24"/>
          <w:lang w:val="en-US"/>
        </w:rPr>
        <w:t xml:space="preserve"> </w:t>
      </w:r>
      <w:r w:rsidR="002D424A" w:rsidRPr="00BA3741">
        <w:rPr>
          <w:rFonts w:ascii="tim" w:eastAsia="Times New Roman" w:hAnsi="tim" w:cs="Times New Roman"/>
          <w:color w:val="000000" w:themeColor="text1"/>
          <w:sz w:val="24"/>
          <w:szCs w:val="24"/>
          <w:lang w:val="zh-CN"/>
        </w:rPr>
        <w:t>Sebaliknya kekacauan psikis mempengaruhi kekacauan pergerakan sel</w:t>
      </w:r>
      <w:r w:rsidR="00F27083">
        <w:rPr>
          <w:rFonts w:ascii="tim" w:eastAsia="Times New Roman" w:hAnsi="tim" w:cs="Times New Roman"/>
          <w:color w:val="000000" w:themeColor="text1"/>
          <w:sz w:val="24"/>
          <w:szCs w:val="24"/>
          <w:lang w:val="en-US"/>
        </w:rPr>
        <w:t xml:space="preserve"> </w:t>
      </w:r>
      <w:sdt>
        <w:sdtPr>
          <w:rPr>
            <w:rFonts w:ascii="tim" w:hAnsi="tim" w:cs="Times New Roman"/>
            <w:bCs/>
            <w:color w:val="000000"/>
          </w:rPr>
          <w:tag w:val="MENDELEY_CITATION_v3_eyJjaXRhdGlvbklEIjoiTUVOREVMRVlfQ0lUQVRJT05fMjM1Njk0Y2UtMWI4Yy00ZmVhLWExYmUtZGI4YWMwOTQ3NjVj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178121458"/>
          <w:placeholder>
            <w:docPart w:val="CDD3FCAEC2A74BC0B7254C20BFF1B95C"/>
          </w:placeholder>
        </w:sdtPr>
        <w:sdtEndPr>
          <w:rPr>
            <w:rStyle w:val="whyltd"/>
            <w:szCs w:val="21"/>
            <w:shd w:val="clear" w:color="auto" w:fill="202124"/>
          </w:rPr>
        </w:sdtEndPr>
        <w:sdtContent>
          <w:r w:rsidR="00F27083" w:rsidRPr="00F27083">
            <w:rPr>
              <w:rFonts w:ascii="tim" w:eastAsia="Times New Roman" w:hAnsi="tim"/>
              <w:bCs/>
              <w:color w:val="000000"/>
            </w:rPr>
            <w:t>(Ihdaniyati and Arifah, 2013)</w:t>
          </w:r>
        </w:sdtContent>
      </w:sdt>
      <w:r w:rsidR="002D424A" w:rsidRPr="00BA3741">
        <w:rPr>
          <w:rFonts w:ascii="tim" w:eastAsia="Times New Roman" w:hAnsi="tim" w:cs="Times New Roman"/>
          <w:color w:val="000000" w:themeColor="text1"/>
          <w:sz w:val="24"/>
          <w:szCs w:val="24"/>
          <w:lang w:val="zh-CN"/>
        </w:rPr>
        <w:t xml:space="preserve">. Kondisi </w:t>
      </w:r>
      <w:r w:rsidR="00BA3741">
        <w:rPr>
          <w:rFonts w:ascii="tim" w:eastAsia="Times New Roman" w:hAnsi="tim" w:cs="Times New Roman"/>
          <w:color w:val="000000" w:themeColor="text1"/>
          <w:sz w:val="24"/>
          <w:szCs w:val="24"/>
          <w:lang w:val="zh-CN"/>
        </w:rPr>
        <w:t>stres</w:t>
      </w:r>
      <w:r w:rsidR="002D424A" w:rsidRPr="00BA3741">
        <w:rPr>
          <w:rFonts w:ascii="tim" w:eastAsia="Times New Roman" w:hAnsi="tim" w:cs="Times New Roman"/>
          <w:color w:val="000000" w:themeColor="text1"/>
          <w:sz w:val="24"/>
          <w:szCs w:val="24"/>
          <w:lang w:val="zh-CN"/>
        </w:rPr>
        <w:t xml:space="preserve"> akan menyebabkan seluruh sel tidak dapat bekerja dengan baik. Keadaan mental psikis atau gangguan  pikiran sangat berpengaruh terhadap kinerja sel  dalam tubuh. Sebagai contoh, banyak orang yang ketika mernjadi tersangka dalam kasus tertentu kemudian tubuhnya menjadi sakit </w:t>
      </w:r>
      <w:r w:rsidR="002D424A" w:rsidRPr="00BA3741">
        <w:rPr>
          <w:rFonts w:ascii="tim" w:eastAsia="Times New Roman" w:hAnsi="tim" w:cs="Times New Roman"/>
          <w:color w:val="000000" w:themeColor="text1"/>
          <w:sz w:val="24"/>
          <w:szCs w:val="24"/>
          <w:lang w:val="zh-CN"/>
        </w:rPr>
        <w:lastRenderedPageBreak/>
        <w:t xml:space="preserve">seperti jantung, maag atau ketidakseimbangan tubuh lainnya. Hal ini dikarenakan sel mengalami kekacauan. Sebagai contoh ketika seseorang memiliki pikiran yang terganggu akibat tekanan psikis, maka sel  yang bekerja dalam tubuh menjadi tidak seimbang  dan memicu hormon adrenalin di dalam tubuhnya  meningkat sehingga mengakibatkan jantung berdetak lebih kencang </w:t>
      </w:r>
      <w:sdt>
        <w:sdtPr>
          <w:rPr>
            <w:rFonts w:ascii="tim" w:eastAsia="Times New Roman" w:hAnsi="tim" w:cs="Times New Roman"/>
            <w:color w:val="000000"/>
            <w:sz w:val="24"/>
            <w:szCs w:val="24"/>
            <w:lang w:val="zh-CN"/>
          </w:rPr>
          <w:tag w:val="MENDELEY_CITATION_v3_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"/>
          <w:id w:val="-1428413164"/>
          <w:placeholder>
            <w:docPart w:val="DefaultPlaceholder_-1854013440"/>
          </w:placeholder>
        </w:sdtPr>
        <w:sdtEndPr>
          <w:rPr>
            <w:rFonts w:eastAsia="Arial"/>
            <w:szCs w:val="20"/>
            <w:shd w:val="clear" w:color="auto" w:fill="FFFFFF"/>
            <w:lang w:val="en-GB"/>
          </w:rPr>
        </w:sdtEndPr>
        <w:sdtContent>
          <w:r w:rsidR="00F27083" w:rsidRPr="00F27083">
            <w:rPr>
              <w:rFonts w:ascii="tim" w:eastAsia="Times New Roman" w:hAnsi="tim" w:cs="Times New Roman"/>
              <w:color w:val="000000"/>
              <w:sz w:val="24"/>
              <w:szCs w:val="24"/>
              <w:lang w:val="zh-CN"/>
            </w:rPr>
            <w:t>(Made Adnyani Praktisi Yoga dan Guru SMA Negeri, 2018).</w:t>
          </w:r>
        </w:sdtContent>
      </w:sdt>
    </w:p>
    <w:p w14:paraId="7580D265" w14:textId="77777777" w:rsidR="002D424A" w:rsidRPr="00BA3741" w:rsidRDefault="002D424A" w:rsidP="002D424A">
      <w:pPr>
        <w:spacing w:line="360" w:lineRule="auto"/>
        <w:jc w:val="both"/>
        <w:rPr>
          <w:rFonts w:ascii="tim" w:hAnsi="tim" w:cs="Times New Roman"/>
          <w:color w:val="000000" w:themeColor="text1"/>
          <w:sz w:val="20"/>
          <w:szCs w:val="20"/>
          <w:shd w:val="clear" w:color="auto" w:fill="FFFFFF"/>
        </w:rPr>
      </w:pPr>
    </w:p>
    <w:p w14:paraId="794F26FC" w14:textId="75AFC278" w:rsidR="002D424A" w:rsidRPr="00BA3741" w:rsidRDefault="002D424A" w:rsidP="00F71FE9">
      <w:pPr>
        <w:pStyle w:val="Heading3"/>
        <w:numPr>
          <w:ilvl w:val="0"/>
          <w:numId w:val="24"/>
        </w:numPr>
        <w:spacing w:line="360" w:lineRule="auto"/>
        <w:jc w:val="both"/>
        <w:rPr>
          <w:rFonts w:ascii="tim" w:hAnsi="tim" w:cs="Times New Roman"/>
          <w:b/>
          <w:bCs/>
          <w:i/>
          <w:iCs/>
          <w:color w:val="000000" w:themeColor="text1"/>
        </w:rPr>
      </w:pPr>
      <w:bookmarkStart w:id="78" w:name="_Toc141428167"/>
      <w:bookmarkStart w:id="79" w:name="_Toc141430138"/>
      <w:bookmarkStart w:id="80" w:name="_Toc141428439"/>
      <w:bookmarkStart w:id="81" w:name="_Toc141963156"/>
      <w:r w:rsidRPr="00BA3741">
        <w:rPr>
          <w:rFonts w:ascii="tim" w:hAnsi="tim" w:cs="Times New Roman"/>
          <w:b/>
          <w:bCs/>
          <w:i/>
          <w:iCs/>
          <w:color w:val="000000" w:themeColor="text1"/>
        </w:rPr>
        <w:t xml:space="preserve">Depression Anxiety </w:t>
      </w:r>
      <w:r w:rsidR="00684285" w:rsidRPr="00BA3741">
        <w:rPr>
          <w:rFonts w:ascii="tim" w:hAnsi="tim" w:cs="Times New Roman"/>
          <w:b/>
          <w:bCs/>
          <w:i/>
          <w:iCs/>
          <w:color w:val="000000" w:themeColor="text1"/>
        </w:rPr>
        <w:t>Stres</w:t>
      </w:r>
      <w:r w:rsidRPr="00BA3741">
        <w:rPr>
          <w:rFonts w:ascii="tim" w:hAnsi="tim" w:cs="Times New Roman"/>
          <w:b/>
          <w:bCs/>
          <w:i/>
          <w:iCs/>
          <w:color w:val="000000" w:themeColor="text1"/>
        </w:rPr>
        <w:t xml:space="preserve"> Scales 42 (DASS-42)</w:t>
      </w:r>
      <w:bookmarkEnd w:id="78"/>
      <w:bookmarkEnd w:id="79"/>
      <w:bookmarkEnd w:id="80"/>
      <w:bookmarkEnd w:id="81"/>
    </w:p>
    <w:p w14:paraId="6C9792F2" w14:textId="060805D1" w:rsidR="002D424A" w:rsidRPr="00BA3741" w:rsidRDefault="002D424A" w:rsidP="002D424A">
      <w:pPr>
        <w:spacing w:line="360" w:lineRule="auto"/>
        <w:ind w:left="360" w:firstLine="360"/>
        <w:jc w:val="both"/>
        <w:rPr>
          <w:rFonts w:ascii="tim" w:eastAsia="Times New Roman" w:hAnsi="tim" w:cs="Times New Roman"/>
          <w:color w:val="000000" w:themeColor="text1"/>
          <w:sz w:val="24"/>
          <w:szCs w:val="24"/>
          <w:lang w:val="zh-CN"/>
        </w:rPr>
      </w:pPr>
      <w:r w:rsidRPr="00BA3741">
        <w:rPr>
          <w:rFonts w:ascii="tim" w:eastAsia="Times New Roman" w:hAnsi="tim" w:cs="Times New Roman"/>
          <w:i/>
          <w:iCs/>
          <w:color w:val="000000" w:themeColor="text1"/>
          <w:sz w:val="24"/>
          <w:szCs w:val="24"/>
          <w:lang w:val="zh-CN"/>
        </w:rPr>
        <w:t xml:space="preserve">Depression Anxiety </w:t>
      </w:r>
      <w:r w:rsidR="00684285" w:rsidRPr="00BA3741">
        <w:rPr>
          <w:rFonts w:ascii="tim" w:eastAsia="Times New Roman" w:hAnsi="tim" w:cs="Times New Roman"/>
          <w:i/>
          <w:iCs/>
          <w:color w:val="000000" w:themeColor="text1"/>
          <w:sz w:val="24"/>
          <w:szCs w:val="24"/>
          <w:lang w:val="zh-CN"/>
        </w:rPr>
        <w:t>Stres</w:t>
      </w:r>
      <w:r w:rsidRPr="00BA3741">
        <w:rPr>
          <w:rFonts w:ascii="tim" w:eastAsia="Times New Roman" w:hAnsi="tim" w:cs="Times New Roman"/>
          <w:i/>
          <w:iCs/>
          <w:color w:val="000000" w:themeColor="text1"/>
          <w:sz w:val="24"/>
          <w:szCs w:val="24"/>
          <w:lang w:val="zh-CN"/>
        </w:rPr>
        <w:t xml:space="preserve"> Scales </w:t>
      </w:r>
      <w:r w:rsidRPr="00BA3741">
        <w:rPr>
          <w:rFonts w:ascii="tim" w:eastAsia="Times New Roman" w:hAnsi="tim" w:cs="Times New Roman"/>
          <w:color w:val="000000" w:themeColor="text1"/>
          <w:sz w:val="24"/>
          <w:szCs w:val="24"/>
          <w:lang w:val="zh-CN"/>
        </w:rPr>
        <w:t xml:space="preserve">42 (DASS-42) adalah instrumen laporan diri yang mengukur kecemasan, depresi, serta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DASS-42 merupakan bentuk panjang dari  ukuran 21 item Lovibond dan Lovibond (</w:t>
      </w:r>
      <w:r w:rsidR="00B66EDE" w:rsidRPr="00BA3741">
        <w:rPr>
          <w:rFonts w:ascii="tim" w:eastAsia="Times New Roman" w:hAnsi="tim" w:cs="Times New Roman"/>
          <w:color w:val="000000" w:themeColor="text1"/>
          <w:sz w:val="24"/>
          <w:szCs w:val="24"/>
          <w:lang w:val="en-US"/>
        </w:rPr>
        <w:t>1995</w:t>
      </w:r>
      <w:r w:rsidRPr="00BA3741">
        <w:rPr>
          <w:rFonts w:ascii="tim" w:eastAsia="Times New Roman" w:hAnsi="tim" w:cs="Times New Roman"/>
          <w:color w:val="000000" w:themeColor="text1"/>
          <w:sz w:val="24"/>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ascii="tim" w:eastAsia="Times New Roman" w:hAnsi="tim" w:cs="Times New Roman"/>
            <w:color w:val="000000"/>
            <w:sz w:val="24"/>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placeholder>
            <w:docPart w:val="0024E10927B34ABF9B4DFDD3271CC67C"/>
          </w:placeholder>
        </w:sdtPr>
        <w:sdtContent>
          <w:r w:rsidR="00F27083">
            <w:rPr>
              <w:rFonts w:eastAsia="Times New Roman"/>
            </w:rPr>
            <w:t xml:space="preserve">(Lee </w:t>
          </w:r>
          <w:r w:rsidR="00F27083">
            <w:rPr>
              <w:rFonts w:eastAsia="Times New Roman"/>
              <w:i/>
              <w:iCs/>
            </w:rPr>
            <w:t>et al.</w:t>
          </w:r>
          <w:r w:rsidR="00F27083">
            <w:rPr>
              <w:rFonts w:eastAsia="Times New Roman"/>
            </w:rPr>
            <w:t>, 2019)</w:t>
          </w:r>
        </w:sdtContent>
      </w:sdt>
      <w:r w:rsidRPr="00BA3741">
        <w:rPr>
          <w:rFonts w:ascii="tim" w:eastAsia="Times New Roman" w:hAnsi="tim" w:cs="Times New Roman"/>
          <w:color w:val="000000" w:themeColor="text1"/>
          <w:sz w:val="24"/>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A3741">
        <w:rPr>
          <w:rFonts w:ascii="tim" w:eastAsia="Times New Roman" w:hAnsi="tim" w:cs="Times New Roman"/>
          <w:color w:val="000000" w:themeColor="text1"/>
          <w:sz w:val="24"/>
          <w:szCs w:val="24"/>
          <w:lang w:val="en-US"/>
        </w:rPr>
        <w:t>.</w:t>
      </w:r>
      <w:r w:rsidRPr="00BA3741">
        <w:rPr>
          <w:rFonts w:ascii="tim" w:eastAsia="Times New Roman" w:hAnsi="tim" w:cs="Times New Roman"/>
          <w:color w:val="000000" w:themeColor="text1"/>
          <w:sz w:val="24"/>
          <w:szCs w:val="24"/>
          <w:lang w:val="zh-CN"/>
        </w:rPr>
        <w:t xml:space="preserve"> sedangkan skala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mengukur suatu kondisi dari gairah dan ketegangan persisten yang terdiri dari gejala seperti  kesulitan bersantai, agitasi, kemarahan dan ketidaksabaran </w:t>
      </w:r>
      <w:sdt>
        <w:sdtPr>
          <w:rPr>
            <w:rFonts w:ascii="tim" w:eastAsia="Times New Roman" w:hAnsi="tim" w:cs="Times New Roman"/>
            <w:color w:val="000000"/>
            <w:sz w:val="24"/>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placeholder>
            <w:docPart w:val="0024E10927B34ABF9B4DFDD3271CC67C"/>
          </w:placeholder>
        </w:sdtPr>
        <w:sdtContent>
          <w:r w:rsidR="00F27083" w:rsidRPr="00F27083">
            <w:rPr>
              <w:rFonts w:ascii="tim" w:eastAsia="Times New Roman" w:hAnsi="tim" w:cs="Times New Roman"/>
              <w:color w:val="000000"/>
              <w:sz w:val="24"/>
              <w:szCs w:val="24"/>
              <w:lang w:val="zh-CN"/>
            </w:rPr>
            <w:t>(Tran, Tran and Fisher, 2013)</w:t>
          </w:r>
        </w:sdtContent>
      </w:sdt>
      <w:r w:rsidRPr="00BA3741">
        <w:rPr>
          <w:rFonts w:ascii="tim" w:eastAsia="Times New Roman" w:hAnsi="tim" w:cs="Times New Roman"/>
          <w:color w:val="000000" w:themeColor="text1"/>
          <w:sz w:val="24"/>
          <w:szCs w:val="24"/>
          <w:lang w:val="zh-CN"/>
        </w:rPr>
        <w:t xml:space="preserve">.  </w:t>
      </w:r>
      <w:r w:rsidRPr="00BA3741">
        <w:rPr>
          <w:rFonts w:ascii="tim" w:eastAsia="Times New Roman" w:hAnsi="tim" w:cs="Times New Roman"/>
          <w:i/>
          <w:iCs/>
          <w:color w:val="000000" w:themeColor="text1"/>
          <w:sz w:val="24"/>
          <w:szCs w:val="24"/>
          <w:lang w:val="zh-CN"/>
        </w:rPr>
        <w:t xml:space="preserve">Depression Anxiety and </w:t>
      </w:r>
      <w:r w:rsidR="00684285" w:rsidRPr="00BA3741">
        <w:rPr>
          <w:rFonts w:ascii="tim" w:eastAsia="Times New Roman" w:hAnsi="tim" w:cs="Times New Roman"/>
          <w:i/>
          <w:iCs/>
          <w:color w:val="000000" w:themeColor="text1"/>
          <w:sz w:val="24"/>
          <w:szCs w:val="24"/>
          <w:lang w:val="zh-CN"/>
        </w:rPr>
        <w:t>Stres</w:t>
      </w:r>
      <w:r w:rsidRPr="00BA3741">
        <w:rPr>
          <w:rFonts w:ascii="tim" w:eastAsia="Times New Roman" w:hAnsi="tim" w:cs="Times New Roman"/>
          <w:i/>
          <w:iCs/>
          <w:color w:val="000000" w:themeColor="text1"/>
          <w:sz w:val="24"/>
          <w:szCs w:val="24"/>
          <w:lang w:val="zh-CN"/>
        </w:rPr>
        <w:t xml:space="preserve"> Scale </w:t>
      </w:r>
      <w:r w:rsidRPr="00BA3741">
        <w:rPr>
          <w:rFonts w:ascii="tim" w:eastAsia="Times New Roman" w:hAnsi="tim" w:cs="Times New Roman"/>
          <w:color w:val="000000" w:themeColor="text1"/>
          <w:sz w:val="24"/>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Pr>
          <w:rFonts w:ascii="tim" w:eastAsia="Times New Roman" w:hAnsi="tim" w:cs="Times New Roman"/>
          <w:color w:val="000000" w:themeColor="text1"/>
          <w:sz w:val="24"/>
          <w:szCs w:val="24"/>
          <w:lang w:val="zh-CN"/>
        </w:rPr>
        <w:t>stres</w:t>
      </w:r>
      <w:r w:rsidRPr="00BA3741">
        <w:rPr>
          <w:rFonts w:ascii="tim" w:eastAsia="Times New Roman" w:hAnsi="tim" w:cs="Times New Roman"/>
          <w:color w:val="000000" w:themeColor="text1"/>
          <w:sz w:val="24"/>
          <w:szCs w:val="24"/>
          <w:lang w:val="zh-CN"/>
        </w:rPr>
        <w:t xml:space="preserve">  (misalnya, “saya merasa sulit untuk rileks”). Setiap item memiliki bobot dari 1 (tidak berlaku  untuk saya sama sekali) hingga 4 (sangat banyak atau sebagian besar waktu) </w:t>
      </w:r>
      <w:sdt>
        <w:sdtPr>
          <w:rPr>
            <w:rFonts w:ascii="tim" w:eastAsia="Times New Roman" w:hAnsi="tim" w:cs="Times New Roman"/>
            <w:color w:val="000000"/>
            <w:sz w:val="24"/>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placeholder>
            <w:docPart w:val="0024E10927B34ABF9B4DFDD3271CC67C"/>
          </w:placeholder>
        </w:sdtPr>
        <w:sdtContent>
          <w:r w:rsidR="00F27083" w:rsidRPr="00F27083">
            <w:rPr>
              <w:rFonts w:ascii="tim" w:eastAsia="Times New Roman" w:hAnsi="tim" w:cs="Times New Roman"/>
              <w:color w:val="000000"/>
              <w:sz w:val="24"/>
              <w:szCs w:val="24"/>
            </w:rPr>
            <w:t>(Patrick, Dyck and Bramston, 2010)</w:t>
          </w:r>
        </w:sdtContent>
      </w:sdt>
      <w:r w:rsidRPr="00BA3741">
        <w:rPr>
          <w:rFonts w:ascii="tim" w:eastAsia="Times New Roman" w:hAnsi="tim" w:cs="Times New Roman"/>
          <w:color w:val="000000" w:themeColor="text1"/>
          <w:sz w:val="24"/>
          <w:szCs w:val="24"/>
          <w:lang w:val="zh-CN"/>
        </w:rPr>
        <w:t>.</w:t>
      </w:r>
    </w:p>
    <w:p w14:paraId="0DED426E" w14:textId="77777777" w:rsidR="002D424A" w:rsidRPr="00BA3741" w:rsidRDefault="002D424A" w:rsidP="002D424A">
      <w:pPr>
        <w:pStyle w:val="ListParagraph"/>
        <w:spacing w:line="360" w:lineRule="auto"/>
        <w:rPr>
          <w:rFonts w:ascii="tim" w:hAnsi="tim" w:cs="Times New Roman"/>
          <w:color w:val="000000" w:themeColor="text1"/>
          <w:sz w:val="24"/>
        </w:rPr>
      </w:pPr>
    </w:p>
    <w:p w14:paraId="3B63365C" w14:textId="77777777" w:rsidR="00BA53A8" w:rsidRPr="00BA3741" w:rsidRDefault="00EA1F1F" w:rsidP="00F71FE9">
      <w:pPr>
        <w:pStyle w:val="Heading3"/>
        <w:numPr>
          <w:ilvl w:val="0"/>
          <w:numId w:val="24"/>
        </w:numPr>
        <w:spacing w:line="360" w:lineRule="auto"/>
        <w:jc w:val="both"/>
        <w:rPr>
          <w:rFonts w:ascii="tim" w:eastAsia="Times New Roman" w:hAnsi="tim" w:cs="Times New Roman"/>
          <w:b/>
          <w:bCs/>
          <w:color w:val="000000" w:themeColor="text1"/>
        </w:rPr>
      </w:pPr>
      <w:bookmarkStart w:id="82" w:name="_Toc141963157"/>
      <w:r w:rsidRPr="00BA3741">
        <w:rPr>
          <w:rFonts w:ascii="tim" w:eastAsia="Times New Roman" w:hAnsi="tim" w:cs="Times New Roman"/>
          <w:b/>
          <w:bCs/>
          <w:color w:val="000000" w:themeColor="text1"/>
        </w:rPr>
        <w:lastRenderedPageBreak/>
        <w:t>Darah</w:t>
      </w:r>
      <w:bookmarkEnd w:id="53"/>
      <w:bookmarkEnd w:id="54"/>
      <w:bookmarkEnd w:id="55"/>
      <w:bookmarkEnd w:id="82"/>
    </w:p>
    <w:p w14:paraId="6829459B" w14:textId="34535696" w:rsidR="00BA53A8" w:rsidRPr="00BA3741" w:rsidRDefault="00EA1F1F" w:rsidP="007E5902">
      <w:pPr>
        <w:spacing w:line="360" w:lineRule="auto"/>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rPr>
        <w:tab/>
        <w:t xml:space="preserve">Menurut Kamus Besar Bahasa Indonesia, darah merupakan </w:t>
      </w:r>
      <w:r w:rsidRPr="00BA3741">
        <w:rPr>
          <w:rFonts w:ascii="tim" w:eastAsia="Times New Roman" w:hAnsi="tim" w:cs="Times New Roman"/>
          <w:color w:val="000000" w:themeColor="text1"/>
          <w:sz w:val="24"/>
          <w:szCs w:val="24"/>
          <w:highlight w:val="white"/>
        </w:rPr>
        <w:t>cairan yang terdiri dari plasma, sel-sel merah dan putih yang mengalir dalam pembuluh darah manusia atau binatang. Darah adalah salah satu jaringan tubuh dan termasuk dalam sistem pembuluh darah yang sebenarnya tertutup. Darah dapat dibagi menjadi dua fungsi, yaitu sebagai fungsi respirasi dan fungsi gizi. Fungsi respirasi merupakan fungsi pengangkut oksigen (O</w:t>
      </w:r>
      <w:r w:rsidRPr="00BA3741">
        <w:rPr>
          <w:rFonts w:ascii="tim" w:eastAsia="Times New Roman" w:hAnsi="tim" w:cs="Times New Roman"/>
          <w:color w:val="000000" w:themeColor="text1"/>
          <w:sz w:val="24"/>
          <w:szCs w:val="24"/>
          <w:highlight w:val="white"/>
          <w:vertAlign w:val="subscript"/>
        </w:rPr>
        <w:t>2</w:t>
      </w:r>
      <w:r w:rsidRPr="00BA3741">
        <w:rPr>
          <w:rFonts w:ascii="tim" w:eastAsia="Times New Roman" w:hAnsi="tim" w:cs="Times New Roman"/>
          <w:color w:val="000000" w:themeColor="text1"/>
          <w:sz w:val="24"/>
          <w:szCs w:val="24"/>
          <w:highlight w:val="white"/>
        </w:rPr>
        <w:t>) dan karbon dioksida (CO</w:t>
      </w:r>
      <w:r w:rsidRPr="00BA3741">
        <w:rPr>
          <w:rFonts w:ascii="tim" w:eastAsia="Times New Roman" w:hAnsi="tim" w:cs="Times New Roman"/>
          <w:color w:val="000000" w:themeColor="text1"/>
          <w:sz w:val="24"/>
          <w:szCs w:val="24"/>
          <w:highlight w:val="white"/>
          <w:vertAlign w:val="subscript"/>
        </w:rPr>
        <w:t>2</w:t>
      </w:r>
      <w:r w:rsidRPr="00BA3741">
        <w:rPr>
          <w:rFonts w:ascii="tim" w:eastAsia="Times New Roman" w:hAnsi="tim" w:cs="Times New Roman"/>
          <w:color w:val="000000" w:themeColor="text1"/>
          <w:sz w:val="24"/>
          <w:szCs w:val="24"/>
          <w:highlight w:val="white"/>
        </w:rPr>
        <w:t xml:space="preserve">). Fungsi gizi merupakan fungsi pengangkut zat makanan yang diabsorbsi, pada sistem ekskresi darah akan membawa sisa hasil metabolisme menuju ginjal, paru-paru, kulit dan usus, mempertahankan kesetimbangan asam dan basa, mempertahankan keseimbangan air, mengatur suhu badan, pertahanan terhadap infeksi pada sel darah putih, transpor hormone dan transpor hasil metabolisme. </w:t>
      </w:r>
      <w:r w:rsidRPr="00BA3741">
        <w:rPr>
          <w:rFonts w:ascii="tim" w:eastAsia="Times New Roman" w:hAnsi="tim" w:cs="Times New Roman"/>
          <w:color w:val="000000" w:themeColor="text1"/>
          <w:sz w:val="24"/>
          <w:szCs w:val="24"/>
        </w:rPr>
        <w:t>Viskositas darah adalah ukuran dari resistensi darah mengalir. Viskositas atau kekentalan (</w:t>
      </w:r>
      <m:oMath>
        <m:r>
          <w:rPr>
            <w:rFonts w:ascii="Cambria Math" w:hAnsi="Cambria Math" w:cs="Times New Roman"/>
            <w:color w:val="000000" w:themeColor="text1"/>
            <w:sz w:val="24"/>
            <w:szCs w:val="24"/>
          </w:rPr>
          <m:t>η</m:t>
        </m:r>
      </m:oMath>
      <w:r w:rsidRPr="00BA3741">
        <w:rPr>
          <w:rFonts w:ascii="tim" w:eastAsia="Times New Roman" w:hAnsi="tim" w:cs="Times New Roman"/>
          <w:color w:val="000000" w:themeColor="text1"/>
          <w:sz w:val="24"/>
          <w:szCs w:val="24"/>
        </w:rPr>
        <w:t xml:space="preserve">) sebenarnya merupakan gaya gesek internal antara molekul serta partikel yang menyusun suatu fluida dalam pembuluh darah yang berbentuk silinder. Faktor utama yang menentukan viskositas darah adalah hematokrit, agregasi sel darah merah, dan viskositas plasma </w:t>
      </w:r>
      <w:sdt>
        <w:sdtPr>
          <w:rPr>
            <w:rFonts w:ascii="tim" w:eastAsia="Times New Roman" w:hAnsi="tim" w:cs="Times New Roman"/>
            <w:color w:val="000000"/>
            <w:sz w:val="24"/>
            <w:szCs w:val="24"/>
          </w:rPr>
          <w:tag w:val="MENDELEY_CITATION_v3_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"/>
          <w:id w:val="1210532906"/>
          <w:placeholder>
            <w:docPart w:val="DefaultPlaceholder_-1854013440"/>
          </w:placeholder>
        </w:sdtPr>
        <w:sdtContent>
          <w:r w:rsidR="00F27083" w:rsidRPr="00F27083">
            <w:rPr>
              <w:rFonts w:ascii="tim" w:eastAsia="Times New Roman" w:hAnsi="tim" w:cs="Times New Roman"/>
              <w:color w:val="000000"/>
              <w:sz w:val="24"/>
              <w:szCs w:val="24"/>
            </w:rPr>
            <w:t>(Global</w:t>
          </w:r>
          <w:r w:rsidR="00F27083" w:rsidRPr="00F27083">
            <w:rPr>
              <w:rFonts w:ascii="tim" w:eastAsia="Times New Roman" w:hAnsi="tim" w:cs="Times New Roman" w:hint="eastAsia"/>
              <w:color w:val="000000"/>
              <w:sz w:val="24"/>
              <w:szCs w:val="24"/>
            </w:rPr>
            <w:t> </w:t>
          </w:r>
          <w:r w:rsidR="00F27083" w:rsidRPr="00F27083">
            <w:rPr>
              <w:rFonts w:ascii="tim" w:eastAsia="Times New Roman" w:hAnsi="tim" w:cs="Times New Roman"/>
              <w:color w:val="000000"/>
              <w:sz w:val="24"/>
              <w:szCs w:val="24"/>
            </w:rPr>
            <w:t xml:space="preserve"> Initiative</w:t>
          </w:r>
          <w:r w:rsidR="00F27083" w:rsidRPr="00F27083">
            <w:rPr>
              <w:rFonts w:ascii="tim" w:eastAsia="Times New Roman" w:hAnsi="tim" w:cs="Times New Roman" w:hint="eastAsia"/>
              <w:color w:val="000000"/>
              <w:sz w:val="24"/>
              <w:szCs w:val="24"/>
            </w:rPr>
            <w:t> </w:t>
          </w:r>
          <w:r w:rsidR="00F27083" w:rsidRPr="00F27083">
            <w:rPr>
              <w:rFonts w:ascii="tim" w:eastAsia="Times New Roman" w:hAnsi="tim" w:cs="Times New Roman"/>
              <w:color w:val="000000"/>
              <w:sz w:val="24"/>
              <w:szCs w:val="24"/>
            </w:rPr>
            <w:t xml:space="preserve"> for</w:t>
          </w:r>
          <w:r w:rsidR="00F27083" w:rsidRPr="00F27083">
            <w:rPr>
              <w:rFonts w:ascii="tim" w:eastAsia="Times New Roman" w:hAnsi="tim" w:cs="Times New Roman" w:hint="eastAsia"/>
              <w:color w:val="000000"/>
              <w:sz w:val="24"/>
              <w:szCs w:val="24"/>
            </w:rPr>
            <w:t> </w:t>
          </w:r>
          <w:r w:rsidR="00F27083" w:rsidRPr="00F27083">
            <w:rPr>
              <w:rFonts w:ascii="tim" w:eastAsia="Times New Roman" w:hAnsi="tim" w:cs="Times New Roman"/>
              <w:color w:val="000000"/>
              <w:sz w:val="24"/>
              <w:szCs w:val="24"/>
            </w:rPr>
            <w:t xml:space="preserve"> Asthma, 2016)</w:t>
          </w:r>
        </w:sdtContent>
      </w:sdt>
      <w:r w:rsidRPr="00BA3741">
        <w:rPr>
          <w:rFonts w:ascii="tim" w:eastAsia="Times New Roman" w:hAnsi="tim" w:cs="Times New Roman"/>
          <w:color w:val="000000" w:themeColor="text1"/>
          <w:sz w:val="24"/>
          <w:szCs w:val="24"/>
        </w:rPr>
        <w:t>. Hematokrit memiliki dampak yang besar terhadap kekentalan darah. Satu peningkatan unit hematokrit dapat menyebabkan peningkatan hingga 4% pada kekentalan darah (Baskurt OK, 2003). Hubungan ini menjadi semakin sensitif seperti hematokrit meningkat. Ketika hematokrit naik ke 60 atau 70%, yang sering terjadi di polisitemia, viskositas darah dapat menjadi besar seperti 10 kali dari air, dan aliran melalui pembuluh darah adalah sangat terbelakang karena peningkatan resistensi terhadap aliran. Faktor - faktor lain yang mempengaruhi viskositas darah termasuk suhu, di mana peningkatan hasil suhu menyebabkan penurunan viskositas.</w:t>
      </w:r>
      <w:r w:rsidRPr="00BA3741">
        <w:rPr>
          <w:rFonts w:ascii="tim" w:eastAsia="Times New Roman" w:hAnsi="tim" w:cs="Times New Roman"/>
          <w:color w:val="000000" w:themeColor="text1"/>
          <w:sz w:val="24"/>
          <w:szCs w:val="24"/>
          <w:highlight w:val="white"/>
        </w:rPr>
        <w:t xml:space="preserve">Dalam satu sel darah terdiri dari hemoglobin, eritrosit, hematrosit, retikulosit, laju endap darah, trombosit, dan leukosit </w:t>
      </w:r>
      <w:sdt>
        <w:sdtPr>
          <w:rPr>
            <w:rFonts w:ascii="tim" w:eastAsia="Times New Roman" w:hAnsi="tim" w:cs="Times New Roman"/>
            <w:color w:val="000000"/>
            <w:sz w:val="24"/>
            <w:szCs w:val="24"/>
            <w:highlight w:val="white"/>
          </w:rPr>
          <w:tag w:val="MENDELEY_CITATION_v3_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"/>
          <w:id w:val="-1589380243"/>
          <w:placeholder>
            <w:docPart w:val="DefaultPlaceholder_-1854013440"/>
          </w:placeholder>
        </w:sdtPr>
        <w:sdtContent>
          <w:r w:rsidR="00F27083" w:rsidRPr="00F27083">
            <w:rPr>
              <w:rFonts w:ascii="tim" w:eastAsia="Times New Roman" w:hAnsi="tim"/>
              <w:color w:val="000000"/>
              <w:sz w:val="24"/>
            </w:rPr>
            <w:t>(ZENNY NURHANDINIE PUTRI, 2017)</w:t>
          </w:r>
        </w:sdtContent>
      </w:sdt>
      <w:r w:rsidRPr="00BA3741">
        <w:rPr>
          <w:rFonts w:ascii="tim" w:eastAsia="Times New Roman" w:hAnsi="tim" w:cs="Times New Roman"/>
          <w:color w:val="000000" w:themeColor="text1"/>
          <w:sz w:val="24"/>
          <w:szCs w:val="24"/>
          <w:highlight w:val="white"/>
        </w:rPr>
        <w:t xml:space="preserve">. Hemoglobin merupakan molekul dalam darah yang mengandung oksigen. Pada saat di paru-paru, hemoglobin akan mengikat oksigen melalui persamaan kimia. Hemoglobin terbentuk dari 4 rantai polipeptida (rantai asam amino), yaitu 2 rantai alfa dan 2 rantai beta. Setiap rantai polipeptida mengandung grup prostetik yang dikenal sebagai molekul heme, ini yang menyebabkan warna darah menjadi merah. Secara reversible, molekul heme bisa dikombinasikan dengan satu molekul oksigen atau karbon dioksida. Satu sel hemoglobin mengikat 4 molekul oksigen per tetramer (satu per subunit heme) dan kurva saturasi oksigen </w:t>
      </w:r>
      <w:r w:rsidRPr="00BA3741">
        <w:rPr>
          <w:rFonts w:ascii="tim" w:eastAsia="Times New Roman" w:hAnsi="tim" w:cs="Times New Roman"/>
          <w:color w:val="000000" w:themeColor="text1"/>
          <w:sz w:val="24"/>
          <w:szCs w:val="24"/>
          <w:highlight w:val="white"/>
        </w:rPr>
        <w:lastRenderedPageBreak/>
        <w:t xml:space="preserve">berbentuk sigmoid </w:t>
      </w:r>
      <w:sdt>
        <w:sdtPr>
          <w:rPr>
            <w:rFonts w:ascii="tim" w:eastAsia="Times New Roman" w:hAnsi="tim" w:cs="Times New Roman"/>
            <w:color w:val="000000"/>
            <w:sz w:val="24"/>
            <w:szCs w:val="24"/>
            <w:highlight w:val="white"/>
          </w:rPr>
          <w:tag w:val="MENDELEY_CITATION_v3_eyJjaXRhdGlvbklEIjoiTUVOREVMRVlfQ0lUQVRJT05fNDQ0ZWZjNzEtMDhlYi00NTYzLTg0MDMtYzEzMjdkYmU2ZjE1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359658996"/>
          <w:placeholder>
            <w:docPart w:val="DefaultPlaceholder_-1854013440"/>
          </w:placeholder>
        </w:sdtPr>
        <w:sdtEndPr>
          <w:rPr>
            <w:highlight w:val="none"/>
          </w:rPr>
        </w:sdtEndPr>
        <w:sdtContent>
          <w:r w:rsidR="00F27083" w:rsidRPr="00F27083">
            <w:rPr>
              <w:rFonts w:ascii="tim" w:eastAsia="Times New Roman" w:hAnsi="tim"/>
              <w:color w:val="000000"/>
              <w:sz w:val="24"/>
            </w:rPr>
            <w:t>(Yulian and Suprianto, 2017)</w:t>
          </w:r>
        </w:sdtContent>
      </w:sdt>
      <w:r w:rsidRPr="00BA3741">
        <w:rPr>
          <w:rFonts w:ascii="tim" w:eastAsia="Times New Roman" w:hAnsi="tim" w:cs="Times New Roman"/>
          <w:color w:val="000000" w:themeColor="text1"/>
          <w:sz w:val="24"/>
          <w:szCs w:val="24"/>
        </w:rPr>
        <w:t xml:space="preserve">. </w:t>
      </w:r>
      <w:r w:rsidRPr="00BA3741">
        <w:rPr>
          <w:rFonts w:ascii="tim" w:eastAsia="Times New Roman" w:hAnsi="tim" w:cs="Times New Roman"/>
          <w:color w:val="000000" w:themeColor="text1"/>
          <w:sz w:val="24"/>
          <w:szCs w:val="24"/>
          <w:highlight w:val="white"/>
        </w:rPr>
        <w:t xml:space="preserve">Hemoglobin dipompa oleh jantung dan diedarkan ke seluruh tubuh melalui arteri. Setiap kali jantung memompa akan tercipta suatu gelombang pada arteri yang disebut dengan denyut nadi. Denyut nadi mudah diraba pada bagian-bagian tertentu pada tubuh, tepatnya pada arteri yang melintasi sebuah tulang dekat permukaan kulit </w:t>
      </w:r>
      <w:sdt>
        <w:sdtPr>
          <w:rPr>
            <w:rFonts w:ascii="tim" w:eastAsia="Times New Roman" w:hAnsi="tim" w:cs="Times New Roman"/>
            <w:color w:val="000000"/>
            <w:sz w:val="24"/>
            <w:szCs w:val="24"/>
            <w:highlight w:val="white"/>
          </w:rPr>
          <w:tag w:val="MENDELEY_CITATION_v3_eyJjaXRhdGlvbklEIjoiTUVOREVMRVlfQ0lUQVRJT05fZGJhY2E4M2YtNmRkOC00YjIzLWE5MjItOTE3OGJkMjkwMjQ1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301209074"/>
          <w:placeholder>
            <w:docPart w:val="DefaultPlaceholder_-1854013440"/>
          </w:placeholder>
        </w:sdtPr>
        <w:sdtEndPr>
          <w:rPr>
            <w:highlight w:val="none"/>
          </w:rPr>
        </w:sdtEndPr>
        <w:sdtContent>
          <w:r w:rsidR="00F27083" w:rsidRPr="00F27083">
            <w:rPr>
              <w:rFonts w:ascii="tim" w:eastAsia="Times New Roman" w:hAnsi="tim"/>
              <w:color w:val="000000"/>
              <w:sz w:val="24"/>
            </w:rPr>
            <w:t>(Adha Nur Qahar, 2018)</w:t>
          </w:r>
        </w:sdtContent>
      </w:sdt>
      <w:r w:rsidRPr="00BA3741">
        <w:rPr>
          <w:rFonts w:ascii="tim" w:eastAsia="Times New Roman" w:hAnsi="tim" w:cs="Times New Roman"/>
          <w:color w:val="000000" w:themeColor="text1"/>
          <w:sz w:val="24"/>
          <w:szCs w:val="24"/>
          <w:highlight w:val="white"/>
        </w:rPr>
        <w:t xml:space="preserve">. Denyut nadi biasanya dipresentasikan dalam satuan waktu yaitu, beats per minute (BPM). BPM merupakan satuan waktu yang digunakan dalam mengukur jumlah denyut nadi/detak jantung dalam waktu satu menit </w:t>
      </w:r>
      <w:sdt>
        <w:sdtPr>
          <w:rPr>
            <w:rFonts w:ascii="tim" w:eastAsia="Times New Roman" w:hAnsi="tim" w:cs="Times New Roman"/>
            <w:color w:val="000000"/>
            <w:sz w:val="24"/>
            <w:szCs w:val="24"/>
            <w:highlight w:val="white"/>
          </w:rPr>
          <w:tag w:val="MENDELEY_CITATION_v3_eyJjaXRhdGlvbklEIjoiTUVOREVMRVlfQ0lUQVRJT05fYzRkYjdjZTItNWU3ZS00YTVjLTlhMzctMzgzOGM5Yjk2NTM2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1068692843"/>
          <w:placeholder>
            <w:docPart w:val="DefaultPlaceholder_-1854013440"/>
          </w:placeholder>
        </w:sdtPr>
        <w:sdtEndPr>
          <w:rPr>
            <w:highlight w:val="none"/>
          </w:rPr>
        </w:sdtEndPr>
        <w:sdtContent>
          <w:r w:rsidR="00F27083">
            <w:rPr>
              <w:rFonts w:eastAsia="Times New Roman"/>
            </w:rPr>
            <w:t xml:space="preserve">(Zhang </w:t>
          </w:r>
          <w:r w:rsidR="00F27083">
            <w:rPr>
              <w:rFonts w:eastAsia="Times New Roman"/>
              <w:i/>
              <w:iCs/>
            </w:rPr>
            <w:t>et al.</w:t>
          </w:r>
          <w:r w:rsidR="00F27083">
            <w:rPr>
              <w:rFonts w:eastAsia="Times New Roman"/>
            </w:rPr>
            <w:t>, 2020)</w:t>
          </w:r>
        </w:sdtContent>
      </w:sdt>
      <w:r w:rsidRPr="00BA3741">
        <w:rPr>
          <w:rFonts w:ascii="tim" w:eastAsia="Times New Roman" w:hAnsi="tim" w:cs="Times New Roman"/>
          <w:color w:val="000000" w:themeColor="text1"/>
          <w:sz w:val="24"/>
          <w:szCs w:val="24"/>
        </w:rPr>
        <w:t>.</w:t>
      </w:r>
    </w:p>
    <w:p w14:paraId="12603184" w14:textId="77777777" w:rsidR="00BA53A8" w:rsidRPr="00BA3741" w:rsidRDefault="00BA53A8" w:rsidP="007E5902">
      <w:pPr>
        <w:spacing w:line="360" w:lineRule="auto"/>
        <w:rPr>
          <w:rFonts w:ascii="tim" w:eastAsia="Times New Roman" w:hAnsi="tim" w:cs="Times New Roman"/>
          <w:color w:val="000000" w:themeColor="text1"/>
          <w:sz w:val="24"/>
          <w:szCs w:val="24"/>
          <w:highlight w:val="white"/>
        </w:rPr>
      </w:pPr>
    </w:p>
    <w:p w14:paraId="0F583F24" w14:textId="77777777" w:rsidR="00BA53A8" w:rsidRPr="00BA3741" w:rsidRDefault="00BA53A8" w:rsidP="007E5902">
      <w:pPr>
        <w:spacing w:line="360" w:lineRule="auto"/>
        <w:rPr>
          <w:rFonts w:ascii="tim" w:eastAsia="Times New Roman" w:hAnsi="tim" w:cs="Times New Roman"/>
          <w:color w:val="000000" w:themeColor="text1"/>
          <w:sz w:val="24"/>
          <w:szCs w:val="24"/>
          <w:highlight w:val="white"/>
        </w:rPr>
      </w:pPr>
    </w:p>
    <w:p w14:paraId="17EE363D" w14:textId="77777777" w:rsidR="00BA53A8" w:rsidRPr="00BA3741" w:rsidRDefault="00EA1F1F" w:rsidP="00F71FE9">
      <w:pPr>
        <w:pStyle w:val="Heading3"/>
        <w:numPr>
          <w:ilvl w:val="0"/>
          <w:numId w:val="24"/>
        </w:numPr>
        <w:spacing w:line="360" w:lineRule="auto"/>
        <w:jc w:val="both"/>
        <w:rPr>
          <w:rFonts w:ascii="tim" w:eastAsia="Times New Roman" w:hAnsi="tim" w:cs="Times New Roman"/>
          <w:b/>
          <w:bCs/>
          <w:color w:val="000000" w:themeColor="text1"/>
        </w:rPr>
      </w:pPr>
      <w:bookmarkStart w:id="83" w:name="_94xfr989a8uu" w:colFirst="0" w:colLast="0"/>
      <w:bookmarkStart w:id="84" w:name="_Toc141428168"/>
      <w:bookmarkStart w:id="85" w:name="_Toc141428440"/>
      <w:bookmarkStart w:id="86" w:name="_Toc141430139"/>
      <w:bookmarkStart w:id="87" w:name="_Toc141963158"/>
      <w:bookmarkEnd w:id="83"/>
      <w:r w:rsidRPr="00BA3741">
        <w:rPr>
          <w:rFonts w:ascii="tim" w:eastAsia="Times New Roman" w:hAnsi="tim" w:cs="Times New Roman"/>
          <w:b/>
          <w:bCs/>
          <w:i/>
          <w:color w:val="000000" w:themeColor="text1"/>
        </w:rPr>
        <w:t>Photoplethysmograph</w:t>
      </w:r>
      <w:r w:rsidRPr="00BA3741">
        <w:rPr>
          <w:rFonts w:ascii="tim" w:eastAsia="Times New Roman" w:hAnsi="tim" w:cs="Times New Roman"/>
          <w:b/>
          <w:bCs/>
          <w:color w:val="000000" w:themeColor="text1"/>
        </w:rPr>
        <w:t xml:space="preserve"> (PPG)</w:t>
      </w:r>
      <w:bookmarkEnd w:id="84"/>
      <w:bookmarkEnd w:id="85"/>
      <w:bookmarkEnd w:id="86"/>
      <w:bookmarkEnd w:id="87"/>
    </w:p>
    <w:p w14:paraId="28A380F4" w14:textId="0BF159BF"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t xml:space="preserve">Photoplethysmography (PPG) adalah Salah satu metode yang saat ini sedang populer untuk mengetahui informasi yang terkait dengan jantung atau sistem kardiovaskular. PPG merupakan teknik optik sederhana dan murah yang dapat digunakan untuk mendeteksi perubahan volume darah pada lapisan mikrovaskuler jaringan. Photoplethysmography juga merupakan metode non- invasif yang mudah diaplikasikan dan simpel.beberapa komponen optoelektronik dibutuhkan untuk memunculkan sinyal PPG, yaitu photodetector dan light emitting diode (LED). Photodetector adalah alat untuk mendeteksi perubahan perfusi kecil pada pembuluh darah yang diterangi oleh LED sebagai sumber cahaya. Perfusi diukur sebagai kecepatan pengiriman darah ke jaringan (Tjahjadi, Ramli and Murfi, 2020). Prinsip dasar PPG adalah mendeteksi perbedaan laju absorpsi cahaya yang disebabkan oleh perubahan aliran darah di pembuluh mikrovaskuler yang ditangkap oleh photodioda (PD) </w:t>
      </w:r>
      <w:sdt>
        <w:sdtPr>
          <w:rPr>
            <w:rFonts w:ascii="tim" w:eastAsia="Times New Roman" w:hAnsi="tim" w:cs="Times New Roman"/>
            <w:color w:val="000000"/>
            <w:sz w:val="24"/>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F27083">
            <w:rPr>
              <w:rFonts w:ascii="tim" w:eastAsia="Times New Roman" w:hAnsi="tim"/>
              <w:color w:val="000000"/>
              <w:sz w:val="24"/>
            </w:rPr>
            <w:t>(ALDAFFAN SHEVA GHIFARI WYDIANDHIKA, 2022)</w:t>
          </w:r>
        </w:sdtContent>
      </w:sdt>
      <w:r w:rsidRPr="00BA3741">
        <w:rPr>
          <w:rFonts w:ascii="tim" w:eastAsia="Times New Roman" w:hAnsi="tim" w:cs="Times New Roman"/>
          <w:color w:val="000000" w:themeColor="text1"/>
          <w:sz w:val="24"/>
          <w:szCs w:val="24"/>
        </w:rPr>
        <w:t>.</w:t>
      </w:r>
    </w:p>
    <w:p w14:paraId="2396CC5C" w14:textId="77777777" w:rsidR="00BA53A8" w:rsidRPr="00BA3741" w:rsidRDefault="00EA1F1F" w:rsidP="007E5902">
      <w:pPr>
        <w:pStyle w:val="Heading4"/>
        <w:spacing w:line="360" w:lineRule="auto"/>
        <w:rPr>
          <w:rFonts w:ascii="tim" w:eastAsia="Times New Roman" w:hAnsi="tim" w:cs="Times New Roman"/>
          <w:b/>
          <w:bCs/>
          <w:i/>
          <w:color w:val="000000" w:themeColor="text1"/>
        </w:rPr>
      </w:pPr>
      <w:bookmarkStart w:id="88" w:name="_x6t9lhwahbf3" w:colFirst="0" w:colLast="0"/>
      <w:bookmarkEnd w:id="88"/>
      <w:r w:rsidRPr="00BA3741">
        <w:rPr>
          <w:rFonts w:ascii="tim" w:eastAsia="Times New Roman" w:hAnsi="tim" w:cs="Times New Roman"/>
          <w:b/>
          <w:bCs/>
          <w:color w:val="000000" w:themeColor="text1"/>
        </w:rPr>
        <w:tab/>
      </w:r>
      <w:bookmarkStart w:id="89" w:name="_Toc141430140"/>
      <w:bookmarkStart w:id="90" w:name="_Toc141428169"/>
      <w:bookmarkStart w:id="91" w:name="_Toc141963159"/>
      <w:r w:rsidRPr="00BA3741">
        <w:rPr>
          <w:rFonts w:ascii="tim" w:eastAsia="Times New Roman" w:hAnsi="tim" w:cs="Times New Roman"/>
          <w:b/>
          <w:bCs/>
          <w:color w:val="000000" w:themeColor="text1"/>
        </w:rPr>
        <w:t xml:space="preserve">2.3.1 </w:t>
      </w:r>
      <w:r w:rsidRPr="00BA3741">
        <w:rPr>
          <w:rFonts w:ascii="tim" w:eastAsia="Times New Roman" w:hAnsi="tim" w:cs="Times New Roman"/>
          <w:b/>
          <w:bCs/>
          <w:color w:val="000000" w:themeColor="text1"/>
        </w:rPr>
        <w:tab/>
        <w:t xml:space="preserve">PPG </w:t>
      </w:r>
      <w:r w:rsidRPr="00BA3741">
        <w:rPr>
          <w:rFonts w:ascii="tim" w:eastAsia="Times New Roman" w:hAnsi="tim" w:cs="Times New Roman"/>
          <w:b/>
          <w:bCs/>
          <w:i/>
          <w:color w:val="000000" w:themeColor="text1"/>
        </w:rPr>
        <w:t>Waveform</w:t>
      </w:r>
      <w:bookmarkEnd w:id="89"/>
      <w:bookmarkEnd w:id="90"/>
      <w:bookmarkEnd w:id="91"/>
    </w:p>
    <w:p w14:paraId="6B2AB658" w14:textId="77777777"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r>
      <w:r w:rsidRPr="00BA3741">
        <w:rPr>
          <w:rFonts w:ascii="tim" w:eastAsia="Times New Roman" w:hAnsi="tim" w:cs="Times New Roman"/>
          <w:color w:val="000000" w:themeColor="text1"/>
          <w:sz w:val="24"/>
          <w:szCs w:val="24"/>
        </w:rPr>
        <w:tab/>
        <w:t xml:space="preserve">Bentuk gelombang PPG sering disebut dengan komponen 'AC' dan biasanya  memiliki frekuensi dasar yang biasanya bernilai sekitar 1 Hz, tergantung pada detak  jantung seperti pada gambar 2.1. Komponen AC ini bersifat </w:t>
      </w:r>
      <w:r w:rsidRPr="00BA3741">
        <w:rPr>
          <w:rFonts w:ascii="tim" w:eastAsia="Times New Roman" w:hAnsi="tim" w:cs="Times New Roman"/>
          <w:i/>
          <w:color w:val="000000" w:themeColor="text1"/>
          <w:sz w:val="24"/>
          <w:szCs w:val="24"/>
        </w:rPr>
        <w:t xml:space="preserve">superimposed </w:t>
      </w:r>
      <w:r w:rsidRPr="00BA3741">
        <w:rPr>
          <w:rFonts w:ascii="tim" w:eastAsia="Times New Roman" w:hAnsi="tim" w:cs="Times New Roman"/>
          <w:color w:val="000000" w:themeColor="text1"/>
          <w:sz w:val="24"/>
          <w:szCs w:val="24"/>
        </w:rPr>
        <w:t>pada  komponen quasi yang besar yang berhubungan dengan jaringan dan volume darah.  Sedangkan komponen DC bervariasi secara perlahan karena respirasi, aktivitas vasomotor, dan gelombang vasokonstriktor (Allen, 2014).</w:t>
      </w:r>
    </w:p>
    <w:p w14:paraId="60A22E66" w14:textId="77777777" w:rsidR="00BA53A8" w:rsidRPr="00BA3741" w:rsidRDefault="00BA53A8" w:rsidP="007E5902">
      <w:pPr>
        <w:spacing w:line="360" w:lineRule="auto"/>
        <w:jc w:val="both"/>
        <w:rPr>
          <w:rFonts w:ascii="tim" w:eastAsia="Times New Roman" w:hAnsi="tim" w:cs="Times New Roman"/>
          <w:color w:val="000000" w:themeColor="text1"/>
          <w:sz w:val="24"/>
          <w:szCs w:val="24"/>
        </w:rPr>
      </w:pPr>
    </w:p>
    <w:p w14:paraId="48DAF691" w14:textId="77777777" w:rsidR="00BA53A8" w:rsidRPr="00BA3741" w:rsidRDefault="00EA1F1F" w:rsidP="007E5902">
      <w:pPr>
        <w:keepNext/>
        <w:widowControl w:val="0"/>
        <w:spacing w:line="360" w:lineRule="auto"/>
        <w:ind w:right="217"/>
        <w:jc w:val="center"/>
        <w:rPr>
          <w:rFonts w:ascii="tim" w:hAnsi="tim" w:cs="Times New Roman"/>
          <w:color w:val="000000" w:themeColor="text1"/>
        </w:rPr>
      </w:pPr>
      <w:r w:rsidRPr="00BA3741">
        <w:rPr>
          <w:rFonts w:ascii="tim" w:eastAsia="Times New Roman" w:hAnsi="tim" w:cs="Times New Roman"/>
          <w:noProof/>
          <w:color w:val="000000" w:themeColor="text1"/>
          <w:sz w:val="24"/>
          <w:szCs w:val="24"/>
        </w:rPr>
        <w:drawing>
          <wp:inline distT="19050" distB="19050" distL="19050" distR="19050" wp14:anchorId="3E66F9F4" wp14:editId="0F8FEB79">
            <wp:extent cx="4352925" cy="241427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0"/>
                    <a:srcRect/>
                    <a:stretch>
                      <a:fillRect/>
                    </a:stretch>
                  </pic:blipFill>
                  <pic:spPr>
                    <a:xfrm>
                      <a:off x="0" y="0"/>
                      <a:ext cx="4352925" cy="2414270"/>
                    </a:xfrm>
                    <a:prstGeom prst="rect">
                      <a:avLst/>
                    </a:prstGeom>
                  </pic:spPr>
                </pic:pic>
              </a:graphicData>
            </a:graphic>
          </wp:inline>
        </w:drawing>
      </w:r>
    </w:p>
    <w:p w14:paraId="1331E7A7" w14:textId="2740B46B" w:rsidR="00BA53A8" w:rsidRPr="00BA3741" w:rsidRDefault="00EA1F1F" w:rsidP="007E5902">
      <w:pPr>
        <w:pStyle w:val="Caption"/>
        <w:spacing w:line="360" w:lineRule="auto"/>
        <w:jc w:val="center"/>
        <w:rPr>
          <w:rFonts w:ascii="tim" w:eastAsia="Times New Roman" w:hAnsi="tim" w:cs="Times New Roman"/>
          <w:i w:val="0"/>
          <w:iCs w:val="0"/>
          <w:color w:val="000000" w:themeColor="text1"/>
          <w:sz w:val="24"/>
          <w:szCs w:val="24"/>
        </w:rPr>
      </w:pPr>
      <w:bookmarkStart w:id="92" w:name="_Toc141430072"/>
      <w:r w:rsidRPr="00BA3741">
        <w:rPr>
          <w:rFonts w:ascii="tim" w:hAnsi="tim" w:cs="Times New Roman"/>
          <w:b/>
          <w:bCs/>
          <w:i w:val="0"/>
          <w:iCs w:val="0"/>
          <w:color w:val="000000" w:themeColor="text1"/>
          <w:sz w:val="24"/>
          <w:szCs w:val="24"/>
        </w:rPr>
        <w:t xml:space="preserve">Gambar 2. </w:t>
      </w:r>
      <w:r w:rsidRPr="00BA3741">
        <w:rPr>
          <w:rFonts w:ascii="tim" w:hAnsi="tim" w:cs="Times New Roman"/>
          <w:b/>
          <w:bCs/>
          <w:i w:val="0"/>
          <w:iCs w:val="0"/>
          <w:color w:val="000000" w:themeColor="text1"/>
          <w:sz w:val="24"/>
          <w:szCs w:val="24"/>
        </w:rPr>
        <w:fldChar w:fldCharType="begin"/>
      </w:r>
      <w:r w:rsidRPr="00BA3741">
        <w:rPr>
          <w:rFonts w:ascii="tim" w:hAnsi="tim" w:cs="Times New Roman"/>
          <w:b/>
          <w:bCs/>
          <w:i w:val="0"/>
          <w:iCs w:val="0"/>
          <w:color w:val="000000" w:themeColor="text1"/>
          <w:sz w:val="24"/>
          <w:szCs w:val="24"/>
        </w:rPr>
        <w:instrText xml:space="preserve"> SEQ Gambar_2. \* ARABIC </w:instrText>
      </w:r>
      <w:r w:rsidRPr="00BA3741">
        <w:rPr>
          <w:rFonts w:ascii="tim" w:hAnsi="tim" w:cs="Times New Roman"/>
          <w:b/>
          <w:bCs/>
          <w:i w:val="0"/>
          <w:iCs w:val="0"/>
          <w:color w:val="000000" w:themeColor="text1"/>
          <w:sz w:val="24"/>
          <w:szCs w:val="24"/>
        </w:rPr>
        <w:fldChar w:fldCharType="separate"/>
      </w:r>
      <w:r w:rsidR="00F27083">
        <w:rPr>
          <w:rFonts w:ascii="tim" w:hAnsi="tim" w:cs="Times New Roman"/>
          <w:b/>
          <w:bCs/>
          <w:i w:val="0"/>
          <w:iCs w:val="0"/>
          <w:noProof/>
          <w:color w:val="000000" w:themeColor="text1"/>
          <w:sz w:val="24"/>
          <w:szCs w:val="24"/>
        </w:rPr>
        <w:t>1</w:t>
      </w:r>
      <w:r w:rsidRPr="00BA3741">
        <w:rPr>
          <w:rFonts w:ascii="tim" w:hAnsi="tim" w:cs="Times New Roman"/>
          <w:b/>
          <w:bCs/>
          <w:i w:val="0"/>
          <w:iCs w:val="0"/>
          <w:color w:val="000000" w:themeColor="text1"/>
          <w:sz w:val="24"/>
          <w:szCs w:val="24"/>
        </w:rPr>
        <w:fldChar w:fldCharType="end"/>
      </w:r>
      <w:r w:rsidRPr="00BA3741">
        <w:rPr>
          <w:rFonts w:ascii="tim" w:hAnsi="tim" w:cs="Times New Roman"/>
          <w:i w:val="0"/>
          <w:iCs w:val="0"/>
          <w:color w:val="000000" w:themeColor="text1"/>
          <w:sz w:val="24"/>
          <w:szCs w:val="24"/>
        </w:rPr>
        <w:t xml:space="preserve"> </w:t>
      </w:r>
      <w:r w:rsidRPr="00BA3741">
        <w:rPr>
          <w:rFonts w:ascii="tim" w:eastAsia="Times New Roman" w:hAnsi="tim" w:cs="Times New Roman"/>
          <w:i w:val="0"/>
          <w:iCs w:val="0"/>
          <w:color w:val="000000" w:themeColor="text1"/>
          <w:sz w:val="24"/>
          <w:szCs w:val="24"/>
        </w:rPr>
        <w:t>Komponen pulsatil (AC) dari sinyal PPG dan elektrokardiogram (EKG)  terkait (Allen, 2014)</w:t>
      </w:r>
      <w:bookmarkEnd w:id="92"/>
    </w:p>
    <w:p w14:paraId="7C90B660" w14:textId="77777777" w:rsidR="00BA53A8" w:rsidRPr="00BA3741" w:rsidRDefault="00EA1F1F" w:rsidP="007E5902">
      <w:pPr>
        <w:pStyle w:val="Heading4"/>
        <w:spacing w:line="360" w:lineRule="auto"/>
        <w:rPr>
          <w:rFonts w:ascii="tim" w:eastAsia="Times New Roman" w:hAnsi="tim" w:cs="Times New Roman"/>
          <w:b/>
          <w:bCs/>
          <w:color w:val="000000" w:themeColor="text1"/>
        </w:rPr>
      </w:pPr>
      <w:bookmarkStart w:id="93" w:name="_bnc2c2xr9hvf" w:colFirst="0" w:colLast="0"/>
      <w:bookmarkEnd w:id="93"/>
      <w:r w:rsidRPr="00BA3741">
        <w:rPr>
          <w:rFonts w:ascii="tim" w:eastAsia="Times New Roman" w:hAnsi="tim" w:cs="Times New Roman"/>
          <w:b/>
          <w:bCs/>
          <w:color w:val="000000" w:themeColor="text1"/>
        </w:rPr>
        <w:tab/>
      </w:r>
      <w:bookmarkStart w:id="94" w:name="_Toc141430141"/>
      <w:bookmarkStart w:id="95" w:name="_Toc141428170"/>
      <w:bookmarkStart w:id="96" w:name="_Toc141963160"/>
      <w:r w:rsidRPr="00BA3741">
        <w:rPr>
          <w:rFonts w:ascii="tim" w:eastAsia="Times New Roman" w:hAnsi="tim" w:cs="Times New Roman"/>
          <w:b/>
          <w:bCs/>
          <w:color w:val="000000" w:themeColor="text1"/>
        </w:rPr>
        <w:t xml:space="preserve">2.3.2 </w:t>
      </w:r>
      <w:r w:rsidRPr="00BA3741">
        <w:rPr>
          <w:rFonts w:ascii="tim" w:eastAsia="Times New Roman" w:hAnsi="tim" w:cs="Times New Roman"/>
          <w:b/>
          <w:bCs/>
          <w:color w:val="000000" w:themeColor="text1"/>
        </w:rPr>
        <w:tab/>
        <w:t>Fisiologi PPG</w:t>
      </w:r>
      <w:bookmarkEnd w:id="94"/>
      <w:bookmarkEnd w:id="95"/>
      <w:bookmarkEnd w:id="96"/>
    </w:p>
    <w:p w14:paraId="56B1705E" w14:textId="0DF2821A"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r>
      <w:r w:rsidRPr="00BA3741">
        <w:rPr>
          <w:rFonts w:ascii="tim" w:eastAsia="Times New Roman" w:hAnsi="tim" w:cs="Times New Roman"/>
          <w:color w:val="000000" w:themeColor="text1"/>
          <w:sz w:val="24"/>
          <w:szCs w:val="24"/>
        </w:rPr>
        <w:tab/>
      </w:r>
      <w:r w:rsidRPr="00BA3741">
        <w:rPr>
          <w:rFonts w:ascii="tim" w:eastAsia="Times New Roman" w:hAnsi="tim" w:cs="Times New Roman"/>
          <w:i/>
          <w:color w:val="000000" w:themeColor="text1"/>
          <w:sz w:val="24"/>
          <w:szCs w:val="24"/>
        </w:rPr>
        <w:t xml:space="preserve">Photoplethysmography </w:t>
      </w:r>
      <w:r w:rsidRPr="00BA3741">
        <w:rPr>
          <w:rFonts w:ascii="tim" w:eastAsia="Times New Roman" w:hAnsi="tim" w:cs="Times New Roman"/>
          <w:color w:val="000000" w:themeColor="text1"/>
          <w:sz w:val="24"/>
          <w:szCs w:val="24"/>
        </w:rPr>
        <w:t xml:space="preserve">menggunakan absorptivitas cahaya yang dihasilkan dari  variasi fisiologis jaringan selama siklus jantung berjalan. Siklus jantung ini terdiri  dari kondisi sistolik dan diastolik. Dalam keadaan sistolik, darah akan dipompa ke  seluruh tubuh termasuk ke dalam jaringan perifer, sehingga tekanan darah sistolik  akan meningkat dan menghasilkan absorbansi cahaya dalam jaringan dibandingkan  dengan keadaan diastolik. Secara umum, perubahan relatif dalam absorbansi  cahaya ini menimbulkan bentuk gelombang pulsatile PPG yang sinkron dengan  setiap detak jantung </w:t>
      </w:r>
      <w:sdt>
        <w:sdtPr>
          <w:rPr>
            <w:rFonts w:ascii="tim" w:eastAsia="Times New Roman" w:hAnsi="tim" w:cs="Times New Roman"/>
            <w:color w:val="000000"/>
            <w:sz w:val="24"/>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Pr>
              <w:rFonts w:eastAsia="Times New Roman"/>
            </w:rPr>
            <w:t xml:space="preserve">(Zhang </w:t>
          </w:r>
          <w:r w:rsidR="00F27083">
            <w:rPr>
              <w:rFonts w:eastAsia="Times New Roman"/>
              <w:i/>
              <w:iCs/>
            </w:rPr>
            <w:t>et al.</w:t>
          </w:r>
          <w:r w:rsidR="00F27083">
            <w:rPr>
              <w:rFonts w:eastAsia="Times New Roman"/>
            </w:rPr>
            <w:t>, 2020)</w:t>
          </w:r>
        </w:sdtContent>
      </w:sdt>
      <w:r w:rsidRPr="00BA3741">
        <w:rPr>
          <w:rFonts w:ascii="tim" w:eastAsia="Times New Roman" w:hAnsi="tim" w:cs="Times New Roman"/>
          <w:color w:val="000000" w:themeColor="text1"/>
          <w:sz w:val="24"/>
          <w:szCs w:val="24"/>
        </w:rPr>
        <w:t xml:space="preserve">.  </w:t>
      </w:r>
    </w:p>
    <w:p w14:paraId="7030AAC6" w14:textId="24C6BA36"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Intensitas PPG yang direkam (I) memiliki hubungan yang terbalik dengan  absorbansi cahaya (A). Berdasarkan efek absorbansi cahaya, intensitas PPG dapat  dibagi menjadi komponen DC dan AC. Komponen DC nonpulsatile dihasilkan  karena adanya penyerapan cahaya di bagian jaringan nonpulsatile seperti otot,  tulang, dan sebagainya. Sedangkan komponen AC pulsatile didapat dari  penyerapan cahaya dalam arteri yang berdenyut dan bervariasi bersamaan dengan  detak jantung. Dalam komponen AC terdapat dua fase dimana, fase tepi naik  (</w:t>
      </w:r>
      <w:r w:rsidRPr="00BA3741">
        <w:rPr>
          <w:rFonts w:ascii="tim" w:eastAsia="Times New Roman" w:hAnsi="tim" w:cs="Times New Roman"/>
          <w:i/>
          <w:color w:val="000000" w:themeColor="text1"/>
          <w:sz w:val="24"/>
          <w:szCs w:val="24"/>
        </w:rPr>
        <w:t>anacrotic</w:t>
      </w:r>
      <w:r w:rsidRPr="00BA3741">
        <w:rPr>
          <w:rFonts w:ascii="tim" w:eastAsia="Times New Roman" w:hAnsi="tim" w:cs="Times New Roman"/>
          <w:color w:val="000000" w:themeColor="text1"/>
          <w:sz w:val="24"/>
          <w:szCs w:val="24"/>
        </w:rPr>
        <w:t>) yang berhubungan dengan kondisi sistolik dan fase tepi jatuh (</w:t>
      </w:r>
      <w:r w:rsidRPr="00BA3741">
        <w:rPr>
          <w:rFonts w:ascii="tim" w:eastAsia="Times New Roman" w:hAnsi="tim" w:cs="Times New Roman"/>
          <w:i/>
          <w:color w:val="000000" w:themeColor="text1"/>
          <w:sz w:val="24"/>
          <w:szCs w:val="24"/>
        </w:rPr>
        <w:t>catacrotic</w:t>
      </w:r>
      <w:r w:rsidRPr="00BA3741">
        <w:rPr>
          <w:rFonts w:ascii="tim" w:eastAsia="Times New Roman" w:hAnsi="tim" w:cs="Times New Roman"/>
          <w:color w:val="000000" w:themeColor="text1"/>
          <w:sz w:val="24"/>
          <w:szCs w:val="24"/>
        </w:rPr>
        <w:t xml:space="preserve">) yang berhubungan dengan kondisi diastolik. Dalam sinyal PPG  didapati pula </w:t>
      </w:r>
      <w:r w:rsidRPr="00BA3741">
        <w:rPr>
          <w:rFonts w:ascii="tim" w:eastAsia="Times New Roman" w:hAnsi="tim" w:cs="Times New Roman"/>
          <w:i/>
          <w:color w:val="000000" w:themeColor="text1"/>
          <w:sz w:val="24"/>
          <w:szCs w:val="24"/>
        </w:rPr>
        <w:t xml:space="preserve">dicrotic notch </w:t>
      </w:r>
      <w:r w:rsidRPr="00BA3741">
        <w:rPr>
          <w:rFonts w:ascii="tim" w:eastAsia="Times New Roman" w:hAnsi="tim" w:cs="Times New Roman"/>
          <w:color w:val="000000" w:themeColor="text1"/>
          <w:sz w:val="24"/>
          <w:szCs w:val="24"/>
        </w:rPr>
        <w:t xml:space="preserve">yang merupakan penanda akhir dari fase sistolik dan  awal dari diastolik </w:t>
      </w:r>
      <w:sdt>
        <w:sdtPr>
          <w:rPr>
            <w:rFonts w:ascii="tim" w:eastAsia="Times New Roman" w:hAnsi="tim" w:cs="Times New Roman"/>
            <w:color w:val="000000"/>
            <w:sz w:val="24"/>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F27083">
            <w:rPr>
              <w:rFonts w:ascii="tim" w:eastAsia="Times New Roman" w:hAnsi="tim"/>
              <w:color w:val="000000"/>
              <w:sz w:val="24"/>
            </w:rPr>
            <w:t>(Anderson and Parrish, 1937)</w:t>
          </w:r>
        </w:sdtContent>
      </w:sdt>
      <w:r w:rsidRPr="00BA3741">
        <w:rPr>
          <w:rFonts w:ascii="tim" w:eastAsia="Times New Roman" w:hAnsi="tim" w:cs="Times New Roman"/>
          <w:color w:val="000000" w:themeColor="text1"/>
          <w:sz w:val="24"/>
          <w:szCs w:val="24"/>
        </w:rPr>
        <w:t xml:space="preserve">. </w:t>
      </w:r>
    </w:p>
    <w:p w14:paraId="16146BF6" w14:textId="69DF9945"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lastRenderedPageBreak/>
        <w:t xml:space="preserve">Absorbansi cahaya pada komponen jaringan pulsatile menghasilkan bagian AC  dalam bentuk gelombang PPG. Absorbansi dalam komponen jaringan nonpulsatile  berkontribusi pada bagian DC yang bervariasi secara perlahan dari bentuk  gelombang PPG. Absorbansi di bagian sistolik dan diastolik dilambangkan sebagai  As dan Ad, sedangkan intensitas cahaya yang sesuai dilambangkan sebagai Is dan  I. Korespondensi kualitatif antara A dan I yang ditunjukkan dalam gambar 2.2  </w:t>
      </w:r>
      <w:sdt>
        <w:sdtPr>
          <w:rPr>
            <w:rFonts w:ascii="tim" w:eastAsia="Times New Roman" w:hAnsi="tim" w:cs="Times New Roman"/>
            <w:color w:val="000000"/>
            <w:sz w:val="24"/>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F27083">
            <w:rPr>
              <w:rFonts w:ascii="tim" w:eastAsia="Times New Roman" w:hAnsi="tim"/>
              <w:color w:val="000000"/>
              <w:sz w:val="24"/>
            </w:rPr>
            <w:t>(Anderson and Parrish, 1937)</w:t>
          </w:r>
        </w:sdtContent>
      </w:sdt>
      <w:r w:rsidR="00BF71B9" w:rsidRPr="00BA3741">
        <w:rPr>
          <w:rFonts w:ascii="tim" w:eastAsia="Times New Roman" w:hAnsi="tim" w:cs="Times New Roman"/>
          <w:color w:val="000000" w:themeColor="text1"/>
          <w:sz w:val="24"/>
          <w:szCs w:val="24"/>
        </w:rPr>
        <w:t>.</w:t>
      </w:r>
    </w:p>
    <w:p w14:paraId="287E83ED" w14:textId="77777777" w:rsidR="00BA53A8" w:rsidRPr="00BA3741" w:rsidRDefault="00EA1F1F" w:rsidP="007E5902">
      <w:pPr>
        <w:keepNext/>
        <w:widowControl w:val="0"/>
        <w:spacing w:before="202" w:line="360" w:lineRule="auto"/>
        <w:ind w:right="217"/>
        <w:jc w:val="center"/>
        <w:rPr>
          <w:rFonts w:ascii="tim" w:hAnsi="tim" w:cs="Times New Roman"/>
          <w:color w:val="000000" w:themeColor="text1"/>
          <w:sz w:val="24"/>
        </w:rPr>
      </w:pPr>
      <w:r w:rsidRPr="00BA3741">
        <w:rPr>
          <w:rFonts w:ascii="tim" w:eastAsia="Times New Roman" w:hAnsi="tim" w:cs="Times New Roman"/>
          <w:noProof/>
          <w:color w:val="000000" w:themeColor="text1"/>
          <w:sz w:val="24"/>
          <w:szCs w:val="24"/>
        </w:rPr>
        <w:drawing>
          <wp:inline distT="19050" distB="19050" distL="19050" distR="19050" wp14:anchorId="1F492EAA" wp14:editId="559001F4">
            <wp:extent cx="5252085" cy="3608705"/>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1"/>
                    <a:srcRect/>
                    <a:stretch>
                      <a:fillRect/>
                    </a:stretch>
                  </pic:blipFill>
                  <pic:spPr>
                    <a:xfrm>
                      <a:off x="0" y="0"/>
                      <a:ext cx="5252085" cy="3608705"/>
                    </a:xfrm>
                    <a:prstGeom prst="rect">
                      <a:avLst/>
                    </a:prstGeom>
                  </pic:spPr>
                </pic:pic>
              </a:graphicData>
            </a:graphic>
          </wp:inline>
        </w:drawing>
      </w:r>
    </w:p>
    <w:p w14:paraId="1897E07C" w14:textId="69B95B2A" w:rsidR="00BA53A8" w:rsidRPr="00BA3741" w:rsidRDefault="00EA1F1F" w:rsidP="007E5902">
      <w:pPr>
        <w:pStyle w:val="Caption"/>
        <w:spacing w:line="360" w:lineRule="auto"/>
        <w:jc w:val="center"/>
        <w:rPr>
          <w:rFonts w:ascii="tim" w:eastAsia="Times New Roman" w:hAnsi="tim" w:cs="Times New Roman"/>
          <w:i w:val="0"/>
          <w:iCs w:val="0"/>
          <w:color w:val="000000" w:themeColor="text1"/>
          <w:sz w:val="24"/>
          <w:szCs w:val="24"/>
        </w:rPr>
      </w:pPr>
      <w:bookmarkStart w:id="97" w:name="_Toc141430073"/>
      <w:r w:rsidRPr="00BA3741">
        <w:rPr>
          <w:rFonts w:ascii="tim" w:hAnsi="tim" w:cs="Times New Roman"/>
          <w:i w:val="0"/>
          <w:iCs w:val="0"/>
          <w:color w:val="000000" w:themeColor="text1"/>
          <w:sz w:val="24"/>
          <w:szCs w:val="24"/>
        </w:rPr>
        <w:t xml:space="preserve">Gambar 2. </w:t>
      </w:r>
      <w:r w:rsidRPr="00BA3741">
        <w:rPr>
          <w:rFonts w:ascii="tim" w:hAnsi="tim" w:cs="Times New Roman"/>
          <w:i w:val="0"/>
          <w:iCs w:val="0"/>
          <w:color w:val="000000" w:themeColor="text1"/>
          <w:sz w:val="24"/>
          <w:szCs w:val="24"/>
        </w:rPr>
        <w:fldChar w:fldCharType="begin"/>
      </w:r>
      <w:r w:rsidRPr="00BA3741">
        <w:rPr>
          <w:rFonts w:ascii="tim" w:hAnsi="tim" w:cs="Times New Roman"/>
          <w:i w:val="0"/>
          <w:iCs w:val="0"/>
          <w:color w:val="000000" w:themeColor="text1"/>
          <w:sz w:val="24"/>
          <w:szCs w:val="24"/>
        </w:rPr>
        <w:instrText xml:space="preserve"> SEQ Gambar_2. \* ARABIC </w:instrText>
      </w:r>
      <w:r w:rsidRPr="00BA3741">
        <w:rPr>
          <w:rFonts w:ascii="tim" w:hAnsi="tim" w:cs="Times New Roman"/>
          <w:i w:val="0"/>
          <w:iCs w:val="0"/>
          <w:color w:val="000000" w:themeColor="text1"/>
          <w:sz w:val="24"/>
          <w:szCs w:val="24"/>
        </w:rPr>
        <w:fldChar w:fldCharType="separate"/>
      </w:r>
      <w:r w:rsidR="00F27083">
        <w:rPr>
          <w:rFonts w:ascii="tim" w:hAnsi="tim" w:cs="Times New Roman"/>
          <w:i w:val="0"/>
          <w:iCs w:val="0"/>
          <w:noProof/>
          <w:color w:val="000000" w:themeColor="text1"/>
          <w:sz w:val="24"/>
          <w:szCs w:val="24"/>
        </w:rPr>
        <w:t>2</w:t>
      </w:r>
      <w:r w:rsidRPr="00BA3741">
        <w:rPr>
          <w:rFonts w:ascii="tim" w:hAnsi="tim" w:cs="Times New Roman"/>
          <w:i w:val="0"/>
          <w:iCs w:val="0"/>
          <w:color w:val="000000" w:themeColor="text1"/>
          <w:sz w:val="24"/>
          <w:szCs w:val="24"/>
        </w:rPr>
        <w:fldChar w:fldCharType="end"/>
      </w:r>
      <w:r w:rsidRPr="00BA3741">
        <w:rPr>
          <w:rFonts w:ascii="tim" w:hAnsi="tim" w:cs="Times New Roman"/>
          <w:i w:val="0"/>
          <w:iCs w:val="0"/>
          <w:color w:val="000000" w:themeColor="text1"/>
          <w:sz w:val="24"/>
          <w:szCs w:val="24"/>
        </w:rPr>
        <w:t xml:space="preserve"> </w:t>
      </w:r>
      <w:r w:rsidRPr="00BA3741">
        <w:rPr>
          <w:rFonts w:ascii="tim" w:eastAsia="Times New Roman" w:hAnsi="tim" w:cs="Times New Roman"/>
          <w:i w:val="0"/>
          <w:iCs w:val="0"/>
          <w:color w:val="000000" w:themeColor="text1"/>
          <w:sz w:val="24"/>
          <w:szCs w:val="24"/>
        </w:rPr>
        <w:t>Skema bentuk gelombang PPG yang dihasilkan karena absorbansi  cahaya dalam jaringan, sebagai fungsi waktu (Tamura et al., 2014).</w:t>
      </w:r>
      <w:bookmarkEnd w:id="97"/>
    </w:p>
    <w:p w14:paraId="158BB02B" w14:textId="77777777" w:rsidR="00BA53A8" w:rsidRPr="00BA3741" w:rsidRDefault="00BA53A8" w:rsidP="007E5902">
      <w:pPr>
        <w:spacing w:line="360" w:lineRule="auto"/>
        <w:rPr>
          <w:rFonts w:ascii="tim" w:hAnsi="tim" w:cs="Times New Roman"/>
          <w:color w:val="000000" w:themeColor="text1"/>
          <w:sz w:val="24"/>
        </w:rPr>
      </w:pPr>
    </w:p>
    <w:p w14:paraId="2AF22129" w14:textId="77777777" w:rsidR="00BA53A8" w:rsidRPr="00BA3741" w:rsidRDefault="00EA1F1F" w:rsidP="00F71FE9">
      <w:pPr>
        <w:pStyle w:val="Heading3"/>
        <w:numPr>
          <w:ilvl w:val="0"/>
          <w:numId w:val="24"/>
        </w:numPr>
        <w:spacing w:line="360" w:lineRule="auto"/>
        <w:jc w:val="both"/>
        <w:rPr>
          <w:rFonts w:ascii="tim" w:eastAsia="Times New Roman" w:hAnsi="tim" w:cs="Times New Roman"/>
          <w:b/>
          <w:bCs/>
          <w:i/>
          <w:color w:val="000000" w:themeColor="text1"/>
        </w:rPr>
      </w:pPr>
      <w:bookmarkStart w:id="98" w:name="_amuzkiis7wq4" w:colFirst="0" w:colLast="0"/>
      <w:bookmarkStart w:id="99" w:name="_Toc141428171"/>
      <w:bookmarkStart w:id="100" w:name="_Toc141430142"/>
      <w:bookmarkStart w:id="101" w:name="_Toc141428441"/>
      <w:bookmarkStart w:id="102" w:name="_Toc141963161"/>
      <w:bookmarkEnd w:id="98"/>
      <w:r w:rsidRPr="00BA3741">
        <w:rPr>
          <w:rFonts w:ascii="tim" w:eastAsia="Times New Roman" w:hAnsi="tim" w:cs="Times New Roman"/>
          <w:b/>
          <w:bCs/>
          <w:i/>
          <w:color w:val="000000" w:themeColor="text1"/>
        </w:rPr>
        <w:t>Microcontroller</w:t>
      </w:r>
      <w:bookmarkEnd w:id="99"/>
      <w:bookmarkEnd w:id="100"/>
      <w:bookmarkEnd w:id="101"/>
      <w:bookmarkEnd w:id="102"/>
    </w:p>
    <w:p w14:paraId="25EEFCEF" w14:textId="0A1E033B" w:rsidR="00BA53A8" w:rsidRPr="00BA3741" w:rsidRDefault="00EA1F1F" w:rsidP="007E5902">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Mikrokontroler memiliki pengertian sebagai sebuah Integrated Circuit (IC) yang dapat diprogram berulang kali baik ditulis ataupun dihapus, </w:t>
      </w:r>
      <w:sdt>
        <w:sdtPr>
          <w:rPr>
            <w:rFonts w:ascii="tim" w:eastAsia="Times New Roman" w:hAnsi="tim" w:cs="Times New Roman"/>
            <w:color w:val="000000"/>
            <w:sz w:val="24"/>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F27083">
            <w:rPr>
              <w:rFonts w:ascii="tim" w:eastAsia="Times New Roman" w:hAnsi="tim"/>
              <w:color w:val="000000"/>
              <w:sz w:val="24"/>
            </w:rPr>
            <w:t>(Gridling and Weiss, 2007)</w:t>
          </w:r>
        </w:sdtContent>
      </w:sdt>
      <w:r w:rsidRPr="00BA3741">
        <w:rPr>
          <w:rFonts w:ascii="tim" w:eastAsia="Times New Roman" w:hAnsi="tim" w:cs="Times New Roman"/>
          <w:color w:val="000000" w:themeColor="text1"/>
          <w:sz w:val="24"/>
          <w:szCs w:val="24"/>
        </w:rPr>
        <w:t xml:space="preserve">. mikrokontroler merupakan sebuah prosesor dengan memori dan banyak komponen lain yang terintegrasi menjadi satu chip. Ukuran microcontroller yang kecil menggambarkan mengapa mikrokontroler menjadi sangat berguna. Pengurangan ukuran PCB dapat menghemat waktu, ruang, dan uang. Mikrokontroler telah berisi </w:t>
      </w:r>
      <w:r w:rsidRPr="00BA3741">
        <w:rPr>
          <w:rFonts w:ascii="tim" w:eastAsia="Times New Roman" w:hAnsi="tim" w:cs="Times New Roman"/>
          <w:color w:val="000000" w:themeColor="text1"/>
          <w:sz w:val="24"/>
          <w:szCs w:val="24"/>
        </w:rPr>
        <w:lastRenderedPageBreak/>
        <w:t>semua komponen yang memungkinkan mikrokontroler beroperasi secara mandiri, serta telah dirancang secara khusus untuk tugas pemantauan dan atau pengendalian. Karena itu, selain prosesor itu termasuk memori, berbagai pengontrol antarmuka, satu atau lebih banyak pengatur waktu, pengontrol interupsi, dan pin I/O tujuan umum yang terakhir tapi pasti tidak kalah pentingnya yang memungkinkannya untuk langsung berinteraksi dengan lingkungannya. Mikrokontroler juga termasuk operasi bit yang memungkinkan Anda mengubah satu bit dalam satu byte tanpa menyentuh bit lainnya</w:t>
      </w:r>
      <w:sdt>
        <w:sdtPr>
          <w:rPr>
            <w:rFonts w:ascii="tim" w:eastAsia="Times New Roman" w:hAnsi="tim" w:cs="Times New Roman"/>
            <w:color w:val="000000"/>
            <w:sz w:val="24"/>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F27083">
            <w:rPr>
              <w:rFonts w:ascii="tim" w:eastAsia="Times New Roman" w:hAnsi="tim"/>
              <w:color w:val="000000"/>
              <w:sz w:val="24"/>
            </w:rPr>
            <w:t>(Gridling and Weiss, 2007)</w:t>
          </w:r>
        </w:sdtContent>
      </w:sdt>
      <w:r w:rsidRPr="00BA3741">
        <w:rPr>
          <w:rFonts w:ascii="tim" w:eastAsia="Times New Roman" w:hAnsi="tim" w:cs="Times New Roman"/>
          <w:color w:val="000000" w:themeColor="text1"/>
          <w:sz w:val="24"/>
          <w:szCs w:val="24"/>
        </w:rPr>
        <w:t>.</w:t>
      </w:r>
    </w:p>
    <w:p w14:paraId="5C6A2AE6" w14:textId="77777777" w:rsidR="00BA53A8" w:rsidRPr="00BA3741" w:rsidRDefault="00BA53A8" w:rsidP="007E5902">
      <w:pPr>
        <w:spacing w:line="360" w:lineRule="auto"/>
        <w:rPr>
          <w:rFonts w:ascii="tim" w:hAnsi="tim" w:cs="Times New Roman"/>
          <w:color w:val="000000" w:themeColor="text1"/>
          <w:sz w:val="24"/>
        </w:rPr>
      </w:pPr>
    </w:p>
    <w:p w14:paraId="6FFC9DBB" w14:textId="77777777" w:rsidR="00BA53A8" w:rsidRPr="00BA3741" w:rsidRDefault="00EA1F1F" w:rsidP="007E5902">
      <w:pPr>
        <w:pStyle w:val="Heading4"/>
        <w:spacing w:line="360" w:lineRule="auto"/>
        <w:rPr>
          <w:rFonts w:ascii="tim" w:eastAsia="Times New Roman" w:hAnsi="tim" w:cs="Times New Roman"/>
          <w:b/>
          <w:bCs/>
          <w:color w:val="000000" w:themeColor="text1"/>
        </w:rPr>
      </w:pPr>
      <w:bookmarkStart w:id="103" w:name="_2ufu6p58ph2w" w:colFirst="0" w:colLast="0"/>
      <w:bookmarkEnd w:id="103"/>
      <w:r w:rsidRPr="00BA3741">
        <w:rPr>
          <w:rFonts w:ascii="tim" w:eastAsia="Times New Roman" w:hAnsi="tim" w:cs="Times New Roman"/>
          <w:color w:val="000000" w:themeColor="text1"/>
        </w:rPr>
        <w:tab/>
      </w:r>
      <w:bookmarkStart w:id="104" w:name="_Toc141428172"/>
      <w:bookmarkStart w:id="105" w:name="_Toc141430143"/>
      <w:bookmarkStart w:id="106" w:name="_Toc141963162"/>
      <w:r w:rsidRPr="00BA3741">
        <w:rPr>
          <w:rFonts w:ascii="tim" w:eastAsia="Times New Roman" w:hAnsi="tim" w:cs="Times New Roman"/>
          <w:b/>
          <w:bCs/>
          <w:color w:val="000000" w:themeColor="text1"/>
        </w:rPr>
        <w:t xml:space="preserve">2.4.1 </w:t>
      </w:r>
      <w:r w:rsidRPr="00BA3741">
        <w:rPr>
          <w:rFonts w:ascii="tim" w:eastAsia="Times New Roman" w:hAnsi="tim" w:cs="Times New Roman"/>
          <w:b/>
          <w:bCs/>
          <w:color w:val="000000" w:themeColor="text1"/>
        </w:rPr>
        <w:tab/>
        <w:t>Node MCU</w:t>
      </w:r>
      <w:bookmarkEnd w:id="104"/>
      <w:bookmarkEnd w:id="105"/>
      <w:bookmarkEnd w:id="106"/>
    </w:p>
    <w:p w14:paraId="493C0984" w14:textId="4D8185BD"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r>
      <w:r w:rsidRPr="00BA3741">
        <w:rPr>
          <w:rFonts w:ascii="tim" w:eastAsia="Times New Roman" w:hAnsi="tim" w:cs="Times New Roman"/>
          <w:color w:val="000000" w:themeColor="text1"/>
          <w:sz w:val="24"/>
          <w:szCs w:val="24"/>
        </w:rPr>
        <w:tab/>
        <w:t xml:space="preserve">NodeMCU merupakan sebuah platform IoT yang bersifat open source. Terdiri dari perangkat keras berupa System On Chip (SoC) ESP8266-12 buatan Espressif System, juga firmware yang digunakan yang menggunakan bahasa pemrograman scripting Lua </w:t>
      </w:r>
      <w:sdt>
        <w:sdtPr>
          <w:rPr>
            <w:rFonts w:ascii="tim" w:eastAsia="Times New Roman" w:hAnsi="tim" w:cs="Times New Roman"/>
            <w:color w:val="000000"/>
            <w:sz w:val="24"/>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F27083">
            <w:rPr>
              <w:rFonts w:ascii="tim" w:eastAsia="Times New Roman" w:hAnsi="tim"/>
              <w:color w:val="000000"/>
              <w:sz w:val="24"/>
            </w:rPr>
            <w:t>(NodeMCU DataSheet, 2020)</w:t>
          </w:r>
        </w:sdtContent>
      </w:sdt>
      <w:r w:rsidRPr="00BA3741">
        <w:rPr>
          <w:rFonts w:ascii="tim" w:eastAsia="Times New Roman" w:hAnsi="tim" w:cs="Times New Roman"/>
          <w:color w:val="000000" w:themeColor="text1"/>
          <w:sz w:val="24"/>
          <w:szCs w:val="24"/>
        </w:rPr>
        <w:t xml:space="preserve"> Istilah NodeMCU sebenarnya mengacu pada firmware yang digunakan daripada perangkat keras development kit. NodeMCU bisa dianalogikan sebagai board Arduino-nya ESP8266. NodeMCU sudah menggabungkan ESP8266 ke dalam sebuah board yang kompak dengan berbagai fungsi layaknya mikrokontroler ditambah juga dengan kemampuan akses terhadap Wifi juga chip komunikasi USB to Serial sehingga untuk memprogramnya hanya diperlukan ekstensi kabel data micro USB. Secara umum ada tiga produsen NodeMCU yang produknya kini beredar di pasaran: Amica, DOIT, dan Lolin/WeMos. Dengan beberapa varian board yang diproduksi yakni V1, V2 dan V3. Generasi kedua atau V2 adalah pengembangan dari versi sebelumnya (V1), dengan chip yang ditingkatkan dari sebelumnya ESP-12 menjadi ESP-12E dan IC USB to Serial diubah dari CHG 340 menjadi CP2102. Berikut ini adalah tampilan NodeMCU v1.0 yang dapat dilihat pada Gambar 2.3.</w:t>
      </w:r>
    </w:p>
    <w:p w14:paraId="1F45ED17" w14:textId="77777777" w:rsidR="00BA53A8" w:rsidRPr="00BA3741" w:rsidRDefault="00EA1F1F" w:rsidP="007E5902">
      <w:pPr>
        <w:keepNext/>
        <w:spacing w:line="360" w:lineRule="auto"/>
        <w:jc w:val="center"/>
        <w:rPr>
          <w:rFonts w:ascii="tim" w:hAnsi="tim" w:cs="Times New Roman"/>
          <w:color w:val="000000" w:themeColor="text1"/>
          <w:sz w:val="24"/>
        </w:rPr>
      </w:pPr>
      <w:r w:rsidRPr="00BA3741">
        <w:rPr>
          <w:rFonts w:ascii="tim" w:hAnsi="tim" w:cs="Times New Roman"/>
          <w:noProof/>
          <w:color w:val="000000" w:themeColor="text1"/>
          <w:sz w:val="24"/>
        </w:rPr>
        <w:lastRenderedPageBreak/>
        <w:drawing>
          <wp:inline distT="114300" distB="114300" distL="114300" distR="114300" wp14:anchorId="10A7D173" wp14:editId="111ADA29">
            <wp:extent cx="3581400" cy="260032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2"/>
                    <a:srcRect/>
                    <a:stretch>
                      <a:fillRect/>
                    </a:stretch>
                  </pic:blipFill>
                  <pic:spPr>
                    <a:xfrm>
                      <a:off x="0" y="0"/>
                      <a:ext cx="3581400" cy="2600325"/>
                    </a:xfrm>
                    <a:prstGeom prst="rect">
                      <a:avLst/>
                    </a:prstGeom>
                  </pic:spPr>
                </pic:pic>
              </a:graphicData>
            </a:graphic>
          </wp:inline>
        </w:drawing>
      </w:r>
    </w:p>
    <w:p w14:paraId="58A5408E" w14:textId="7BFEDB03" w:rsidR="00BA53A8" w:rsidRPr="00BA3741" w:rsidRDefault="00EA1F1F" w:rsidP="007E5902">
      <w:pPr>
        <w:widowControl w:val="0"/>
        <w:spacing w:line="360" w:lineRule="auto"/>
        <w:ind w:right="217"/>
        <w:jc w:val="center"/>
        <w:rPr>
          <w:rFonts w:ascii="tim" w:eastAsia="Times New Roman" w:hAnsi="tim" w:cs="Times New Roman"/>
          <w:color w:val="000000" w:themeColor="text1"/>
          <w:sz w:val="24"/>
          <w:szCs w:val="24"/>
        </w:rPr>
      </w:pPr>
      <w:bookmarkStart w:id="107" w:name="_Toc141430074"/>
      <w:r w:rsidRPr="00BA3741">
        <w:rPr>
          <w:rFonts w:ascii="tim" w:hAnsi="tim" w:cs="Times New Roman"/>
          <w:color w:val="000000" w:themeColor="text1"/>
          <w:sz w:val="24"/>
          <w:szCs w:val="24"/>
        </w:rPr>
        <w:t xml:space="preserve">Gambar 2. </w:t>
      </w:r>
      <w:r w:rsidRPr="00BA3741">
        <w:rPr>
          <w:rFonts w:ascii="tim" w:hAnsi="tim" w:cs="Times New Roman"/>
          <w:color w:val="000000" w:themeColor="text1"/>
          <w:sz w:val="24"/>
          <w:szCs w:val="24"/>
        </w:rPr>
        <w:fldChar w:fldCharType="begin"/>
      </w:r>
      <w:r w:rsidRPr="00BA3741">
        <w:rPr>
          <w:rFonts w:ascii="tim" w:hAnsi="tim" w:cs="Times New Roman"/>
          <w:color w:val="000000" w:themeColor="text1"/>
          <w:sz w:val="24"/>
          <w:szCs w:val="24"/>
        </w:rPr>
        <w:instrText xml:space="preserve"> SEQ Gambar_2. \* ARABIC </w:instrText>
      </w:r>
      <w:r w:rsidRPr="00BA3741">
        <w:rPr>
          <w:rFonts w:ascii="tim" w:hAnsi="tim" w:cs="Times New Roman"/>
          <w:color w:val="000000" w:themeColor="text1"/>
          <w:sz w:val="24"/>
          <w:szCs w:val="24"/>
        </w:rPr>
        <w:fldChar w:fldCharType="separate"/>
      </w:r>
      <w:r w:rsidR="00F27083">
        <w:rPr>
          <w:rFonts w:ascii="tim" w:hAnsi="tim" w:cs="Times New Roman"/>
          <w:noProof/>
          <w:color w:val="000000" w:themeColor="text1"/>
          <w:sz w:val="24"/>
          <w:szCs w:val="24"/>
        </w:rPr>
        <w:t>3</w:t>
      </w:r>
      <w:r w:rsidRPr="00BA3741">
        <w:rPr>
          <w:rFonts w:ascii="tim" w:hAnsi="tim" w:cs="Times New Roman"/>
          <w:color w:val="000000" w:themeColor="text1"/>
          <w:sz w:val="24"/>
          <w:szCs w:val="24"/>
        </w:rPr>
        <w:fldChar w:fldCharType="end"/>
      </w:r>
      <w:r w:rsidRPr="00BA3741">
        <w:rPr>
          <w:rFonts w:ascii="tim" w:hAnsi="tim" w:cs="Times New Roman"/>
          <w:color w:val="000000" w:themeColor="text1"/>
          <w:sz w:val="24"/>
          <w:szCs w:val="24"/>
        </w:rPr>
        <w:t xml:space="preserve"> </w:t>
      </w:r>
      <w:r w:rsidRPr="00BA3741">
        <w:rPr>
          <w:rFonts w:ascii="tim" w:eastAsia="Times New Roman" w:hAnsi="tim" w:cs="Times New Roman"/>
          <w:color w:val="000000" w:themeColor="text1"/>
          <w:sz w:val="24"/>
          <w:szCs w:val="24"/>
        </w:rPr>
        <w:t>NodeMCU Devkit v1.0 (Arifaldy Satriadi, Wahyudi, dan Yuli Christiyono, Departemen Teknik Elektro, Universitas Diponegoro, 2019)</w:t>
      </w:r>
      <w:bookmarkEnd w:id="107"/>
    </w:p>
    <w:p w14:paraId="56AA6013" w14:textId="77777777" w:rsidR="00BA53A8" w:rsidRPr="00BA3741" w:rsidRDefault="00BA53A8" w:rsidP="007E5902">
      <w:pPr>
        <w:pStyle w:val="Caption"/>
        <w:spacing w:line="360" w:lineRule="auto"/>
        <w:jc w:val="center"/>
        <w:rPr>
          <w:rFonts w:ascii="tim" w:hAnsi="tim" w:cs="Times New Roman"/>
          <w:color w:val="000000" w:themeColor="text1"/>
          <w:sz w:val="24"/>
        </w:rPr>
      </w:pPr>
    </w:p>
    <w:p w14:paraId="6134A698" w14:textId="77777777" w:rsidR="00BA53A8" w:rsidRPr="00BA3741" w:rsidRDefault="00BA53A8" w:rsidP="007E5902">
      <w:pPr>
        <w:spacing w:line="360" w:lineRule="auto"/>
        <w:jc w:val="center"/>
        <w:rPr>
          <w:rFonts w:ascii="tim" w:hAnsi="tim" w:cs="Times New Roman"/>
          <w:color w:val="000000" w:themeColor="text1"/>
          <w:sz w:val="24"/>
        </w:rPr>
      </w:pPr>
    </w:p>
    <w:p w14:paraId="3BE8126D" w14:textId="77777777" w:rsidR="00BA53A8" w:rsidRPr="00BA3741" w:rsidRDefault="00EA1F1F" w:rsidP="007E5902">
      <w:pPr>
        <w:pStyle w:val="Heading4"/>
        <w:spacing w:line="360" w:lineRule="auto"/>
        <w:rPr>
          <w:rFonts w:ascii="tim" w:eastAsia="Times New Roman" w:hAnsi="tim" w:cs="Times New Roman"/>
          <w:b/>
          <w:bCs/>
          <w:color w:val="000000" w:themeColor="text1"/>
        </w:rPr>
      </w:pPr>
      <w:bookmarkStart w:id="108" w:name="_nmc2r087sc50" w:colFirst="0" w:colLast="0"/>
      <w:bookmarkEnd w:id="108"/>
      <w:r w:rsidRPr="00BA3741">
        <w:rPr>
          <w:rFonts w:ascii="tim" w:eastAsia="Times New Roman" w:hAnsi="tim" w:cs="Times New Roman"/>
          <w:color w:val="000000" w:themeColor="text1"/>
        </w:rPr>
        <w:tab/>
      </w:r>
      <w:bookmarkStart w:id="109" w:name="_Toc141428173"/>
      <w:bookmarkStart w:id="110" w:name="_Toc141430144"/>
      <w:bookmarkStart w:id="111" w:name="_Toc141963163"/>
      <w:r w:rsidRPr="00BA3741">
        <w:rPr>
          <w:rFonts w:ascii="tim" w:eastAsia="Times New Roman" w:hAnsi="tim" w:cs="Times New Roman"/>
          <w:b/>
          <w:bCs/>
          <w:color w:val="000000" w:themeColor="text1"/>
        </w:rPr>
        <w:t xml:space="preserve">2.4.2 </w:t>
      </w:r>
      <w:r w:rsidRPr="00BA3741">
        <w:rPr>
          <w:rFonts w:ascii="tim" w:eastAsia="Times New Roman" w:hAnsi="tim" w:cs="Times New Roman"/>
          <w:b/>
          <w:bCs/>
          <w:color w:val="000000" w:themeColor="text1"/>
        </w:rPr>
        <w:tab/>
        <w:t>ESP32</w:t>
      </w:r>
      <w:bookmarkEnd w:id="109"/>
      <w:bookmarkEnd w:id="110"/>
      <w:bookmarkEnd w:id="111"/>
    </w:p>
    <w:p w14:paraId="5117A714" w14:textId="4454011E" w:rsidR="00BA53A8" w:rsidRPr="00BA3741" w:rsidRDefault="00EA1F1F" w:rsidP="007E5902">
      <w:pPr>
        <w:spacing w:line="360" w:lineRule="auto"/>
        <w:jc w:val="both"/>
        <w:rPr>
          <w:rFonts w:ascii="tim" w:eastAsia="Times New Roman" w:hAnsi="tim" w:cs="Times New Roman"/>
          <w:color w:val="000000" w:themeColor="text1"/>
          <w:sz w:val="24"/>
          <w:szCs w:val="24"/>
          <w:highlight w:val="white"/>
        </w:rPr>
      </w:pPr>
      <w:r w:rsidRPr="00BA3741">
        <w:rPr>
          <w:rFonts w:ascii="tim" w:eastAsia="Times New Roman" w:hAnsi="tim" w:cs="Times New Roman"/>
          <w:color w:val="000000" w:themeColor="text1"/>
          <w:sz w:val="24"/>
          <w:szCs w:val="24"/>
        </w:rPr>
        <w:tab/>
      </w:r>
      <w:r w:rsidRPr="00BA3741">
        <w:rPr>
          <w:rFonts w:ascii="tim" w:eastAsia="Times New Roman" w:hAnsi="tim" w:cs="Times New Roman"/>
          <w:color w:val="000000" w:themeColor="text1"/>
          <w:sz w:val="24"/>
          <w:szCs w:val="24"/>
        </w:rPr>
        <w:tab/>
        <w:t>Pada tahun 2016,</w:t>
      </w:r>
      <w:r w:rsidRPr="00BA3741">
        <w:rPr>
          <w:rFonts w:ascii="tim" w:eastAsia="Times New Roman" w:hAnsi="tim" w:cs="Times New Roman"/>
          <w:color w:val="000000" w:themeColor="text1"/>
          <w:sz w:val="24"/>
          <w:szCs w:val="24"/>
          <w:highlight w:val="white"/>
        </w:rPr>
        <w:t xml:space="preserve"> perusahaan semikonduktor dibalik produksi ESP8266 yang bernama Espressif meluncurkan produk terbarunya yaitu ESP32. ESP32 memberikan perbaikan di semua lini dari ESP8266. Pada mikrokontroler ini sudah tersedia modul WiFi dan ditambah dengan BLE (Bluetooth Low Energy) dalam chip sehingga sangat mendukung dan dapat menjadi pilihan bagus untuk membuat sistem aplikasi Internet of Things. CPU yang dimilikinya mirip dengan yang dimiliki ESP8266 yaitu Xtensa® LX6 32-bit, namun dengan inti ganda. ESP 32 memiliki ROM 128KB serta RAM 416 KB dan juga Flash Memory (untuk menyimpan program dan data) sebesar 64MB. Berikut adalah </w:t>
      </w:r>
      <w:r w:rsidRPr="00BA3741">
        <w:rPr>
          <w:rFonts w:ascii="tim" w:eastAsia="Times New Roman" w:hAnsi="tim" w:cs="Times New Roman"/>
          <w:i/>
          <w:color w:val="000000" w:themeColor="text1"/>
          <w:sz w:val="24"/>
          <w:szCs w:val="24"/>
          <w:highlight w:val="white"/>
        </w:rPr>
        <w:t>pin mapping</w:t>
      </w:r>
      <w:r w:rsidRPr="00BA3741">
        <w:rPr>
          <w:rFonts w:ascii="tim" w:eastAsia="Times New Roman" w:hAnsi="tim" w:cs="Times New Roman"/>
          <w:color w:val="000000" w:themeColor="text1"/>
          <w:sz w:val="24"/>
          <w:szCs w:val="24"/>
          <w:highlight w:val="white"/>
        </w:rPr>
        <w:t xml:space="preserve"> dari ESP32</w:t>
      </w:r>
      <w:sdt>
        <w:sdtPr>
          <w:rPr>
            <w:rFonts w:ascii="tim" w:eastAsia="Times New Roman" w:hAnsi="tim" w:cs="Times New Roman"/>
            <w:color w:val="000000"/>
            <w:sz w:val="24"/>
            <w:szCs w:val="24"/>
            <w:highlight w:val="white"/>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F27083">
            <w:rPr>
              <w:rFonts w:ascii="tim" w:eastAsia="Times New Roman" w:hAnsi="tim"/>
              <w:color w:val="000000"/>
              <w:sz w:val="24"/>
            </w:rPr>
            <w:t>(espressif, 2023)</w:t>
          </w:r>
        </w:sdtContent>
      </w:sdt>
      <w:r w:rsidRPr="00BA3741">
        <w:rPr>
          <w:rFonts w:ascii="tim" w:eastAsia="Times New Roman" w:hAnsi="tim" w:cs="Times New Roman"/>
          <w:color w:val="000000" w:themeColor="text1"/>
          <w:sz w:val="24"/>
          <w:szCs w:val="24"/>
          <w:highlight w:val="white"/>
        </w:rPr>
        <w:t>.</w:t>
      </w:r>
    </w:p>
    <w:p w14:paraId="13718F0C" w14:textId="77777777" w:rsidR="00BA53A8" w:rsidRPr="00BA3741" w:rsidRDefault="00EA1F1F" w:rsidP="007E5902">
      <w:pPr>
        <w:keepNext/>
        <w:spacing w:line="360" w:lineRule="auto"/>
        <w:jc w:val="both"/>
        <w:rPr>
          <w:rFonts w:ascii="tim" w:hAnsi="tim" w:cs="Times New Roman"/>
          <w:color w:val="000000" w:themeColor="text1"/>
          <w:sz w:val="24"/>
        </w:rPr>
      </w:pPr>
      <w:r w:rsidRPr="00BA3741">
        <w:rPr>
          <w:rFonts w:ascii="tim" w:eastAsia="Times New Roman" w:hAnsi="tim" w:cs="Times New Roman"/>
          <w:noProof/>
          <w:color w:val="000000" w:themeColor="text1"/>
          <w:sz w:val="24"/>
          <w:szCs w:val="24"/>
          <w:highlight w:val="white"/>
        </w:rPr>
        <w:lastRenderedPageBreak/>
        <w:drawing>
          <wp:inline distT="114300" distB="114300" distL="114300" distR="114300" wp14:anchorId="4E2FFEE8" wp14:editId="2252E3F9">
            <wp:extent cx="5730875" cy="29083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3"/>
                    <a:srcRect/>
                    <a:stretch>
                      <a:fillRect/>
                    </a:stretch>
                  </pic:blipFill>
                  <pic:spPr>
                    <a:xfrm>
                      <a:off x="0" y="0"/>
                      <a:ext cx="5731200" cy="2908300"/>
                    </a:xfrm>
                    <a:prstGeom prst="rect">
                      <a:avLst/>
                    </a:prstGeom>
                  </pic:spPr>
                </pic:pic>
              </a:graphicData>
            </a:graphic>
          </wp:inline>
        </w:drawing>
      </w:r>
    </w:p>
    <w:p w14:paraId="06897E9A" w14:textId="13320786" w:rsidR="00BA53A8" w:rsidRPr="00BA3741" w:rsidRDefault="00EA1F1F" w:rsidP="007E5902">
      <w:pPr>
        <w:widowControl w:val="0"/>
        <w:spacing w:line="360" w:lineRule="auto"/>
        <w:ind w:right="217"/>
        <w:jc w:val="center"/>
        <w:rPr>
          <w:rFonts w:ascii="tim" w:eastAsia="Times New Roman" w:hAnsi="tim" w:cs="Times New Roman"/>
          <w:color w:val="000000" w:themeColor="text1"/>
          <w:sz w:val="24"/>
          <w:szCs w:val="24"/>
        </w:rPr>
      </w:pPr>
      <w:bookmarkStart w:id="112" w:name="_Toc141430075"/>
      <w:r w:rsidRPr="00BA3741">
        <w:rPr>
          <w:rFonts w:ascii="tim" w:hAnsi="tim" w:cs="Times New Roman"/>
          <w:color w:val="000000" w:themeColor="text1"/>
          <w:sz w:val="24"/>
          <w:szCs w:val="24"/>
        </w:rPr>
        <w:t xml:space="preserve">Gambar 2. </w:t>
      </w:r>
      <w:r w:rsidRPr="00BA3741">
        <w:rPr>
          <w:rFonts w:ascii="tim" w:hAnsi="tim" w:cs="Times New Roman"/>
          <w:color w:val="000000" w:themeColor="text1"/>
          <w:sz w:val="24"/>
          <w:szCs w:val="24"/>
        </w:rPr>
        <w:fldChar w:fldCharType="begin"/>
      </w:r>
      <w:r w:rsidRPr="00BA3741">
        <w:rPr>
          <w:rFonts w:ascii="tim" w:hAnsi="tim" w:cs="Times New Roman"/>
          <w:color w:val="000000" w:themeColor="text1"/>
          <w:sz w:val="24"/>
          <w:szCs w:val="24"/>
        </w:rPr>
        <w:instrText xml:space="preserve"> SEQ Gambar_2. \* ARABIC </w:instrText>
      </w:r>
      <w:r w:rsidRPr="00BA3741">
        <w:rPr>
          <w:rFonts w:ascii="tim" w:hAnsi="tim" w:cs="Times New Roman"/>
          <w:color w:val="000000" w:themeColor="text1"/>
          <w:sz w:val="24"/>
          <w:szCs w:val="24"/>
        </w:rPr>
        <w:fldChar w:fldCharType="separate"/>
      </w:r>
      <w:r w:rsidR="00F27083">
        <w:rPr>
          <w:rFonts w:ascii="tim" w:hAnsi="tim" w:cs="Times New Roman"/>
          <w:noProof/>
          <w:color w:val="000000" w:themeColor="text1"/>
          <w:sz w:val="24"/>
          <w:szCs w:val="24"/>
        </w:rPr>
        <w:t>4</w:t>
      </w:r>
      <w:r w:rsidRPr="00BA3741">
        <w:rPr>
          <w:rFonts w:ascii="tim" w:hAnsi="tim" w:cs="Times New Roman"/>
          <w:color w:val="000000" w:themeColor="text1"/>
          <w:sz w:val="24"/>
          <w:szCs w:val="24"/>
        </w:rPr>
        <w:fldChar w:fldCharType="end"/>
      </w:r>
      <w:r w:rsidRPr="00BA3741">
        <w:rPr>
          <w:rFonts w:ascii="tim" w:hAnsi="tim" w:cs="Times New Roman"/>
          <w:color w:val="000000" w:themeColor="text1"/>
          <w:sz w:val="24"/>
          <w:szCs w:val="24"/>
        </w:rPr>
        <w:t xml:space="preserve"> </w:t>
      </w:r>
      <w:r w:rsidRPr="00BA3741">
        <w:rPr>
          <w:rFonts w:ascii="tim" w:eastAsia="Times New Roman" w:hAnsi="tim" w:cs="Times New Roman"/>
          <w:i/>
          <w:color w:val="000000" w:themeColor="text1"/>
          <w:sz w:val="24"/>
          <w:szCs w:val="24"/>
        </w:rPr>
        <w:t>pin mapping</w:t>
      </w:r>
      <w:r w:rsidRPr="00BA3741">
        <w:rPr>
          <w:rFonts w:ascii="tim" w:eastAsia="Times New Roman" w:hAnsi="tim" w:cs="Times New Roman"/>
          <w:color w:val="000000" w:themeColor="text1"/>
          <w:sz w:val="24"/>
          <w:szCs w:val="24"/>
        </w:rPr>
        <w:t xml:space="preserve"> ESP32 (</w:t>
      </w:r>
      <w:hyperlink r:id="rId14">
        <w:r w:rsidRPr="00BA3741">
          <w:rPr>
            <w:rFonts w:ascii="tim" w:eastAsia="Times New Roman" w:hAnsi="tim" w:cs="Times New Roman"/>
            <w:color w:val="000000" w:themeColor="text1"/>
            <w:sz w:val="24"/>
            <w:szCs w:val="24"/>
            <w:highlight w:val="white"/>
          </w:rPr>
          <w:t>Tedy Tri Saputro</w:t>
        </w:r>
      </w:hyperlink>
      <w:r w:rsidRPr="00BA3741">
        <w:rPr>
          <w:rFonts w:ascii="tim" w:eastAsia="Times New Roman" w:hAnsi="tim" w:cs="Times New Roman"/>
          <w:color w:val="000000" w:themeColor="text1"/>
          <w:sz w:val="24"/>
          <w:szCs w:val="24"/>
        </w:rPr>
        <w:t>, 2014)</w:t>
      </w:r>
      <w:bookmarkEnd w:id="112"/>
      <w:r w:rsidR="00BF71B9" w:rsidRPr="00BA3741">
        <w:rPr>
          <w:rFonts w:ascii="tim" w:eastAsia="Times New Roman" w:hAnsi="tim" w:cs="Times New Roman"/>
          <w:color w:val="000000" w:themeColor="text1"/>
          <w:sz w:val="24"/>
          <w:szCs w:val="24"/>
        </w:rPr>
        <w:t>.</w:t>
      </w:r>
    </w:p>
    <w:p w14:paraId="63CA991C" w14:textId="77777777" w:rsidR="00BA53A8" w:rsidRPr="00BA3741" w:rsidRDefault="00BA53A8" w:rsidP="007E5902">
      <w:pPr>
        <w:pStyle w:val="Caption"/>
        <w:spacing w:line="360" w:lineRule="auto"/>
        <w:jc w:val="both"/>
        <w:rPr>
          <w:rFonts w:ascii="tim" w:eastAsia="Times New Roman" w:hAnsi="tim" w:cs="Times New Roman"/>
          <w:color w:val="000000" w:themeColor="text1"/>
          <w:sz w:val="24"/>
          <w:szCs w:val="24"/>
          <w:highlight w:val="white"/>
        </w:rPr>
      </w:pPr>
    </w:p>
    <w:p w14:paraId="6E60A5BB" w14:textId="77777777" w:rsidR="00BA53A8" w:rsidRPr="00BA3741" w:rsidRDefault="00BA53A8" w:rsidP="007E5902">
      <w:pPr>
        <w:widowControl w:val="0"/>
        <w:spacing w:line="360" w:lineRule="auto"/>
        <w:ind w:right="217"/>
        <w:jc w:val="center"/>
        <w:rPr>
          <w:rFonts w:ascii="tim" w:eastAsia="Times New Roman" w:hAnsi="tim" w:cs="Times New Roman"/>
          <w:color w:val="000000" w:themeColor="text1"/>
          <w:sz w:val="24"/>
          <w:szCs w:val="24"/>
        </w:rPr>
      </w:pPr>
    </w:p>
    <w:p w14:paraId="0CC2D99E" w14:textId="77777777" w:rsidR="00BA53A8" w:rsidRPr="00BA3741" w:rsidRDefault="00BA53A8" w:rsidP="007E5902">
      <w:pPr>
        <w:widowControl w:val="0"/>
        <w:spacing w:line="360" w:lineRule="auto"/>
        <w:ind w:right="217"/>
        <w:jc w:val="center"/>
        <w:rPr>
          <w:rFonts w:ascii="tim" w:eastAsia="Times New Roman" w:hAnsi="tim" w:cs="Times New Roman"/>
          <w:color w:val="000000" w:themeColor="text1"/>
          <w:sz w:val="24"/>
          <w:szCs w:val="24"/>
        </w:rPr>
      </w:pPr>
    </w:p>
    <w:p w14:paraId="2A233E6B" w14:textId="77777777" w:rsidR="00BA53A8" w:rsidRPr="00BA3741" w:rsidRDefault="00BA53A8" w:rsidP="007E5902">
      <w:pPr>
        <w:widowControl w:val="0"/>
        <w:spacing w:line="360" w:lineRule="auto"/>
        <w:ind w:right="217"/>
        <w:jc w:val="center"/>
        <w:rPr>
          <w:rFonts w:ascii="tim" w:eastAsia="Times New Roman" w:hAnsi="tim" w:cs="Times New Roman"/>
          <w:color w:val="000000" w:themeColor="text1"/>
          <w:sz w:val="24"/>
          <w:szCs w:val="24"/>
        </w:rPr>
      </w:pPr>
    </w:p>
    <w:p w14:paraId="251E554E" w14:textId="77777777" w:rsidR="00BA53A8" w:rsidRPr="00BA3741" w:rsidRDefault="00BA53A8" w:rsidP="007E5902">
      <w:pPr>
        <w:widowControl w:val="0"/>
        <w:spacing w:line="360" w:lineRule="auto"/>
        <w:ind w:right="217"/>
        <w:jc w:val="center"/>
        <w:rPr>
          <w:rFonts w:ascii="tim" w:eastAsia="Times New Roman" w:hAnsi="tim" w:cs="Times New Roman"/>
          <w:color w:val="000000" w:themeColor="text1"/>
          <w:sz w:val="24"/>
          <w:szCs w:val="24"/>
        </w:rPr>
      </w:pPr>
    </w:p>
    <w:p w14:paraId="17BB614A" w14:textId="77777777" w:rsidR="00BA53A8" w:rsidRPr="00BA3741" w:rsidRDefault="00EA1F1F" w:rsidP="00F71FE9">
      <w:pPr>
        <w:pStyle w:val="Heading3"/>
        <w:numPr>
          <w:ilvl w:val="0"/>
          <w:numId w:val="24"/>
        </w:numPr>
        <w:spacing w:line="360" w:lineRule="auto"/>
        <w:jc w:val="both"/>
        <w:rPr>
          <w:rFonts w:ascii="tim" w:eastAsia="Times New Roman" w:hAnsi="tim" w:cs="Times New Roman"/>
          <w:b/>
          <w:bCs/>
          <w:i/>
          <w:color w:val="000000" w:themeColor="text1"/>
        </w:rPr>
      </w:pPr>
      <w:bookmarkStart w:id="113" w:name="_sw7tskcztqim" w:colFirst="0" w:colLast="0"/>
      <w:bookmarkStart w:id="114" w:name="_Toc141430145"/>
      <w:bookmarkStart w:id="115" w:name="_Toc141428174"/>
      <w:bookmarkStart w:id="116" w:name="_Toc141428442"/>
      <w:bookmarkStart w:id="117" w:name="_Toc141963164"/>
      <w:bookmarkEnd w:id="113"/>
      <w:r w:rsidRPr="00BA3741">
        <w:rPr>
          <w:rFonts w:ascii="tim" w:eastAsia="Times New Roman" w:hAnsi="tim" w:cs="Times New Roman"/>
          <w:b/>
          <w:bCs/>
          <w:i/>
          <w:color w:val="000000" w:themeColor="text1"/>
        </w:rPr>
        <w:t>Database</w:t>
      </w:r>
      <w:bookmarkEnd w:id="114"/>
      <w:bookmarkEnd w:id="115"/>
      <w:bookmarkEnd w:id="116"/>
      <w:bookmarkEnd w:id="117"/>
    </w:p>
    <w:p w14:paraId="0A900018" w14:textId="402BADF0" w:rsidR="00BA53A8" w:rsidRPr="00BA3741" w:rsidRDefault="00EA1F1F" w:rsidP="007E5902">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Menurut Kamus Besar Bahasa Indonesia pangkalan data atau basis data (</w:t>
      </w:r>
      <w:r w:rsidRPr="00BA3741">
        <w:rPr>
          <w:rFonts w:ascii="tim" w:eastAsia="Times New Roman" w:hAnsi="tim" w:cs="Times New Roman"/>
          <w:i/>
          <w:color w:val="000000" w:themeColor="text1"/>
          <w:sz w:val="24"/>
          <w:szCs w:val="24"/>
        </w:rPr>
        <w:t>database</w:t>
      </w:r>
      <w:r w:rsidRPr="00BA3741">
        <w:rPr>
          <w:rFonts w:ascii="tim" w:eastAsia="Times New Roman" w:hAnsi="tim" w:cs="Times New Roman"/>
          <w:color w:val="000000" w:themeColor="text1"/>
          <w:sz w:val="24"/>
          <w:szCs w:val="24"/>
        </w:rPr>
        <w:t xml:space="preserve">) adalah kumpulan informasi yang disimpan dalam komputer secara sistematik sehingga dapat diperiksa menggunakan suatu program komputer untuk memperoleh kembali informasi dari basis data tersebut. Database adalah sebuah tempat penyimpanan yang besar dimana terdapat kumpulan data yang tidak hanya berisi data operasional tetapi juga deskripsi data, Database ini akan menjadi sumber data yang digunakan secara bersama dalam perusahaan </w:t>
      </w:r>
      <w:sdt>
        <w:sdtPr>
          <w:rPr>
            <w:rFonts w:ascii="tim" w:eastAsia="Times New Roman" w:hAnsi="tim" w:cs="Times New Roman"/>
            <w:color w:val="000000"/>
            <w:sz w:val="24"/>
            <w:szCs w:val="24"/>
          </w:rPr>
          <w:tag w:val="MENDELEY_CITATION_v3_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"/>
          <w:id w:val="1706208191"/>
          <w:placeholder>
            <w:docPart w:val="DefaultPlaceholder_-1854013440"/>
          </w:placeholder>
        </w:sdtPr>
        <w:sdtContent>
          <w:r w:rsidR="00F27083" w:rsidRPr="00F27083">
            <w:rPr>
              <w:rFonts w:ascii="tim" w:eastAsia="Times New Roman" w:hAnsi="tim" w:cs="Times New Roman"/>
              <w:color w:val="000000"/>
              <w:sz w:val="24"/>
              <w:szCs w:val="24"/>
            </w:rPr>
            <w:t>(C. Mohan, 2018)</w:t>
          </w:r>
        </w:sdtContent>
      </w:sdt>
      <w:r w:rsidRPr="00BA3741">
        <w:rPr>
          <w:rFonts w:ascii="tim" w:eastAsia="Times New Roman" w:hAnsi="tim" w:cs="Times New Roman"/>
          <w:color w:val="000000" w:themeColor="text1"/>
          <w:sz w:val="24"/>
          <w:szCs w:val="24"/>
        </w:rPr>
        <w:t xml:space="preserve">. Database adalah kumpulan data yang saling terhubung secara logis dan deskripsi dari data tersebut, dirancang untuk menemukan informasi yang dibutuhkan oleh sebuah organisasi. Dalam merancang database, salah satu hal yang perlu diperhatikan adalah efisiensi. Banyaknya data yang redundansi dapat mengurangi efisiensi pada database sehingga perlu dilakukan normalisasi. Database ini digunakan tidak hanya oleh satu </w:t>
      </w:r>
      <w:r w:rsidRPr="00BA3741">
        <w:rPr>
          <w:rFonts w:ascii="tim" w:eastAsia="Times New Roman" w:hAnsi="tim" w:cs="Times New Roman"/>
          <w:color w:val="000000" w:themeColor="text1"/>
          <w:sz w:val="24"/>
          <w:szCs w:val="24"/>
        </w:rPr>
        <w:lastRenderedPageBreak/>
        <w:t>orang maupun satu departemen, database dapat digunakan oleh seluruh departemen dalam perusahaan.</w:t>
      </w:r>
    </w:p>
    <w:p w14:paraId="516052A3" w14:textId="77777777" w:rsidR="00BA53A8" w:rsidRPr="00BA3741" w:rsidRDefault="00BA53A8" w:rsidP="007E5902">
      <w:pPr>
        <w:spacing w:line="360" w:lineRule="auto"/>
        <w:ind w:firstLine="720"/>
        <w:jc w:val="both"/>
        <w:rPr>
          <w:rFonts w:ascii="tim" w:eastAsia="Times New Roman" w:hAnsi="tim" w:cs="Times New Roman"/>
          <w:color w:val="000000" w:themeColor="text1"/>
          <w:sz w:val="24"/>
          <w:szCs w:val="24"/>
        </w:rPr>
      </w:pPr>
    </w:p>
    <w:p w14:paraId="774F20B6" w14:textId="77777777" w:rsidR="00BA53A8" w:rsidRPr="00BA3741" w:rsidRDefault="00EA1F1F" w:rsidP="007E5902">
      <w:pPr>
        <w:pStyle w:val="Heading4"/>
        <w:spacing w:line="360" w:lineRule="auto"/>
        <w:rPr>
          <w:rFonts w:ascii="tim" w:eastAsia="Times New Roman" w:hAnsi="tim" w:cs="Times New Roman"/>
          <w:b/>
          <w:bCs/>
          <w:color w:val="000000" w:themeColor="text1"/>
        </w:rPr>
      </w:pPr>
      <w:bookmarkStart w:id="118" w:name="_8fwg1f5zywnl" w:colFirst="0" w:colLast="0"/>
      <w:bookmarkEnd w:id="118"/>
      <w:r w:rsidRPr="00BA3741">
        <w:rPr>
          <w:rFonts w:ascii="tim" w:eastAsia="Times New Roman" w:hAnsi="tim" w:cs="Times New Roman"/>
          <w:b/>
          <w:bCs/>
          <w:color w:val="000000" w:themeColor="text1"/>
        </w:rPr>
        <w:tab/>
      </w:r>
      <w:bookmarkStart w:id="119" w:name="_Toc141430146"/>
      <w:bookmarkStart w:id="120" w:name="_Toc141428175"/>
      <w:bookmarkStart w:id="121" w:name="_Toc141963165"/>
      <w:r w:rsidRPr="00BA3741">
        <w:rPr>
          <w:rFonts w:ascii="tim" w:eastAsia="Times New Roman" w:hAnsi="tim" w:cs="Times New Roman"/>
          <w:b/>
          <w:bCs/>
          <w:color w:val="000000" w:themeColor="text1"/>
        </w:rPr>
        <w:t xml:space="preserve">2.5.1 </w:t>
      </w:r>
      <w:r w:rsidRPr="00BA3741">
        <w:rPr>
          <w:rFonts w:ascii="tim" w:eastAsia="Times New Roman" w:hAnsi="tim" w:cs="Times New Roman"/>
          <w:b/>
          <w:bCs/>
          <w:color w:val="000000" w:themeColor="text1"/>
        </w:rPr>
        <w:tab/>
        <w:t>DBMS</w:t>
      </w:r>
      <w:bookmarkEnd w:id="119"/>
      <w:bookmarkEnd w:id="120"/>
      <w:bookmarkEnd w:id="121"/>
    </w:p>
    <w:p w14:paraId="31A6DCBB" w14:textId="5C513766" w:rsidR="00BA53A8" w:rsidRPr="00BA3741" w:rsidRDefault="00EA1F1F" w:rsidP="007E5902">
      <w:pPr>
        <w:spacing w:line="360" w:lineRule="auto"/>
        <w:ind w:firstLine="720"/>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Database Management System (DBMS) adalah sistem perangkat lunak yang memungkinkan pengguna untuk mendefinisikan, membuat, memelihara, dan mengontrol akses ke database. (Database) Program Aplikasi adalah program komputer yang berinteraksi dengan database dengan mengeluarkan permintaan yang sesuai (biasanya pernyataan SQL) ke DBMS </w:t>
      </w:r>
      <w:sdt>
        <w:sdtPr>
          <w:rPr>
            <w:rFonts w:ascii="tim" w:eastAsia="Times New Roman" w:hAnsi="tim" w:cs="Times New Roman"/>
            <w:color w:val="000000"/>
            <w:sz w:val="24"/>
            <w:szCs w:val="24"/>
          </w:rPr>
          <w:tag w:val="MENDELEY_CITATION_v3_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"/>
          <w:id w:val="1687953020"/>
          <w:placeholder>
            <w:docPart w:val="DefaultPlaceholder_-1854013440"/>
          </w:placeholder>
        </w:sdtPr>
        <w:sdtContent>
          <w:r w:rsidR="00F27083" w:rsidRPr="00F27083">
            <w:rPr>
              <w:rFonts w:ascii="tim" w:eastAsia="Times New Roman" w:hAnsi="tim"/>
              <w:color w:val="000000"/>
              <w:sz w:val="24"/>
            </w:rPr>
            <w:t>(Arista Rizki and Fidia Deny Tisna Amijaya, 2019)</w:t>
          </w:r>
        </w:sdtContent>
      </w:sdt>
      <w:r w:rsidRPr="00BA3741">
        <w:rPr>
          <w:rFonts w:ascii="tim" w:eastAsia="Times New Roman" w:hAnsi="tim" w:cs="Times New Roman"/>
          <w:color w:val="000000" w:themeColor="text1"/>
          <w:sz w:val="24"/>
          <w:szCs w:val="24"/>
        </w:rPr>
        <w:t xml:space="preserve">. </w:t>
      </w:r>
    </w:p>
    <w:p w14:paraId="696EBA16" w14:textId="77777777"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Menurut penjelasan di atas, dapat diketahui bahwa database adalah sebuah kumpulan dari data dan deskripsinya yang secara logika berhubungan satu sama lain yang dirancang untuk memenuhi kebutuhan informasi sebuah organisasi. Sedangkan Database Management System adalah sebuah sistem perangkat lunak yang memperbolehkan pengguna untuk mendefinisikan, membuat, menjaga, dan mengawasi akses ke database. Contoh dari DBMS adalah Oracle dan MySQL. Di Oracle dan MySQL, kita dapat membuat database karena sudah disiapkan toolsnya.</w:t>
      </w:r>
    </w:p>
    <w:p w14:paraId="57E5DB1F" w14:textId="77777777" w:rsidR="00BA53A8" w:rsidRPr="00BA3741" w:rsidRDefault="00BA53A8" w:rsidP="007E5902">
      <w:pPr>
        <w:spacing w:line="360" w:lineRule="auto"/>
        <w:ind w:firstLine="720"/>
        <w:jc w:val="both"/>
        <w:rPr>
          <w:rFonts w:ascii="tim" w:eastAsia="Times New Roman" w:hAnsi="tim" w:cs="Times New Roman"/>
          <w:color w:val="000000" w:themeColor="text1"/>
          <w:sz w:val="24"/>
          <w:szCs w:val="24"/>
        </w:rPr>
      </w:pPr>
    </w:p>
    <w:p w14:paraId="28141B24" w14:textId="77777777" w:rsidR="00BA53A8" w:rsidRPr="00BA3741" w:rsidRDefault="00BA53A8" w:rsidP="007E5902">
      <w:pPr>
        <w:spacing w:line="360" w:lineRule="auto"/>
        <w:ind w:firstLine="720"/>
        <w:jc w:val="both"/>
        <w:rPr>
          <w:rFonts w:ascii="tim" w:eastAsia="Times New Roman" w:hAnsi="tim" w:cs="Times New Roman"/>
          <w:color w:val="000000" w:themeColor="text1"/>
          <w:sz w:val="24"/>
          <w:szCs w:val="24"/>
        </w:rPr>
      </w:pPr>
    </w:p>
    <w:p w14:paraId="2661F69E" w14:textId="77777777" w:rsidR="00BA53A8" w:rsidRPr="00BA3741" w:rsidRDefault="00EA1F1F" w:rsidP="007E5902">
      <w:pPr>
        <w:pStyle w:val="Heading4"/>
        <w:spacing w:line="360" w:lineRule="auto"/>
        <w:rPr>
          <w:rFonts w:ascii="tim" w:eastAsia="Times New Roman" w:hAnsi="tim" w:cs="Times New Roman"/>
          <w:b/>
          <w:bCs/>
          <w:color w:val="000000" w:themeColor="text1"/>
        </w:rPr>
      </w:pPr>
      <w:bookmarkStart w:id="122" w:name="_6lcrbph9f672" w:colFirst="0" w:colLast="0"/>
      <w:bookmarkEnd w:id="122"/>
      <w:r w:rsidRPr="00BA3741">
        <w:rPr>
          <w:rFonts w:ascii="tim" w:eastAsia="Times New Roman" w:hAnsi="tim" w:cs="Times New Roman"/>
          <w:color w:val="000000" w:themeColor="text1"/>
        </w:rPr>
        <w:tab/>
      </w:r>
      <w:bookmarkStart w:id="123" w:name="_Toc141430147"/>
      <w:bookmarkStart w:id="124" w:name="_Toc141428176"/>
      <w:bookmarkStart w:id="125" w:name="_Toc141963166"/>
      <w:r w:rsidRPr="00BA3741">
        <w:rPr>
          <w:rFonts w:ascii="tim" w:eastAsia="Times New Roman" w:hAnsi="tim" w:cs="Times New Roman"/>
          <w:b/>
          <w:bCs/>
          <w:color w:val="000000" w:themeColor="text1"/>
        </w:rPr>
        <w:t xml:space="preserve">2.5.2 </w:t>
      </w:r>
      <w:r w:rsidRPr="00BA3741">
        <w:rPr>
          <w:rFonts w:ascii="tim" w:eastAsia="Times New Roman" w:hAnsi="tim" w:cs="Times New Roman"/>
          <w:b/>
          <w:bCs/>
          <w:color w:val="000000" w:themeColor="text1"/>
        </w:rPr>
        <w:tab/>
        <w:t>SQL</w:t>
      </w:r>
      <w:bookmarkEnd w:id="123"/>
      <w:bookmarkEnd w:id="124"/>
      <w:bookmarkEnd w:id="125"/>
    </w:p>
    <w:p w14:paraId="173ECA44" w14:textId="43FA4444"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r>
      <w:r w:rsidRPr="00BA3741">
        <w:rPr>
          <w:rFonts w:ascii="tim" w:eastAsia="Times New Roman" w:hAnsi="tim" w:cs="Times New Roman"/>
          <w:color w:val="000000" w:themeColor="text1"/>
          <w:sz w:val="24"/>
          <w:szCs w:val="24"/>
        </w:rPr>
        <w:tab/>
        <w:t xml:space="preserve">SQL (Structured Query Language) pada awalnya disebut dengan SEQUEL dikembangkan di IBM oleh Donald D. Chamberlin dan Raymond F. Boyce pada tahun 1970 </w:t>
      </w:r>
      <w:sdt>
        <w:sdtPr>
          <w:rPr>
            <w:rFonts w:ascii="tim" w:eastAsia="Times New Roman" w:hAnsi="tim" w:cs="Times New Roman"/>
            <w:color w:val="000000"/>
            <w:sz w:val="24"/>
            <w:szCs w:val="24"/>
          </w:rPr>
          <w:tag w:val="MENDELEY_CITATION_v3_eyJjaXRhdGlvbklEIjoiTUVOREVMRVlfQ0lUQVRJT05fZDgwZGJkNDItOWQ4ZS00ODI3LWEyZGEtYmVjNmUwNzIwMDc0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1252194552"/>
          <w:placeholder>
            <w:docPart w:val="DefaultPlaceholder_-1854013440"/>
          </w:placeholder>
        </w:sdtPr>
        <w:sdtContent>
          <w:r w:rsidR="00F27083" w:rsidRPr="00F27083">
            <w:rPr>
              <w:rFonts w:ascii="tim" w:eastAsia="Times New Roman" w:hAnsi="tim"/>
              <w:color w:val="000000"/>
              <w:sz w:val="24"/>
            </w:rPr>
            <w:t>(Yardley and Moss-Morris, 2009)</w:t>
          </w:r>
        </w:sdtContent>
      </w:sdt>
      <w:r w:rsidRPr="00BA3741">
        <w:rPr>
          <w:rFonts w:ascii="tim" w:eastAsia="Times New Roman" w:hAnsi="tim" w:cs="Times New Roman"/>
          <w:color w:val="000000" w:themeColor="text1"/>
          <w:sz w:val="24"/>
          <w:szCs w:val="24"/>
        </w:rPr>
        <w:t xml:space="preserve">. SQL digunakan untuk memanipulasi dan menarik data yang tersimpan pada IBM database management system yang disebut dengan System R. SQL ini dikembangkan setelah mempelajari model rasional dari manajemen basis data yang ditemukan oleh E. F Codd di awal tahun 1970 </w:t>
      </w:r>
      <w:sdt>
        <w:sdtPr>
          <w:rPr>
            <w:rFonts w:ascii="tim" w:eastAsia="Times New Roman" w:hAnsi="tim" w:cs="Times New Roman"/>
            <w:color w:val="000000"/>
            <w:sz w:val="24"/>
            <w:szCs w:val="24"/>
          </w:rPr>
          <w:tag w:val="MENDELEY_CITATION_v3_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"/>
          <w:id w:val="2091963955"/>
          <w:placeholder>
            <w:docPart w:val="DefaultPlaceholder_-1854013440"/>
          </w:placeholder>
        </w:sdtPr>
        <w:sdtContent>
          <w:r w:rsidR="00F27083" w:rsidRPr="00F27083">
            <w:rPr>
              <w:rFonts w:ascii="tim" w:eastAsia="Times New Roman" w:hAnsi="tim" w:cs="Times New Roman"/>
              <w:color w:val="000000"/>
              <w:sz w:val="24"/>
              <w:szCs w:val="24"/>
            </w:rPr>
            <w:t>(Suliyanti, 2019)</w:t>
          </w:r>
        </w:sdtContent>
      </w:sdt>
      <w:r w:rsidRPr="00BA3741">
        <w:rPr>
          <w:rFonts w:ascii="tim" w:eastAsia="Times New Roman" w:hAnsi="tim" w:cs="Times New Roman"/>
          <w:color w:val="000000" w:themeColor="text1"/>
          <w:sz w:val="24"/>
          <w:szCs w:val="24"/>
        </w:rPr>
        <w:t>.</w:t>
      </w:r>
    </w:p>
    <w:p w14:paraId="5EE25563" w14:textId="7E36FD18"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Basis data SQL mempunyai karakteristik ACID (Atomic, Consistent, Isolation dan Durability) </w:t>
      </w:r>
      <w:sdt>
        <w:sdtPr>
          <w:rPr>
            <w:rFonts w:ascii="tim" w:eastAsia="Times New Roman" w:hAnsi="tim" w:cs="Times New Roman"/>
            <w:color w:val="000000"/>
            <w:sz w:val="24"/>
            <w:szCs w:val="24"/>
          </w:rPr>
          <w:tag w:val="MENDELEY_CITATION_v3_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"/>
          <w:id w:val="-181895656"/>
          <w:placeholder>
            <w:docPart w:val="DefaultPlaceholder_-1854013440"/>
          </w:placeholder>
        </w:sdtPr>
        <w:sdtContent>
          <w:r w:rsidR="00F27083" w:rsidRPr="00F27083">
            <w:rPr>
              <w:rFonts w:ascii="tim" w:eastAsia="Times New Roman" w:hAnsi="tim"/>
              <w:color w:val="000000"/>
              <w:sz w:val="24"/>
            </w:rPr>
            <w:t>(Wang and Yang, 2020)</w:t>
          </w:r>
        </w:sdtContent>
      </w:sdt>
      <w:r w:rsidRPr="00BA3741">
        <w:rPr>
          <w:rFonts w:ascii="tim" w:eastAsia="Times New Roman" w:hAnsi="tim" w:cs="Times New Roman"/>
          <w:color w:val="000000" w:themeColor="text1"/>
          <w:sz w:val="24"/>
          <w:szCs w:val="24"/>
        </w:rPr>
        <w:t xml:space="preserve">. Atomic adalah apabila ada sebuah transaksi yang terdiri dari dua atau lebih komponen informasi, semua komponennya harus disimpan atau semua komponennya tidak disimpan. Tidak ada sebagian saja komponen yang disimpan atau tidak disimpan. Consistent adalah data yang disimpan tidak boleh </w:t>
      </w:r>
      <w:r w:rsidRPr="00BA3741">
        <w:rPr>
          <w:rFonts w:ascii="tim" w:eastAsia="Times New Roman" w:hAnsi="tim" w:cs="Times New Roman"/>
          <w:color w:val="000000" w:themeColor="text1"/>
          <w:sz w:val="24"/>
          <w:szCs w:val="24"/>
        </w:rPr>
        <w:lastRenderedPageBreak/>
        <w:t xml:space="preserve">melanggar integritas basis data. Perubahan data yang mengalami gangguan dibatalkan untuk memastikan basis data berada dalam kondisi sama seperti sebelum ada perubahan. Isolation adalah sebuah transaksi tidak dipengaruhi oleh transaksi lain yang sedang berjalan. Hal ini untuk mencegah terjadinya benturan data antar transaksi. Durability adalah apabila transaksi sudah disimpan di basis data secara permanen, untuk seterusnya transaksi tersebut ada di basis data meskipun terjadi kegagalan sistem. Basis data SQL memiliki kelebihan yaitu dapat memproses query yang kompleks dalam waktu yang relatif lebih singkat dan mendukung konsistensi </w:t>
      </w:r>
      <w:sdt>
        <w:sdtPr>
          <w:rPr>
            <w:rFonts w:ascii="tim" w:eastAsia="Times New Roman" w:hAnsi="tim" w:cs="Times New Roman"/>
            <w:color w:val="000000"/>
            <w:sz w:val="24"/>
            <w:szCs w:val="24"/>
          </w:rPr>
          <w:tag w:val="MENDELEY_CITATION_v3_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"/>
          <w:id w:val="-664390808"/>
          <w:placeholder>
            <w:docPart w:val="DefaultPlaceholder_-1854013440"/>
          </w:placeholder>
        </w:sdtPr>
        <w:sdtEndPr>
          <w:rPr>
            <w:rFonts w:eastAsia="Arial"/>
          </w:rPr>
        </w:sdtEndPr>
        <w:sdtContent>
          <w:r w:rsidR="00F27083" w:rsidRPr="00F27083">
            <w:rPr>
              <w:rFonts w:ascii="tim" w:hAnsi="tim" w:cs="Times New Roman"/>
              <w:color w:val="000000"/>
              <w:sz w:val="24"/>
              <w:szCs w:val="24"/>
            </w:rPr>
            <w:t>(Dave, 2012)</w:t>
          </w:r>
        </w:sdtContent>
      </w:sdt>
      <w:r w:rsidRPr="00BA3741">
        <w:rPr>
          <w:rFonts w:ascii="tim" w:eastAsia="Times New Roman" w:hAnsi="tim" w:cs="Times New Roman"/>
          <w:color w:val="000000" w:themeColor="text1"/>
          <w:sz w:val="24"/>
          <w:szCs w:val="24"/>
        </w:rPr>
        <w:t xml:space="preserve">. Selain itu basis data SQL dapat melakukan subquery, joins dan grouping/aggregation </w:t>
      </w:r>
      <w:sdt>
        <w:sdtPr>
          <w:rPr>
            <w:rFonts w:ascii="tim" w:eastAsia="Times New Roman" w:hAnsi="tim" w:cs="Times New Roman"/>
            <w:color w:val="000000"/>
            <w:sz w:val="24"/>
            <w:szCs w:val="24"/>
          </w:rPr>
          <w:tag w:val="MENDELEY_CITATION_v3_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"/>
          <w:id w:val="-812260705"/>
          <w:placeholder>
            <w:docPart w:val="DefaultPlaceholder_-1854013440"/>
          </w:placeholder>
        </w:sdtPr>
        <w:sdtEndPr>
          <w:rPr>
            <w:rFonts w:eastAsia="Arial"/>
          </w:rPr>
        </w:sdtEndPr>
        <w:sdtContent>
          <w:r w:rsidR="00F27083" w:rsidRPr="00F27083">
            <w:rPr>
              <w:rFonts w:ascii="tim" w:hAnsi="tim" w:cs="Times New Roman"/>
              <w:color w:val="000000"/>
              <w:sz w:val="24"/>
              <w:szCs w:val="24"/>
            </w:rPr>
            <w:t>(Lawrence, 2014)</w:t>
          </w:r>
        </w:sdtContent>
      </w:sdt>
      <w:r w:rsidRPr="00BA3741">
        <w:rPr>
          <w:rFonts w:ascii="tim" w:eastAsia="Times New Roman" w:hAnsi="tim" w:cs="Times New Roman"/>
          <w:color w:val="000000" w:themeColor="text1"/>
          <w:sz w:val="24"/>
          <w:szCs w:val="24"/>
        </w:rPr>
        <w:t xml:space="preserve">. Basis data SQL dirancang untuk berjalan pada satu server sehingga apabila basis data memerlukan tempat penyimpanan data yang besar maka diperlukan server dengan ukuran besar. Basis data SQL mempunyai kekurangan dalam mendistribusikan data dan beban secara merata terhadap sebanyak mungkin server </w:t>
      </w:r>
      <w:sdt>
        <w:sdtPr>
          <w:rPr>
            <w:rFonts w:ascii="tim" w:eastAsia="Times New Roman" w:hAnsi="tim" w:cs="Times New Roman"/>
            <w:color w:val="000000"/>
            <w:sz w:val="24"/>
            <w:szCs w:val="24"/>
          </w:rPr>
          <w:tag w:val="MENDELEY_CITATION_v3_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"/>
          <w:id w:val="-1658297066"/>
          <w:placeholder>
            <w:docPart w:val="DefaultPlaceholder_-1854013440"/>
          </w:placeholder>
        </w:sdtPr>
        <w:sdtEndPr>
          <w:rPr>
            <w:rFonts w:eastAsia="Arial"/>
          </w:rPr>
        </w:sdtEndPr>
        <w:sdtContent>
          <w:r w:rsidR="00F27083" w:rsidRPr="00F27083">
            <w:rPr>
              <w:rFonts w:ascii="tim" w:hAnsi="tim" w:cs="Times New Roman"/>
              <w:color w:val="000000"/>
              <w:sz w:val="24"/>
              <w:szCs w:val="24"/>
            </w:rPr>
            <w:t>(Cattell, 2010)</w:t>
          </w:r>
        </w:sdtContent>
      </w:sdt>
      <w:r w:rsidRPr="00BA3741">
        <w:rPr>
          <w:rFonts w:ascii="tim" w:eastAsia="Times New Roman" w:hAnsi="tim" w:cs="Times New Roman"/>
          <w:color w:val="000000" w:themeColor="text1"/>
          <w:sz w:val="24"/>
          <w:szCs w:val="24"/>
        </w:rPr>
        <w:t>.</w:t>
      </w:r>
    </w:p>
    <w:p w14:paraId="2BF2AA22" w14:textId="77777777" w:rsidR="00BA53A8" w:rsidRPr="00BA3741" w:rsidRDefault="00BA53A8" w:rsidP="007E5902">
      <w:pPr>
        <w:spacing w:line="360" w:lineRule="auto"/>
        <w:jc w:val="both"/>
        <w:rPr>
          <w:rFonts w:ascii="tim" w:eastAsia="Times New Roman" w:hAnsi="tim" w:cs="Times New Roman"/>
          <w:color w:val="000000" w:themeColor="text1"/>
          <w:sz w:val="24"/>
          <w:szCs w:val="24"/>
        </w:rPr>
      </w:pPr>
    </w:p>
    <w:p w14:paraId="177594CC" w14:textId="77777777" w:rsidR="00BA53A8" w:rsidRPr="00BA3741" w:rsidRDefault="00BA53A8" w:rsidP="007E5902">
      <w:pPr>
        <w:spacing w:line="360" w:lineRule="auto"/>
        <w:rPr>
          <w:rFonts w:ascii="tim" w:hAnsi="tim" w:cs="Times New Roman"/>
          <w:color w:val="000000" w:themeColor="text1"/>
          <w:sz w:val="24"/>
        </w:rPr>
      </w:pPr>
    </w:p>
    <w:p w14:paraId="14DA23AA" w14:textId="77777777" w:rsidR="00BA53A8" w:rsidRPr="00BA3741" w:rsidRDefault="00EA1F1F" w:rsidP="007E5902">
      <w:pPr>
        <w:pStyle w:val="Heading4"/>
        <w:spacing w:line="360" w:lineRule="auto"/>
        <w:rPr>
          <w:rFonts w:ascii="tim" w:eastAsia="Times New Roman" w:hAnsi="tim" w:cs="Times New Roman"/>
          <w:b/>
          <w:bCs/>
          <w:color w:val="000000" w:themeColor="text1"/>
        </w:rPr>
      </w:pPr>
      <w:bookmarkStart w:id="126" w:name="_hq9w1uzft7kf" w:colFirst="0" w:colLast="0"/>
      <w:bookmarkEnd w:id="126"/>
      <w:r w:rsidRPr="00BA3741">
        <w:rPr>
          <w:rFonts w:ascii="tim" w:eastAsia="Times New Roman" w:hAnsi="tim" w:cs="Times New Roman"/>
          <w:b/>
          <w:bCs/>
          <w:color w:val="000000" w:themeColor="text1"/>
        </w:rPr>
        <w:tab/>
      </w:r>
      <w:bookmarkStart w:id="127" w:name="_Toc141430148"/>
      <w:bookmarkStart w:id="128" w:name="_Toc141428177"/>
      <w:bookmarkStart w:id="129" w:name="_Toc141963167"/>
      <w:r w:rsidRPr="00BA3741">
        <w:rPr>
          <w:rFonts w:ascii="tim" w:eastAsia="Times New Roman" w:hAnsi="tim" w:cs="Times New Roman"/>
          <w:b/>
          <w:bCs/>
          <w:color w:val="000000" w:themeColor="text1"/>
        </w:rPr>
        <w:t xml:space="preserve">2.5.3 </w:t>
      </w:r>
      <w:r w:rsidRPr="00BA3741">
        <w:rPr>
          <w:rFonts w:ascii="tim" w:eastAsia="Times New Roman" w:hAnsi="tim" w:cs="Times New Roman"/>
          <w:b/>
          <w:bCs/>
          <w:color w:val="000000" w:themeColor="text1"/>
        </w:rPr>
        <w:tab/>
        <w:t>NOSQL</w:t>
      </w:r>
      <w:bookmarkEnd w:id="127"/>
      <w:bookmarkEnd w:id="128"/>
      <w:bookmarkEnd w:id="129"/>
    </w:p>
    <w:p w14:paraId="0F96E429" w14:textId="1C2F0883"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ab/>
      </w:r>
      <w:r w:rsidRPr="00BA3741">
        <w:rPr>
          <w:rFonts w:ascii="tim" w:eastAsia="Times New Roman" w:hAnsi="tim" w:cs="Times New Roman"/>
          <w:color w:val="000000" w:themeColor="text1"/>
          <w:sz w:val="24"/>
          <w:szCs w:val="24"/>
        </w:rPr>
        <w:tab/>
        <w:t xml:space="preserve">Seiring dengan perkembangan teknologi, di awal abad 21, muncul teknologi baru yang dikenal dengan NoSQL (no SQL atau Not only SQL atau bukan relasional). Teknologi NoSQL ini terutama dipicu oleh oleh kebutuhan- kebutuhan perusahaan Web 2.0 yang mengacu pada website dengan titik berat pada isi yang dibuat oleh user (user-generated content), penggunaan yang mudah (ease of use) dan sesuai dengan sistem yang digunakan oleh end user </w:t>
      </w:r>
      <w:sdt>
        <w:sdtPr>
          <w:rPr>
            <w:rFonts w:ascii="tim" w:eastAsia="Times New Roman" w:hAnsi="tim" w:cs="Times New Roman"/>
            <w:color w:val="000000"/>
            <w:sz w:val="24"/>
            <w:szCs w:val="24"/>
          </w:rPr>
          <w:tag w:val="MENDELEY_CITATION_v3_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"/>
          <w:id w:val="-1976672711"/>
          <w:placeholder>
            <w:docPart w:val="DefaultPlaceholder_-1854013440"/>
          </w:placeholder>
        </w:sdtPr>
        <w:sdtEndPr>
          <w:rPr>
            <w:rFonts w:eastAsia="Arial"/>
          </w:rPr>
        </w:sdtEndPr>
        <w:sdtContent>
          <w:r w:rsidR="00F27083" w:rsidRPr="00F27083">
            <w:rPr>
              <w:rFonts w:ascii="tim" w:hAnsi="tim" w:cs="Times New Roman"/>
              <w:color w:val="000000"/>
              <w:sz w:val="24"/>
              <w:szCs w:val="24"/>
            </w:rPr>
            <w:t>(Mohan, 2013)</w:t>
          </w:r>
        </w:sdtContent>
      </w:sdt>
      <w:r w:rsidRPr="00BA3741">
        <w:rPr>
          <w:rFonts w:ascii="tim" w:eastAsia="Times New Roman" w:hAnsi="tim" w:cs="Times New Roman"/>
          <w:color w:val="000000" w:themeColor="text1"/>
          <w:sz w:val="24"/>
          <w:szCs w:val="24"/>
        </w:rPr>
        <w:t>. Walaupun kedua technologi ini sudah banyak digunakan, namun belum ada studi literatur untuk membahas manfaat dan kelemahan basis data SQL dan NoSQL.</w:t>
      </w:r>
    </w:p>
    <w:p w14:paraId="2ABBC39A" w14:textId="77777777"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Basis data NoSQL mempunyai karakteristik BASE (Basically, Available, Soft state and Eventual Consistency) yang merupakan kebalikan dari ACID pada basis data SQL. Setelah transaksi yang konsisten, keadaan (state) yang didapat adalah keadaan sementara (soft state) bukan keadaan tetap (solid state). Fokus utama dari BASE adalah ketersediaan permanen. Karakteristik berikutnya adalah CAP (Consistency, Availability dan Partition) yang mempunyai tiga prinsip utama: 1) Data tersedia pada semua mesin harus sama di semua aspek dan update harus dilakukan terhadap semua mesin. 2) Data </w:t>
      </w:r>
      <w:r w:rsidRPr="00BA3741">
        <w:rPr>
          <w:rFonts w:ascii="tim" w:eastAsia="Times New Roman" w:hAnsi="tim" w:cs="Times New Roman"/>
          <w:color w:val="000000" w:themeColor="text1"/>
          <w:sz w:val="24"/>
          <w:szCs w:val="24"/>
        </w:rPr>
        <w:lastRenderedPageBreak/>
        <w:t>harus tersedia secara permanen dan harus dapat diakses setiap saat. 3) Pada saat terjadi kegagalan mesin atau kesalahan lainnya, basis data tetap bekerja dengan baik tanpa ada pekerjaan yang berhenti. Basis data NoSQL tidak menggunakan model data relasional, dapat menyimpan data dalam ukuran besar dan juga memperbolehkan data untuk disimpan didalam record yang tidak mempunyai skema yang sudah tertentu. Basis data NoSQL dibagi dalam beberapa jenis basis data:</w:t>
      </w:r>
    </w:p>
    <w:p w14:paraId="004BA219" w14:textId="77777777" w:rsidR="00BA53A8" w:rsidRPr="00BA3741" w:rsidRDefault="00EA1F1F" w:rsidP="007E5902">
      <w:pPr>
        <w:numPr>
          <w:ilvl w:val="0"/>
          <w:numId w:val="11"/>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Basis data Key-value adalah kombinasi antara key dan value yang merupakan basis data inti dari semua basis data NoSQL.</w:t>
      </w:r>
    </w:p>
    <w:p w14:paraId="70964091" w14:textId="77777777" w:rsidR="00BA53A8" w:rsidRPr="00BA3741" w:rsidRDefault="00EA1F1F" w:rsidP="007E5902">
      <w:pPr>
        <w:numPr>
          <w:ilvl w:val="0"/>
          <w:numId w:val="11"/>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 Basis data Document Store adalah basis data yang menggunakan record sebagai dokumen. Record ini menyimpan dokumen tidak berstruktur (unstructured) atau semi terstruktur (semi structured documents). Setiap dokumen terdiri dari satu set key dan value, hampir sama dengan basis data Key-value.</w:t>
      </w:r>
    </w:p>
    <w:p w14:paraId="4F37F050" w14:textId="77777777" w:rsidR="00BA53A8" w:rsidRPr="00BA3741" w:rsidRDefault="00EA1F1F" w:rsidP="007E5902">
      <w:pPr>
        <w:numPr>
          <w:ilvl w:val="0"/>
          <w:numId w:val="11"/>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Basis data berbentuk kolom adalah basis data yang berorientasi kolom. Terdiri dari 2 jenis basis data yaitu tempat penyimpan data dengan kolom lebar (wide-column data store) dan Basis data berorientasi kolom.</w:t>
      </w:r>
    </w:p>
    <w:p w14:paraId="300B1C08" w14:textId="0D7650AA" w:rsidR="00BA53A8" w:rsidRPr="00BA3741" w:rsidRDefault="00EA1F1F" w:rsidP="007E5902">
      <w:pPr>
        <w:numPr>
          <w:ilvl w:val="0"/>
          <w:numId w:val="11"/>
        </w:num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Basis data grafis terdiri dari node, properties (karakteristik) dan edge </w:t>
      </w:r>
      <w:sdt>
        <w:sdtPr>
          <w:rPr>
            <w:rFonts w:ascii="tim" w:eastAsia="Times New Roman" w:hAnsi="tim" w:cs="Times New Roman"/>
            <w:color w:val="000000"/>
            <w:sz w:val="24"/>
            <w:szCs w:val="24"/>
          </w:rPr>
          <w:tag w:val="MENDELEY_CITATION_v3_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"/>
          <w:id w:val="-1557313580"/>
          <w:placeholder>
            <w:docPart w:val="DefaultPlaceholder_-1854013440"/>
          </w:placeholder>
        </w:sdtPr>
        <w:sdtEndPr>
          <w:rPr>
            <w:rFonts w:eastAsia="Arial"/>
          </w:rPr>
        </w:sdtEndPr>
        <w:sdtContent>
          <w:r w:rsidR="00F27083" w:rsidRPr="00F27083">
            <w:rPr>
              <w:rFonts w:ascii="tim" w:hAnsi="tim" w:cs="Times New Roman"/>
              <w:color w:val="000000"/>
              <w:sz w:val="24"/>
              <w:szCs w:val="24"/>
            </w:rPr>
            <w:t>(Dave, 2012)</w:t>
          </w:r>
        </w:sdtContent>
      </w:sdt>
      <w:r w:rsidRPr="00BA3741">
        <w:rPr>
          <w:rFonts w:ascii="tim" w:eastAsia="Times New Roman" w:hAnsi="tim" w:cs="Times New Roman"/>
          <w:color w:val="000000" w:themeColor="text1"/>
          <w:sz w:val="24"/>
          <w:szCs w:val="24"/>
        </w:rPr>
        <w:t xml:space="preserve">. </w:t>
      </w:r>
    </w:p>
    <w:p w14:paraId="353F391F" w14:textId="55F077C1" w:rsidR="00BA53A8" w:rsidRPr="00BA3741" w:rsidRDefault="00EA1F1F" w:rsidP="007E5902">
      <w:pPr>
        <w:spacing w:line="360" w:lineRule="auto"/>
        <w:jc w:val="both"/>
        <w:rPr>
          <w:rFonts w:ascii="tim" w:eastAsia="Times New Roman" w:hAnsi="tim" w:cs="Times New Roman"/>
          <w:color w:val="000000" w:themeColor="text1"/>
          <w:sz w:val="24"/>
          <w:szCs w:val="24"/>
        </w:rPr>
      </w:pPr>
      <w:r w:rsidRPr="00BA3741">
        <w:rPr>
          <w:rFonts w:ascii="tim" w:eastAsia="Times New Roman" w:hAnsi="tim" w:cs="Times New Roman"/>
          <w:color w:val="000000" w:themeColor="text1"/>
          <w:sz w:val="24"/>
          <w:szCs w:val="24"/>
        </w:rPr>
        <w:t xml:space="preserve">Basis data NoSQL memiliki kelebihan dapat memproses data terstruktur, semi terstruktur dan tidak terstruktur dalam jumlah besar yang sering disebut sebagai Big Data dengan kecepatan tinggi, menggunakan skema yang fleksibel dan basis data terdistribusi (distributed database). Namun basis data SQL juga memiliki kelemahan yaitu untuk memproses operasi yang kompleks membutuhkan waktu yang lama dan tidak mempunyai dukungan untuk konsistensi </w:t>
      </w:r>
      <w:sdt>
        <w:sdtPr>
          <w:rPr>
            <w:rFonts w:ascii="tim" w:eastAsia="Times New Roman" w:hAnsi="tim" w:cs="Times New Roman"/>
            <w:color w:val="000000"/>
            <w:sz w:val="24"/>
            <w:szCs w:val="24"/>
          </w:rPr>
          <w:tag w:val="MENDELEY_CITATION_v3_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"/>
          <w:id w:val="596834259"/>
          <w:placeholder>
            <w:docPart w:val="DefaultPlaceholder_-1854013440"/>
          </w:placeholder>
        </w:sdtPr>
        <w:sdtEndPr>
          <w:rPr>
            <w:rFonts w:eastAsia="Arial"/>
          </w:rPr>
        </w:sdtEndPr>
        <w:sdtContent>
          <w:r w:rsidR="00F27083" w:rsidRPr="00F27083">
            <w:rPr>
              <w:rFonts w:ascii="tim" w:hAnsi="tim" w:cs="Times New Roman"/>
              <w:color w:val="000000"/>
              <w:sz w:val="24"/>
              <w:szCs w:val="24"/>
            </w:rPr>
            <w:t>(Suliyanti, 2019b)</w:t>
          </w:r>
        </w:sdtContent>
      </w:sdt>
      <w:r w:rsidRPr="00BA3741">
        <w:rPr>
          <w:rFonts w:ascii="tim" w:eastAsia="Times New Roman" w:hAnsi="tim" w:cs="Times New Roman"/>
          <w:color w:val="000000" w:themeColor="text1"/>
          <w:sz w:val="24"/>
          <w:szCs w:val="24"/>
        </w:rPr>
        <w:t xml:space="preserve">. Selain itu basis data NoSQL tidak dapat memproses </w:t>
      </w:r>
      <w:r w:rsidRPr="00BA3741">
        <w:rPr>
          <w:rFonts w:ascii="tim" w:eastAsia="Times New Roman" w:hAnsi="tim" w:cs="Times New Roman"/>
          <w:i/>
          <w:color w:val="000000" w:themeColor="text1"/>
          <w:sz w:val="24"/>
          <w:szCs w:val="24"/>
        </w:rPr>
        <w:t>subqueries, joins and grouping/aggregation</w:t>
      </w:r>
      <w:r w:rsidRPr="00BA3741">
        <w:rPr>
          <w:rFonts w:ascii="tim" w:eastAsia="Times New Roman" w:hAnsi="tim" w:cs="Times New Roman"/>
          <w:color w:val="000000" w:themeColor="text1"/>
          <w:sz w:val="24"/>
          <w:szCs w:val="24"/>
        </w:rPr>
        <w:t>.</w:t>
      </w:r>
    </w:p>
    <w:p w14:paraId="557F2869" w14:textId="77777777" w:rsidR="00BA53A8" w:rsidRPr="00BA3741" w:rsidRDefault="00BA53A8" w:rsidP="007E5902">
      <w:pPr>
        <w:spacing w:line="360" w:lineRule="auto"/>
        <w:jc w:val="both"/>
        <w:rPr>
          <w:rFonts w:ascii="tim" w:eastAsia="Times New Roman" w:hAnsi="tim" w:cs="Times New Roman"/>
          <w:color w:val="000000" w:themeColor="text1"/>
          <w:sz w:val="24"/>
          <w:szCs w:val="24"/>
        </w:rPr>
      </w:pPr>
    </w:p>
    <w:p w14:paraId="0A3E2F4C" w14:textId="77777777" w:rsidR="00BA53A8" w:rsidRDefault="00BA53A8" w:rsidP="007E5902">
      <w:pPr>
        <w:spacing w:line="360" w:lineRule="auto"/>
        <w:rPr>
          <w:rFonts w:ascii="tim" w:hAnsi="tim" w:cs="Times New Roman"/>
          <w:color w:val="000000" w:themeColor="text1"/>
        </w:rPr>
      </w:pPr>
    </w:p>
    <w:p w14:paraId="56BD7CAC" w14:textId="77777777" w:rsidR="0059570A" w:rsidRDefault="0059570A" w:rsidP="007E5902">
      <w:pPr>
        <w:spacing w:line="360" w:lineRule="auto"/>
        <w:rPr>
          <w:rFonts w:ascii="tim" w:hAnsi="tim" w:cs="Times New Roman"/>
          <w:color w:val="000000" w:themeColor="text1"/>
        </w:rPr>
      </w:pPr>
    </w:p>
    <w:p w14:paraId="50700B36" w14:textId="77777777" w:rsidR="0059570A" w:rsidRPr="00BA3741" w:rsidRDefault="0059570A" w:rsidP="007E5902">
      <w:pPr>
        <w:spacing w:line="360" w:lineRule="auto"/>
        <w:rPr>
          <w:rFonts w:ascii="tim" w:hAnsi="tim" w:cs="Times New Roman"/>
          <w:color w:val="000000" w:themeColor="text1"/>
        </w:rPr>
      </w:pPr>
    </w:p>
    <w:p w14:paraId="1979FF3F" w14:textId="77777777" w:rsidR="00BA53A8" w:rsidRPr="00BA3741" w:rsidRDefault="00EA1F1F" w:rsidP="007E5902">
      <w:pPr>
        <w:pStyle w:val="Heading1"/>
        <w:spacing w:line="360" w:lineRule="auto"/>
        <w:jc w:val="center"/>
        <w:rPr>
          <w:rFonts w:ascii="tim" w:eastAsia="Times New Roman" w:hAnsi="tim" w:cs="Times New Roman"/>
          <w:b/>
          <w:color w:val="000000" w:themeColor="text1"/>
        </w:rPr>
      </w:pPr>
      <w:bookmarkStart w:id="130" w:name="_eryvorw7a5hp" w:colFirst="0" w:colLast="0"/>
      <w:bookmarkStart w:id="131" w:name="_3ybjfour0sqm" w:colFirst="0" w:colLast="0"/>
      <w:bookmarkStart w:id="132" w:name="_Toc141428181"/>
      <w:bookmarkStart w:id="133" w:name="_Toc141430152"/>
      <w:bookmarkStart w:id="134" w:name="_Toc141428444"/>
      <w:bookmarkStart w:id="135" w:name="_Toc141963168"/>
      <w:bookmarkEnd w:id="130"/>
      <w:bookmarkEnd w:id="131"/>
      <w:r w:rsidRPr="00BA3741">
        <w:rPr>
          <w:rFonts w:ascii="tim" w:eastAsia="Times New Roman" w:hAnsi="tim" w:cs="Times New Roman"/>
          <w:b/>
          <w:color w:val="000000" w:themeColor="text1"/>
        </w:rPr>
        <w:lastRenderedPageBreak/>
        <w:t>BAB III</w:t>
      </w:r>
      <w:bookmarkEnd w:id="132"/>
      <w:bookmarkEnd w:id="133"/>
      <w:bookmarkEnd w:id="134"/>
      <w:bookmarkEnd w:id="135"/>
    </w:p>
    <w:p w14:paraId="7841D48C" w14:textId="77777777" w:rsidR="00BA53A8" w:rsidRPr="00BA3741" w:rsidRDefault="00EA1F1F" w:rsidP="007E5902">
      <w:pPr>
        <w:pStyle w:val="Heading1"/>
        <w:spacing w:line="360" w:lineRule="auto"/>
        <w:jc w:val="center"/>
        <w:rPr>
          <w:rFonts w:ascii="tim" w:eastAsia="Times New Roman" w:hAnsi="tim" w:cs="Times New Roman"/>
          <w:b/>
          <w:color w:val="000000" w:themeColor="text1"/>
        </w:rPr>
      </w:pPr>
      <w:bookmarkStart w:id="136" w:name="_jcp3g9jeq9sm" w:colFirst="0" w:colLast="0"/>
      <w:bookmarkStart w:id="137" w:name="_Toc141428182"/>
      <w:bookmarkStart w:id="138" w:name="_Toc141430153"/>
      <w:bookmarkStart w:id="139" w:name="_Toc141428445"/>
      <w:bookmarkStart w:id="140" w:name="_Toc141963169"/>
      <w:bookmarkEnd w:id="136"/>
      <w:r w:rsidRPr="00BA3741">
        <w:rPr>
          <w:rFonts w:ascii="tim" w:eastAsia="Times New Roman" w:hAnsi="tim" w:cs="Times New Roman"/>
          <w:b/>
          <w:color w:val="000000" w:themeColor="text1"/>
        </w:rPr>
        <w:t>METODE PENELITIAN</w:t>
      </w:r>
      <w:bookmarkEnd w:id="137"/>
      <w:bookmarkEnd w:id="138"/>
      <w:bookmarkEnd w:id="139"/>
      <w:bookmarkEnd w:id="140"/>
    </w:p>
    <w:p w14:paraId="1083F5B3" w14:textId="77777777" w:rsidR="00BA53A8" w:rsidRPr="00BA3741" w:rsidRDefault="00EA1F1F" w:rsidP="007E5902">
      <w:pPr>
        <w:pStyle w:val="Heading3"/>
        <w:spacing w:line="360" w:lineRule="auto"/>
        <w:rPr>
          <w:rFonts w:ascii="tim" w:eastAsia="Times New Roman" w:hAnsi="tim" w:cs="Times New Roman"/>
          <w:b/>
          <w:color w:val="000000" w:themeColor="text1"/>
        </w:rPr>
      </w:pPr>
      <w:bookmarkStart w:id="141" w:name="_s7z6mmj8x16o" w:colFirst="0" w:colLast="0"/>
      <w:bookmarkStart w:id="142" w:name="_Toc141430154"/>
      <w:bookmarkStart w:id="143" w:name="_Toc141428183"/>
      <w:bookmarkStart w:id="144" w:name="_Toc141428446"/>
      <w:bookmarkStart w:id="145" w:name="_Toc141963170"/>
      <w:bookmarkStart w:id="146" w:name="_Hlk155588772"/>
      <w:bookmarkEnd w:id="141"/>
      <w:r w:rsidRPr="00BA3741">
        <w:rPr>
          <w:rFonts w:ascii="tim" w:eastAsia="Times New Roman" w:hAnsi="tim" w:cs="Times New Roman"/>
          <w:b/>
          <w:color w:val="000000" w:themeColor="text1"/>
        </w:rPr>
        <w:t>3.1 Tempat dan Waktu penelitian</w:t>
      </w:r>
      <w:bookmarkEnd w:id="142"/>
      <w:bookmarkEnd w:id="143"/>
      <w:bookmarkEnd w:id="144"/>
      <w:bookmarkEnd w:id="145"/>
    </w:p>
    <w:p w14:paraId="31758ACD" w14:textId="77777777" w:rsidR="00BA53A8" w:rsidRPr="00BA3741" w:rsidRDefault="00EA1F1F" w:rsidP="007E5902">
      <w:pPr>
        <w:spacing w:line="360" w:lineRule="auto"/>
        <w:ind w:firstLine="720"/>
        <w:jc w:val="both"/>
        <w:rPr>
          <w:rFonts w:ascii="tim" w:eastAsia="Times New Roman" w:hAnsi="tim" w:cs="Times New Roman"/>
          <w:color w:val="000000" w:themeColor="text1"/>
          <w:sz w:val="24"/>
          <w:szCs w:val="24"/>
        </w:rPr>
      </w:pPr>
      <w:bookmarkStart w:id="147" w:name="_Hlk155588812"/>
      <w:bookmarkEnd w:id="146"/>
      <w:r w:rsidRPr="00BA3741">
        <w:rPr>
          <w:rFonts w:ascii="tim" w:eastAsia="Times New Roman" w:hAnsi="tim" w:cs="Times New Roman"/>
          <w:color w:val="000000" w:themeColor="text1"/>
          <w:sz w:val="24"/>
          <w:szCs w:val="24"/>
        </w:rPr>
        <w:t>Penelitian ini dilaksanakan selama kurang lebih tiga bulan di Laboratorium Instrumentasi Medis dan Laboratorium Komputer, Teknik Biomedis, Departemen Fisika, Fakultas Sains dan Teknologi, Universitas Airlangga.</w:t>
      </w:r>
    </w:p>
    <w:bookmarkEnd w:id="147"/>
    <w:p w14:paraId="055AABD9" w14:textId="77777777" w:rsidR="00BA53A8" w:rsidRPr="00BA3741" w:rsidRDefault="00BA53A8" w:rsidP="007E5902">
      <w:pPr>
        <w:spacing w:line="360" w:lineRule="auto"/>
        <w:ind w:firstLine="720"/>
        <w:jc w:val="both"/>
        <w:rPr>
          <w:rFonts w:ascii="tim" w:eastAsia="Times New Roman" w:hAnsi="tim" w:cs="Times New Roman"/>
          <w:color w:val="000000" w:themeColor="text1"/>
          <w:sz w:val="24"/>
          <w:szCs w:val="24"/>
        </w:rPr>
      </w:pPr>
    </w:p>
    <w:p w14:paraId="027F615A" w14:textId="77777777" w:rsidR="00BA53A8" w:rsidRPr="00BA3741" w:rsidRDefault="00EA1F1F" w:rsidP="007E5902">
      <w:pPr>
        <w:pStyle w:val="Heading3"/>
        <w:spacing w:line="360" w:lineRule="auto"/>
        <w:jc w:val="both"/>
        <w:rPr>
          <w:rFonts w:ascii="tim" w:eastAsia="Times New Roman" w:hAnsi="tim" w:cs="Times New Roman"/>
          <w:b/>
          <w:bCs/>
          <w:color w:val="000000" w:themeColor="text1"/>
          <w:sz w:val="24"/>
          <w:szCs w:val="24"/>
        </w:rPr>
      </w:pPr>
      <w:bookmarkStart w:id="148" w:name="_sy8jol2yfzgw" w:colFirst="0" w:colLast="0"/>
      <w:bookmarkStart w:id="149" w:name="_Toc141428184"/>
      <w:bookmarkStart w:id="150" w:name="_Toc141428447"/>
      <w:bookmarkStart w:id="151" w:name="_Toc141430155"/>
      <w:bookmarkStart w:id="152" w:name="_Toc141963171"/>
      <w:bookmarkStart w:id="153" w:name="_Hlk155588777"/>
      <w:bookmarkEnd w:id="148"/>
      <w:r w:rsidRPr="00BA3741">
        <w:rPr>
          <w:rFonts w:ascii="tim" w:eastAsia="Times New Roman" w:hAnsi="tim" w:cs="Times New Roman"/>
          <w:b/>
          <w:bCs/>
          <w:color w:val="000000" w:themeColor="text1"/>
          <w:sz w:val="24"/>
          <w:szCs w:val="24"/>
        </w:rPr>
        <w:t>3.2 Alat dan Bahan Penelitian</w:t>
      </w:r>
      <w:bookmarkEnd w:id="149"/>
      <w:bookmarkEnd w:id="150"/>
      <w:bookmarkEnd w:id="151"/>
      <w:bookmarkEnd w:id="152"/>
    </w:p>
    <w:bookmarkEnd w:id="153"/>
    <w:p w14:paraId="6BC6720A" w14:textId="0526B396" w:rsidR="00BA53A8" w:rsidRPr="00BA3741" w:rsidRDefault="00EA1F1F" w:rsidP="007E5902">
      <w:p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ab/>
      </w:r>
      <w:bookmarkStart w:id="154" w:name="_Hlk155588861"/>
      <w:r w:rsidRPr="00BA3741">
        <w:rPr>
          <w:rFonts w:ascii="tim" w:hAnsi="tim" w:cs="Times New Roman"/>
          <w:color w:val="000000" w:themeColor="text1"/>
          <w:sz w:val="24"/>
          <w:szCs w:val="24"/>
        </w:rPr>
        <w:t>Untuk menunjang pelaksanaan penelitian yang akan dilakukan, dibutuhkan alat dan bahan antara lain:</w:t>
      </w:r>
    </w:p>
    <w:p w14:paraId="3711DA41" w14:textId="38C447ED"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Laptop Lenovo ThinkPad X270 dengan sistem operasi Linux Ubuntu dan RAM 8 GB</w:t>
      </w:r>
      <w:r w:rsidR="00BF71B9" w:rsidRPr="00BA3741">
        <w:rPr>
          <w:rFonts w:ascii="tim" w:hAnsi="tim" w:cs="Times New Roman"/>
          <w:color w:val="000000" w:themeColor="text1"/>
          <w:sz w:val="24"/>
          <w:szCs w:val="24"/>
        </w:rPr>
        <w:t>.</w:t>
      </w:r>
    </w:p>
    <w:p w14:paraId="42EEBA51" w14:textId="5D081F0B"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Laptop Asus X550Z dengan sistem operasi windows 10 dan RAM 4 GB</w:t>
      </w:r>
      <w:r w:rsidR="00BF71B9" w:rsidRPr="00BA3741">
        <w:rPr>
          <w:rFonts w:ascii="tim" w:hAnsi="tim" w:cs="Times New Roman"/>
          <w:color w:val="000000" w:themeColor="text1"/>
          <w:sz w:val="24"/>
          <w:szCs w:val="24"/>
        </w:rPr>
        <w:t>.</w:t>
      </w:r>
    </w:p>
    <w:p w14:paraId="5B6E92EF" w14:textId="1B9BE1EF"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Sensor Photoplethysmography (PPG) Pulse Sensor dan max 30102</w:t>
      </w:r>
      <w:r w:rsidR="00BF71B9" w:rsidRPr="00BA3741">
        <w:rPr>
          <w:rFonts w:ascii="tim" w:hAnsi="tim" w:cs="Times New Roman"/>
          <w:color w:val="000000" w:themeColor="text1"/>
          <w:sz w:val="24"/>
          <w:szCs w:val="24"/>
        </w:rPr>
        <w:t>.</w:t>
      </w:r>
    </w:p>
    <w:p w14:paraId="3C07CF0A" w14:textId="463747BE"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Arduino Uno R3 Compatible Atmega328P &amp; Wifi ESP8266 NodeMCU Wemos dan ESP32</w:t>
      </w:r>
      <w:r w:rsidR="00BF71B9" w:rsidRPr="00BA3741">
        <w:rPr>
          <w:rFonts w:ascii="tim" w:hAnsi="tim" w:cs="Times New Roman"/>
          <w:color w:val="000000" w:themeColor="text1"/>
          <w:sz w:val="24"/>
          <w:szCs w:val="24"/>
        </w:rPr>
        <w:t>.</w:t>
      </w:r>
    </w:p>
    <w:p w14:paraId="129E81E9" w14:textId="51C82D86"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Arduino IDE</w:t>
      </w:r>
      <w:r w:rsidR="00BF71B9" w:rsidRPr="00BA3741">
        <w:rPr>
          <w:rFonts w:ascii="tim" w:hAnsi="tim" w:cs="Times New Roman"/>
          <w:color w:val="000000" w:themeColor="text1"/>
          <w:sz w:val="24"/>
          <w:szCs w:val="24"/>
        </w:rPr>
        <w:t>.</w:t>
      </w:r>
    </w:p>
    <w:p w14:paraId="65EA81DD" w14:textId="07873DEF"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Software putty</w:t>
      </w:r>
      <w:r w:rsidR="00BF71B9" w:rsidRPr="00BA3741">
        <w:rPr>
          <w:rFonts w:ascii="tim" w:hAnsi="tim" w:cs="Times New Roman"/>
          <w:color w:val="000000" w:themeColor="text1"/>
          <w:sz w:val="24"/>
          <w:szCs w:val="24"/>
        </w:rPr>
        <w:t>.</w:t>
      </w:r>
    </w:p>
    <w:p w14:paraId="7084DA4B" w14:textId="6A5F9B8A"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Software GitBash</w:t>
      </w:r>
      <w:r w:rsidR="00BF71B9" w:rsidRPr="00BA3741">
        <w:rPr>
          <w:rFonts w:ascii="tim" w:hAnsi="tim" w:cs="Times New Roman"/>
          <w:color w:val="000000" w:themeColor="text1"/>
          <w:sz w:val="24"/>
          <w:szCs w:val="24"/>
        </w:rPr>
        <w:t>.</w:t>
      </w:r>
    </w:p>
    <w:p w14:paraId="33B75560" w14:textId="70DEF34B"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Software Visual Studio Code</w:t>
      </w:r>
      <w:r w:rsidR="00BF71B9" w:rsidRPr="00BA3741">
        <w:rPr>
          <w:rFonts w:ascii="tim" w:hAnsi="tim" w:cs="Times New Roman"/>
          <w:color w:val="000000" w:themeColor="text1"/>
          <w:sz w:val="24"/>
          <w:szCs w:val="24"/>
        </w:rPr>
        <w:t>.</w:t>
      </w:r>
    </w:p>
    <w:p w14:paraId="1B530D88" w14:textId="34286F3F" w:rsidR="00BA53A8" w:rsidRPr="00BA3741" w:rsidRDefault="00EA1F1F" w:rsidP="007E5902">
      <w:pPr>
        <w:numPr>
          <w:ilvl w:val="0"/>
          <w:numId w:val="12"/>
        </w:num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Software brave browser</w:t>
      </w:r>
      <w:r w:rsidR="00BF71B9" w:rsidRPr="00BA3741">
        <w:rPr>
          <w:rFonts w:ascii="tim" w:hAnsi="tim" w:cs="Times New Roman"/>
          <w:color w:val="000000" w:themeColor="text1"/>
          <w:sz w:val="24"/>
          <w:szCs w:val="24"/>
        </w:rPr>
        <w:t>.</w:t>
      </w:r>
    </w:p>
    <w:p w14:paraId="5C3AE316" w14:textId="77777777" w:rsidR="00BA53A8" w:rsidRPr="00BA3741" w:rsidRDefault="00EA1F1F" w:rsidP="007E5902">
      <w:pPr>
        <w:pStyle w:val="Heading3"/>
        <w:spacing w:line="360" w:lineRule="auto"/>
        <w:rPr>
          <w:rFonts w:ascii="tim" w:eastAsia="Times New Roman" w:hAnsi="tim" w:cs="Times New Roman"/>
          <w:b/>
          <w:bCs/>
          <w:color w:val="000000" w:themeColor="text1"/>
          <w:sz w:val="24"/>
          <w:szCs w:val="24"/>
        </w:rPr>
      </w:pPr>
      <w:bookmarkStart w:id="155" w:name="_3fe4ka5t5gtw" w:colFirst="0" w:colLast="0"/>
      <w:bookmarkStart w:id="156" w:name="_Toc141428448"/>
      <w:bookmarkStart w:id="157" w:name="_Toc141428185"/>
      <w:bookmarkStart w:id="158" w:name="_Toc141430156"/>
      <w:bookmarkStart w:id="159" w:name="_Toc141963172"/>
      <w:bookmarkStart w:id="160" w:name="_Hlk155588784"/>
      <w:bookmarkEnd w:id="154"/>
      <w:bookmarkEnd w:id="155"/>
      <w:r w:rsidRPr="00BA3741">
        <w:rPr>
          <w:rFonts w:ascii="tim" w:eastAsia="Times New Roman" w:hAnsi="tim" w:cs="Times New Roman"/>
          <w:b/>
          <w:bCs/>
          <w:color w:val="000000" w:themeColor="text1"/>
          <w:sz w:val="24"/>
          <w:szCs w:val="24"/>
        </w:rPr>
        <w:t>3.3 Prosedur penelitian</w:t>
      </w:r>
      <w:bookmarkEnd w:id="156"/>
      <w:bookmarkEnd w:id="157"/>
      <w:bookmarkEnd w:id="158"/>
      <w:bookmarkEnd w:id="159"/>
    </w:p>
    <w:bookmarkEnd w:id="160"/>
    <w:p w14:paraId="5A26A42C" w14:textId="0E40860D" w:rsidR="00BA53A8" w:rsidRPr="00BA3741" w:rsidRDefault="00EA1F1F" w:rsidP="007E5902">
      <w:pPr>
        <w:spacing w:line="360" w:lineRule="auto"/>
        <w:rPr>
          <w:rFonts w:ascii="tim" w:hAnsi="tim" w:cs="Times New Roman"/>
          <w:color w:val="000000" w:themeColor="text1"/>
          <w:sz w:val="24"/>
          <w:szCs w:val="24"/>
        </w:rPr>
      </w:pPr>
      <w:r w:rsidRPr="00BA3741">
        <w:rPr>
          <w:rFonts w:ascii="tim" w:hAnsi="tim" w:cs="Times New Roman"/>
          <w:color w:val="000000" w:themeColor="text1"/>
          <w:sz w:val="24"/>
          <w:szCs w:val="24"/>
        </w:rPr>
        <w:tab/>
      </w:r>
      <w:bookmarkStart w:id="161" w:name="_Hlk155588920"/>
      <w:r w:rsidRPr="00BA3741">
        <w:rPr>
          <w:rFonts w:ascii="tim" w:hAnsi="tim" w:cs="Times New Roman"/>
          <w:color w:val="000000" w:themeColor="text1"/>
          <w:sz w:val="24"/>
          <w:szCs w:val="24"/>
        </w:rPr>
        <w:t>Prosedur penelitian terdiri atas beberapa tahapan.</w:t>
      </w:r>
    </w:p>
    <w:p w14:paraId="17751C61" w14:textId="77777777" w:rsidR="00BA53A8" w:rsidRPr="00BA3741" w:rsidRDefault="00EA1F1F" w:rsidP="007E5902">
      <w:pPr>
        <w:pStyle w:val="ListParagraph"/>
        <w:numPr>
          <w:ilvl w:val="0"/>
          <w:numId w:val="13"/>
        </w:numPr>
        <w:spacing w:line="360" w:lineRule="auto"/>
        <w:rPr>
          <w:rFonts w:ascii="tim" w:hAnsi="tim" w:cs="Times New Roman"/>
          <w:b/>
          <w:bCs/>
          <w:color w:val="000000" w:themeColor="text1"/>
          <w:sz w:val="24"/>
          <w:szCs w:val="24"/>
        </w:rPr>
      </w:pPr>
      <w:bookmarkStart w:id="162" w:name="_Hlk155588924"/>
      <w:bookmarkEnd w:id="161"/>
      <w:r w:rsidRPr="00BA3741">
        <w:rPr>
          <w:rFonts w:ascii="tim" w:hAnsi="tim" w:cs="Times New Roman"/>
          <w:b/>
          <w:bCs/>
          <w:color w:val="000000" w:themeColor="text1"/>
          <w:sz w:val="24"/>
          <w:szCs w:val="24"/>
        </w:rPr>
        <w:t>Pengumpulan Data</w:t>
      </w:r>
    </w:p>
    <w:p w14:paraId="02CE7A67" w14:textId="77777777" w:rsidR="00BA53A8" w:rsidRPr="00BA3741" w:rsidRDefault="00EA1F1F" w:rsidP="007E5902">
      <w:pPr>
        <w:spacing w:line="360" w:lineRule="auto"/>
        <w:ind w:left="1440" w:firstLine="360"/>
        <w:jc w:val="both"/>
        <w:rPr>
          <w:rFonts w:ascii="tim" w:hAnsi="tim" w:cs="Times New Roman"/>
          <w:color w:val="000000" w:themeColor="text1"/>
          <w:sz w:val="24"/>
          <w:szCs w:val="24"/>
        </w:rPr>
      </w:pPr>
      <w:bookmarkStart w:id="163" w:name="_Hlk155589246"/>
      <w:bookmarkEnd w:id="162"/>
      <w:r w:rsidRPr="00BA3741">
        <w:rPr>
          <w:rFonts w:ascii="tim" w:hAnsi="tim" w:cs="Times New Roman"/>
          <w:color w:val="000000" w:themeColor="text1"/>
          <w:sz w:val="24"/>
          <w:szCs w:val="24"/>
        </w:rPr>
        <w:t>Data yang digunakan pada penelitian ini adalah data primer yang didapatkan dari penyebaran formulir</w:t>
      </w:r>
      <w:bookmarkEnd w:id="163"/>
      <w:r w:rsidRPr="00BA3741">
        <w:rPr>
          <w:rFonts w:ascii="tim" w:hAnsi="tim" w:cs="Times New Roman"/>
          <w:color w:val="000000" w:themeColor="text1"/>
          <w:sz w:val="24"/>
          <w:szCs w:val="24"/>
        </w:rPr>
        <w:t xml:space="preserve"> DASS dan diisi oleh mahasiswa </w:t>
      </w:r>
      <w:bookmarkStart w:id="164" w:name="_Hlk155589368"/>
      <w:r w:rsidRPr="00BA3741">
        <w:rPr>
          <w:rFonts w:ascii="tim" w:hAnsi="tim" w:cs="Times New Roman"/>
          <w:color w:val="000000" w:themeColor="text1"/>
          <w:sz w:val="24"/>
          <w:szCs w:val="24"/>
        </w:rPr>
        <w:t>dengan rentang usia 20 – 25 tahun</w:t>
      </w:r>
      <w:bookmarkEnd w:id="164"/>
      <w:r w:rsidRPr="00BA3741">
        <w:rPr>
          <w:rFonts w:ascii="tim" w:hAnsi="tim" w:cs="Times New Roman"/>
          <w:color w:val="000000" w:themeColor="text1"/>
          <w:sz w:val="24"/>
          <w:szCs w:val="24"/>
        </w:rPr>
        <w:t xml:space="preserve"> lalu diukur data jantungnya menggunakan sensor PPG.</w:t>
      </w:r>
    </w:p>
    <w:p w14:paraId="463A67A2" w14:textId="77777777" w:rsidR="00BA53A8" w:rsidRPr="00BA3741" w:rsidRDefault="00BA53A8" w:rsidP="007E5902">
      <w:pPr>
        <w:spacing w:line="360" w:lineRule="auto"/>
        <w:ind w:left="1800" w:firstLine="360"/>
        <w:jc w:val="both"/>
        <w:rPr>
          <w:rFonts w:ascii="tim" w:hAnsi="tim" w:cs="Times New Roman"/>
          <w:color w:val="000000" w:themeColor="text1"/>
          <w:sz w:val="24"/>
          <w:szCs w:val="24"/>
        </w:rPr>
      </w:pPr>
    </w:p>
    <w:p w14:paraId="49A67DC2" w14:textId="37727757" w:rsidR="00BA53A8" w:rsidRPr="00BA3741" w:rsidRDefault="00EA1F1F" w:rsidP="007E5902">
      <w:pPr>
        <w:spacing w:line="360" w:lineRule="auto"/>
        <w:ind w:left="1800" w:firstLine="36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Pada data formulir DASS terdapat 3 jenis jawaban yang mengindikasikan tingkat depresi, kecemasan, serta </w:t>
      </w:r>
      <w:r w:rsidR="00BA3741">
        <w:rPr>
          <w:rFonts w:ascii="tim" w:hAnsi="tim" w:cs="Times New Roman"/>
          <w:color w:val="000000" w:themeColor="text1"/>
          <w:sz w:val="24"/>
          <w:szCs w:val="24"/>
        </w:rPr>
        <w:t>stres</w:t>
      </w:r>
      <w:r w:rsidRPr="00BA3741">
        <w:rPr>
          <w:rFonts w:ascii="tim" w:hAnsi="tim" w:cs="Times New Roman"/>
          <w:color w:val="000000" w:themeColor="text1"/>
          <w:sz w:val="24"/>
          <w:szCs w:val="24"/>
        </w:rPr>
        <w:t xml:space="preserve"> dengan 5 klasifikasi (normal, ringan, sedang, parah, dan sangat parah).</w:t>
      </w:r>
    </w:p>
    <w:p w14:paraId="13334609" w14:textId="77777777" w:rsidR="00BA53A8" w:rsidRPr="00BA3741" w:rsidRDefault="00EA1F1F" w:rsidP="007E5902">
      <w:pPr>
        <w:keepNext/>
        <w:spacing w:line="360" w:lineRule="auto"/>
        <w:ind w:left="1800" w:firstLine="36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             </w:t>
      </w:r>
      <w:r w:rsidRPr="00BA3741">
        <w:rPr>
          <w:rFonts w:ascii="tim" w:hAnsi="tim" w:cs="Times New Roman"/>
          <w:noProof/>
          <w:color w:val="000000" w:themeColor="text1"/>
          <w:sz w:val="24"/>
          <w:szCs w:val="24"/>
        </w:rPr>
        <w:drawing>
          <wp:inline distT="0" distB="0" distL="0" distR="0" wp14:anchorId="61008B31" wp14:editId="6CE8B86E">
            <wp:extent cx="1914525" cy="1524000"/>
            <wp:effectExtent l="0" t="0" r="0" b="0"/>
            <wp:docPr id="1259792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792473" name="Picture 1"/>
                    <pic:cNvPicPr>
                      <a:picLocks noChangeAspect="1"/>
                    </pic:cNvPicPr>
                  </pic:nvPicPr>
                  <pic:blipFill>
                    <a:blip r:embed="rId15"/>
                    <a:stretch>
                      <a:fillRect/>
                    </a:stretch>
                  </pic:blipFill>
                  <pic:spPr>
                    <a:xfrm>
                      <a:off x="0" y="0"/>
                      <a:ext cx="1914792" cy="1524213"/>
                    </a:xfrm>
                    <a:prstGeom prst="rect">
                      <a:avLst/>
                    </a:prstGeom>
                  </pic:spPr>
                </pic:pic>
              </a:graphicData>
            </a:graphic>
          </wp:inline>
        </w:drawing>
      </w:r>
    </w:p>
    <w:p w14:paraId="3112707B" w14:textId="5F4B93FE" w:rsidR="00BA53A8" w:rsidRPr="00BA3741" w:rsidRDefault="00EA1F1F" w:rsidP="007E5902">
      <w:pPr>
        <w:pStyle w:val="Caption"/>
        <w:spacing w:line="360" w:lineRule="auto"/>
        <w:jc w:val="center"/>
        <w:rPr>
          <w:rFonts w:ascii="tim" w:hAnsi="tim" w:cs="Times New Roman"/>
          <w:color w:val="000000" w:themeColor="text1"/>
          <w:sz w:val="24"/>
          <w:szCs w:val="24"/>
        </w:rPr>
      </w:pPr>
      <w:r w:rsidRPr="00BA3741">
        <w:rPr>
          <w:rFonts w:ascii="tim" w:hAnsi="tim" w:cs="Times New Roman"/>
          <w:color w:val="000000" w:themeColor="text1"/>
          <w:sz w:val="24"/>
          <w:szCs w:val="24"/>
        </w:rPr>
        <w:t xml:space="preserve">Tabel 3. </w:t>
      </w:r>
      <w:r w:rsidRPr="00BA3741">
        <w:rPr>
          <w:rFonts w:ascii="tim" w:hAnsi="tim" w:cs="Times New Roman"/>
          <w:color w:val="000000" w:themeColor="text1"/>
          <w:sz w:val="24"/>
          <w:szCs w:val="24"/>
        </w:rPr>
        <w:fldChar w:fldCharType="begin"/>
      </w:r>
      <w:r w:rsidRPr="00BA3741">
        <w:rPr>
          <w:rFonts w:ascii="tim" w:hAnsi="tim" w:cs="Times New Roman"/>
          <w:color w:val="000000" w:themeColor="text1"/>
          <w:sz w:val="24"/>
          <w:szCs w:val="24"/>
        </w:rPr>
        <w:instrText xml:space="preserve"> SEQ Tabel_3. \* ARABIC </w:instrText>
      </w:r>
      <w:r w:rsidRPr="00BA3741">
        <w:rPr>
          <w:rFonts w:ascii="tim" w:hAnsi="tim" w:cs="Times New Roman"/>
          <w:color w:val="000000" w:themeColor="text1"/>
          <w:sz w:val="24"/>
          <w:szCs w:val="24"/>
        </w:rPr>
        <w:fldChar w:fldCharType="separate"/>
      </w:r>
      <w:r w:rsidR="00F27083">
        <w:rPr>
          <w:rFonts w:ascii="tim" w:hAnsi="tim" w:cs="Times New Roman"/>
          <w:noProof/>
          <w:color w:val="000000" w:themeColor="text1"/>
          <w:sz w:val="24"/>
          <w:szCs w:val="24"/>
        </w:rPr>
        <w:t>1</w:t>
      </w:r>
      <w:r w:rsidRPr="00BA3741">
        <w:rPr>
          <w:rFonts w:ascii="tim" w:hAnsi="tim" w:cs="Times New Roman"/>
          <w:color w:val="000000" w:themeColor="text1"/>
          <w:sz w:val="24"/>
          <w:szCs w:val="24"/>
        </w:rPr>
        <w:fldChar w:fldCharType="end"/>
      </w:r>
      <w:r w:rsidRPr="00BA3741">
        <w:rPr>
          <w:rFonts w:ascii="tim" w:hAnsi="tim" w:cs="Times New Roman"/>
          <w:color w:val="000000" w:themeColor="text1"/>
          <w:sz w:val="24"/>
          <w:szCs w:val="24"/>
        </w:rPr>
        <w:t>. Parameter formulir DASS</w:t>
      </w:r>
    </w:p>
    <w:p w14:paraId="2B71F4C7" w14:textId="77777777" w:rsidR="00BA53A8" w:rsidRPr="00BA3741" w:rsidRDefault="00EA1F1F" w:rsidP="007E5902">
      <w:pPr>
        <w:spacing w:line="360" w:lineRule="auto"/>
        <w:ind w:left="1800" w:firstLine="360"/>
        <w:jc w:val="both"/>
        <w:rPr>
          <w:rFonts w:ascii="tim" w:hAnsi="tim" w:cs="Times New Roman"/>
          <w:color w:val="000000" w:themeColor="text1"/>
          <w:sz w:val="24"/>
          <w:szCs w:val="24"/>
        </w:rPr>
      </w:pPr>
      <w:r w:rsidRPr="00BA3741">
        <w:rPr>
          <w:rFonts w:ascii="tim" w:hAnsi="tim" w:cs="Times New Roman"/>
          <w:color w:val="000000" w:themeColor="text1"/>
          <w:sz w:val="24"/>
          <w:szCs w:val="24"/>
        </w:rPr>
        <w:t>Pada data jantung dengan sensor PPG dan menggunakan software putty untuk diambil data IR dan data detik berdasarkan millis Arduino untuk membatasi waktu pengambilan data dan mempermudah perhitungan. Selanjutnya data disimpan dalam format csv dan diletakkan pada software github.</w:t>
      </w:r>
    </w:p>
    <w:p w14:paraId="4DC844D1" w14:textId="77777777" w:rsidR="00BA53A8" w:rsidRPr="00BA3741" w:rsidRDefault="00EA1F1F" w:rsidP="007E5902">
      <w:pPr>
        <w:pStyle w:val="ListParagraph"/>
        <w:numPr>
          <w:ilvl w:val="0"/>
          <w:numId w:val="13"/>
        </w:numPr>
        <w:spacing w:line="360" w:lineRule="auto"/>
        <w:rPr>
          <w:rFonts w:ascii="tim" w:hAnsi="tim" w:cs="Times New Roman"/>
          <w:b/>
          <w:bCs/>
          <w:color w:val="000000" w:themeColor="text1"/>
          <w:sz w:val="24"/>
          <w:szCs w:val="24"/>
        </w:rPr>
      </w:pPr>
      <w:bookmarkStart w:id="165" w:name="_Hlk155588930"/>
      <w:r w:rsidRPr="00BA3741">
        <w:rPr>
          <w:rFonts w:ascii="tim" w:hAnsi="tim" w:cs="Times New Roman"/>
          <w:b/>
          <w:bCs/>
          <w:color w:val="000000" w:themeColor="text1"/>
          <w:sz w:val="24"/>
          <w:szCs w:val="24"/>
        </w:rPr>
        <w:t>Preprocessing</w:t>
      </w:r>
    </w:p>
    <w:bookmarkEnd w:id="165"/>
    <w:p w14:paraId="1704ED8E" w14:textId="5CC0C578" w:rsidR="00BA53A8" w:rsidRPr="00BA3741" w:rsidRDefault="00EA1F1F" w:rsidP="007E5902">
      <w:pPr>
        <w:pStyle w:val="ListParagraph"/>
        <w:spacing w:line="360" w:lineRule="auto"/>
        <w:ind w:left="180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Data kuisioner DASS dikategorikan </w:t>
      </w:r>
      <w:r w:rsidR="00317398" w:rsidRPr="00BA3741">
        <w:rPr>
          <w:rFonts w:ascii="tim" w:hAnsi="tim" w:cs="Times New Roman"/>
          <w:color w:val="000000" w:themeColor="text1"/>
          <w:sz w:val="24"/>
          <w:szCs w:val="24"/>
        </w:rPr>
        <w:t xml:space="preserve">ke dalam 5 </w:t>
      </w:r>
      <w:r w:rsidRPr="00BA3741">
        <w:rPr>
          <w:rFonts w:ascii="tim" w:hAnsi="tim" w:cs="Times New Roman"/>
          <w:color w:val="000000" w:themeColor="text1"/>
          <w:sz w:val="24"/>
          <w:szCs w:val="24"/>
        </w:rPr>
        <w:t>tingkatan,</w:t>
      </w:r>
    </w:p>
    <w:p w14:paraId="331A1C15" w14:textId="77777777" w:rsidR="00BA53A8" w:rsidRPr="00BA3741" w:rsidRDefault="00EA1F1F" w:rsidP="007E5902">
      <w:pPr>
        <w:pStyle w:val="ListParagraph"/>
        <w:spacing w:line="360" w:lineRule="auto"/>
        <w:ind w:left="1800"/>
        <w:jc w:val="both"/>
        <w:rPr>
          <w:rFonts w:ascii="tim" w:eastAsia="Times New Roman" w:hAnsi="tim" w:cs="Times New Roman"/>
          <w:color w:val="000000" w:themeColor="text1"/>
          <w:sz w:val="24"/>
          <w:szCs w:val="24"/>
          <w:lang w:val="zh-CN"/>
        </w:rPr>
      </w:pPr>
      <w:r w:rsidRPr="00BA3741">
        <w:rPr>
          <w:rFonts w:ascii="tim" w:hAnsi="tim" w:cs="Times New Roman"/>
          <w:color w:val="000000" w:themeColor="text1"/>
          <w:sz w:val="24"/>
          <w:szCs w:val="24"/>
        </w:rPr>
        <w:t xml:space="preserve">Data sensor PPG yang tersimpan dalam format .csv akan dipisah kolom menjadi kolom IR dan kolom waktu. </w:t>
      </w:r>
      <w:r w:rsidRPr="00BA3741">
        <w:rPr>
          <w:rFonts w:ascii="tim" w:eastAsia="Times New Roman" w:hAnsi="tim" w:cs="Times New Roman"/>
          <w:color w:val="000000" w:themeColor="text1"/>
          <w:sz w:val="24"/>
          <w:szCs w:val="24"/>
          <w:lang w:val="zh-CN"/>
        </w:rPr>
        <w:t xml:space="preserve">Detrend digunakan untuk menghilangkan trend yang muncul terhadap sinyal output dan input, sedangkan pemfilteran dilakukan untuk menghilangkan riak/ </w:t>
      </w:r>
      <w:r w:rsidRPr="00BA3741">
        <w:rPr>
          <w:rFonts w:ascii="tim" w:eastAsia="Times New Roman" w:hAnsi="tim" w:cs="Times New Roman"/>
          <w:i/>
          <w:iCs/>
          <w:color w:val="000000" w:themeColor="text1"/>
          <w:sz w:val="24"/>
          <w:szCs w:val="24"/>
          <w:lang w:val="zh-CN"/>
        </w:rPr>
        <w:t xml:space="preserve">noise </w:t>
      </w:r>
      <w:r w:rsidRPr="00BA3741">
        <w:rPr>
          <w:rFonts w:ascii="tim" w:eastAsia="Times New Roman" w:hAnsi="tim" w:cs="Times New Roman"/>
          <w:color w:val="000000" w:themeColor="text1"/>
          <w:sz w:val="24"/>
          <w:szCs w:val="24"/>
          <w:lang w:val="zh-CN"/>
        </w:rPr>
        <w:t xml:space="preserve">yang ada pada sinyal. Filter yang digunakan untuk menghilangkan noise adalah </w:t>
      </w:r>
      <w:r w:rsidRPr="00BA3741">
        <w:rPr>
          <w:rFonts w:ascii="tim" w:eastAsia="Times New Roman" w:hAnsi="tim" w:cs="Times New Roman"/>
          <w:i/>
          <w:iCs/>
          <w:color w:val="000000" w:themeColor="text1"/>
          <w:sz w:val="24"/>
          <w:szCs w:val="24"/>
          <w:lang w:val="zh-CN"/>
        </w:rPr>
        <w:t>Band Pass Filt</w:t>
      </w:r>
      <w:r w:rsidRPr="00BA3741">
        <w:rPr>
          <w:rFonts w:ascii="tim" w:eastAsia="Times New Roman" w:hAnsi="tim" w:cs="Times New Roman"/>
          <w:color w:val="000000" w:themeColor="text1"/>
          <w:sz w:val="24"/>
          <w:szCs w:val="24"/>
          <w:lang w:val="zh-CN"/>
        </w:rPr>
        <w:t xml:space="preserve">er (BPF) metode </w:t>
      </w:r>
      <w:r w:rsidRPr="00BA3741">
        <w:rPr>
          <w:rFonts w:ascii="tim" w:eastAsia="Times New Roman" w:hAnsi="tim" w:cs="Times New Roman"/>
          <w:i/>
          <w:iCs/>
          <w:color w:val="000000" w:themeColor="text1"/>
          <w:sz w:val="24"/>
          <w:szCs w:val="24"/>
          <w:lang w:val="zh-CN"/>
        </w:rPr>
        <w:t xml:space="preserve">Hamming </w:t>
      </w:r>
      <w:r w:rsidRPr="00BA3741">
        <w:rPr>
          <w:rFonts w:ascii="tim" w:eastAsia="Times New Roman" w:hAnsi="tim" w:cs="Times New Roman"/>
          <w:color w:val="000000" w:themeColor="text1"/>
          <w:sz w:val="24"/>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A3741" w:rsidRDefault="00EA1F1F" w:rsidP="007E5902">
      <w:pPr>
        <w:pStyle w:val="ListParagraph"/>
        <w:spacing w:line="360" w:lineRule="auto"/>
        <w:ind w:left="1800" w:firstLine="36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Normalisasi data dalam penelitian ini akan menggunakan prinsip normalisasi min – max. Normalisasi ini dilakukan dengan cara mengurangi nil</w:t>
      </w:r>
      <w:r w:rsidR="00317398" w:rsidRPr="00BA3741">
        <w:rPr>
          <w:rFonts w:ascii="tim" w:eastAsia="Times New Roman" w:hAnsi="tim" w:cs="Times New Roman"/>
          <w:color w:val="000000" w:themeColor="text1"/>
          <w:sz w:val="24"/>
          <w:szCs w:val="24"/>
          <w:lang w:val="en-US"/>
        </w:rPr>
        <w:t>ai</w:t>
      </w:r>
      <w:r w:rsidRPr="00BA3741">
        <w:rPr>
          <w:rFonts w:ascii="tim" w:eastAsia="Times New Roman" w:hAnsi="tim" w:cs="Times New Roman"/>
          <w:color w:val="000000" w:themeColor="text1"/>
          <w:sz w:val="24"/>
          <w:szCs w:val="24"/>
          <w:lang w:val="zh-CN"/>
        </w:rPr>
        <w:t xml:space="preserve"> pada tiap data dengan nilai minimum dari data tersebut yang kemudian dibagi dengan selisih antara nilai maksimum </w:t>
      </w:r>
      <w:r w:rsidRPr="00BA3741">
        <w:rPr>
          <w:rFonts w:ascii="tim" w:eastAsia="Times New Roman" w:hAnsi="tim" w:cs="Times New Roman"/>
          <w:color w:val="000000" w:themeColor="text1"/>
          <w:sz w:val="24"/>
          <w:szCs w:val="24"/>
          <w:lang w:val="zh-CN"/>
        </w:rPr>
        <w:lastRenderedPageBreak/>
        <w:t>dan nilai minimum data tersebut.</w:t>
      </w:r>
      <w:r w:rsidRPr="00BA3741">
        <w:rPr>
          <w:rFonts w:ascii="tim" w:hAnsi="tim" w:cs="Times New Roman"/>
          <w:color w:val="000000" w:themeColor="text1"/>
        </w:rPr>
        <w:t xml:space="preserve"> </w:t>
      </w:r>
      <w:r w:rsidRPr="00BA3741">
        <w:rPr>
          <w:rFonts w:ascii="tim" w:eastAsia="Times New Roman" w:hAnsi="tim" w:cs="Times New Roman"/>
          <w:color w:val="000000" w:themeColor="text1"/>
          <w:sz w:val="24"/>
          <w:szCs w:val="24"/>
          <w:lang w:val="zh-CN"/>
        </w:rPr>
        <w:t xml:space="preserve">Model matematika dari normalisasi dapat dilihat pada persamaan 3.1 </w:t>
      </w:r>
    </w:p>
    <w:p w14:paraId="157C5FBD" w14:textId="76B2D6C1" w:rsidR="00BA53A8" w:rsidRPr="00BA3741" w:rsidRDefault="00317398" w:rsidP="007E5902">
      <w:pPr>
        <w:pStyle w:val="ListParagraph"/>
        <w:spacing w:line="360" w:lineRule="auto"/>
        <w:ind w:left="1800" w:firstLine="360"/>
        <w:jc w:val="both"/>
        <w:rPr>
          <w:rFonts w:ascii="tim" w:eastAsia="Times New Roman" w:hAnsi="tim" w:cs="Times New Roman"/>
          <w:color w:val="000000" w:themeColor="text1"/>
          <w:sz w:val="24"/>
          <w:szCs w:val="24"/>
          <w:lang w:val="zh-CN"/>
        </w:rPr>
      </w:pPr>
      <w:r w:rsidRPr="00BA3741">
        <w:rPr>
          <w:rFonts w:ascii="tim" w:eastAsia="Times New Roman" w:hAnsi="tim" w:cs="Times New Roman"/>
          <w:noProof/>
          <w:color w:val="000000" w:themeColor="text1"/>
          <w:sz w:val="24"/>
          <w:szCs w:val="24"/>
          <w:lang w:val="zh-CN"/>
        </w:rPr>
        <w:drawing>
          <wp:anchor distT="0" distB="0" distL="114300" distR="114300" simplePos="0" relativeHeight="251638784" behindDoc="0" locked="0" layoutInCell="1" allowOverlap="1" wp14:anchorId="36F847CD" wp14:editId="5ECF1273">
            <wp:simplePos x="0" y="0"/>
            <wp:positionH relativeFrom="column">
              <wp:posOffset>469605</wp:posOffset>
            </wp:positionH>
            <wp:positionV relativeFrom="paragraph">
              <wp:posOffset>71755</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A3741">
        <w:rPr>
          <w:rFonts w:ascii="tim" w:eastAsia="Times New Roman" w:hAnsi="tim" w:cs="Times New Roman"/>
          <w:color w:val="000000" w:themeColor="text1"/>
          <w:sz w:val="24"/>
          <w:szCs w:val="24"/>
          <w:lang w:val="zh-CN"/>
        </w:rPr>
        <w:t xml:space="preserve">Di </w:t>
      </w:r>
      <w:r w:rsidRPr="00BA3741">
        <w:rPr>
          <w:rFonts w:ascii="tim" w:eastAsia="Times New Roman" w:hAnsi="tim" w:cs="Times New Roman"/>
          <w:color w:val="000000" w:themeColor="text1"/>
          <w:sz w:val="24"/>
          <w:szCs w:val="24"/>
          <w:lang w:val="en-US"/>
        </w:rPr>
        <w:t xml:space="preserve">di </w:t>
      </w:r>
      <w:r w:rsidR="00EA1F1F" w:rsidRPr="00BA3741">
        <w:rPr>
          <w:rFonts w:ascii="tim" w:eastAsia="Times New Roman" w:hAnsi="tim" w:cs="Times New Roman"/>
          <w:color w:val="000000" w:themeColor="text1"/>
          <w:sz w:val="24"/>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segmen. Pemotongan siklus ini dilakukan dengan cara mendeteksi adanya </w:t>
      </w:r>
      <w:r w:rsidR="00EA1F1F" w:rsidRPr="00BA3741">
        <w:rPr>
          <w:rFonts w:ascii="tim" w:eastAsia="Times New Roman" w:hAnsi="tim" w:cs="Times New Roman"/>
          <w:i/>
          <w:iCs/>
          <w:color w:val="000000" w:themeColor="text1"/>
          <w:sz w:val="24"/>
          <w:szCs w:val="24"/>
          <w:lang w:val="zh-CN"/>
        </w:rPr>
        <w:t xml:space="preserve">valley </w:t>
      </w:r>
      <w:r w:rsidR="00EA1F1F" w:rsidRPr="00BA3741">
        <w:rPr>
          <w:rFonts w:ascii="tim" w:eastAsia="Times New Roman" w:hAnsi="tim" w:cs="Times New Roman"/>
          <w:color w:val="000000" w:themeColor="text1"/>
          <w:sz w:val="24"/>
          <w:szCs w:val="24"/>
          <w:lang w:val="zh-CN"/>
        </w:rPr>
        <w:t xml:space="preserve">pada sebelum sinyal sistol dan </w:t>
      </w:r>
      <w:r w:rsidR="00EA1F1F" w:rsidRPr="00BA3741">
        <w:rPr>
          <w:rFonts w:ascii="tim" w:eastAsia="Times New Roman" w:hAnsi="tim" w:cs="Times New Roman"/>
          <w:i/>
          <w:iCs/>
          <w:color w:val="000000" w:themeColor="text1"/>
          <w:sz w:val="24"/>
          <w:szCs w:val="24"/>
          <w:lang w:val="zh-CN"/>
        </w:rPr>
        <w:t xml:space="preserve">valley </w:t>
      </w:r>
      <w:r w:rsidR="00EA1F1F" w:rsidRPr="00BA3741">
        <w:rPr>
          <w:rFonts w:ascii="tim" w:eastAsia="Times New Roman" w:hAnsi="tim" w:cs="Times New Roman"/>
          <w:color w:val="000000" w:themeColor="text1"/>
          <w:sz w:val="24"/>
          <w:szCs w:val="24"/>
          <w:lang w:val="zh-CN"/>
        </w:rPr>
        <w:t>sesudah sinyal diastol.</w:t>
      </w:r>
    </w:p>
    <w:p w14:paraId="5F71A59B" w14:textId="77777777" w:rsidR="00BA53A8" w:rsidRPr="00BA3741" w:rsidRDefault="00EA1F1F" w:rsidP="007E5902">
      <w:pPr>
        <w:pStyle w:val="ListParagraph"/>
        <w:numPr>
          <w:ilvl w:val="0"/>
          <w:numId w:val="13"/>
        </w:numPr>
        <w:spacing w:line="360" w:lineRule="auto"/>
        <w:jc w:val="both"/>
        <w:rPr>
          <w:rFonts w:ascii="tim" w:hAnsi="tim" w:cs="Times New Roman"/>
          <w:b/>
          <w:bCs/>
          <w:color w:val="000000" w:themeColor="text1"/>
          <w:sz w:val="24"/>
          <w:szCs w:val="24"/>
        </w:rPr>
      </w:pPr>
      <w:bookmarkStart w:id="166" w:name="_Hlk155588937"/>
      <w:r w:rsidRPr="00BA3741">
        <w:rPr>
          <w:rFonts w:ascii="tim" w:hAnsi="tim" w:cs="Times New Roman"/>
          <w:b/>
          <w:bCs/>
          <w:color w:val="000000" w:themeColor="text1"/>
          <w:sz w:val="24"/>
          <w:szCs w:val="24"/>
        </w:rPr>
        <w:t>Ekstraksi Fitur</w:t>
      </w:r>
    </w:p>
    <w:bookmarkEnd w:id="166"/>
    <w:p w14:paraId="25EB243F" w14:textId="77777777" w:rsidR="00BA53A8" w:rsidRPr="00BA3741" w:rsidRDefault="00EA1F1F" w:rsidP="007E5902">
      <w:pPr>
        <w:spacing w:line="360" w:lineRule="auto"/>
        <w:ind w:left="1440" w:firstLine="720"/>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Ekstraksi fitur dilakukan untuk mendapatkan ciri dari hasil </w:t>
      </w:r>
      <w:r w:rsidRPr="00BA3741">
        <w:rPr>
          <w:rFonts w:ascii="tim" w:eastAsia="Times New Roman" w:hAnsi="tim" w:cs="Times New Roman"/>
          <w:i/>
          <w:iCs/>
          <w:color w:val="000000" w:themeColor="text1"/>
          <w:sz w:val="24"/>
          <w:szCs w:val="24"/>
          <w:lang w:val="zh-CN"/>
        </w:rPr>
        <w:t xml:space="preserve">pre-processing </w:t>
      </w:r>
      <w:r w:rsidRPr="00BA3741">
        <w:rPr>
          <w:rFonts w:ascii="tim" w:eastAsia="Times New Roman" w:hAnsi="tim" w:cs="Times New Roman"/>
          <w:color w:val="000000" w:themeColor="text1"/>
          <w:sz w:val="24"/>
          <w:szCs w:val="24"/>
          <w:lang w:val="zh-CN"/>
        </w:rPr>
        <w:t xml:space="preserve"> sinyal sebagai nilai input untuk klasifikasi hipertensi. Setelah didapatkan sinyal  PPG yang terbebas dari </w:t>
      </w:r>
      <w:r w:rsidRPr="00BA3741">
        <w:rPr>
          <w:rFonts w:ascii="tim" w:eastAsia="Times New Roman" w:hAnsi="tim" w:cs="Times New Roman"/>
          <w:i/>
          <w:iCs/>
          <w:color w:val="000000" w:themeColor="text1"/>
          <w:sz w:val="24"/>
          <w:szCs w:val="24"/>
          <w:lang w:val="zh-CN"/>
        </w:rPr>
        <w:t>noise</w:t>
      </w:r>
      <w:r w:rsidRPr="00BA3741">
        <w:rPr>
          <w:rFonts w:ascii="tim" w:eastAsia="Times New Roman" w:hAnsi="tim" w:cs="Times New Roman"/>
          <w:color w:val="000000" w:themeColor="text1"/>
          <w:sz w:val="24"/>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A3741">
        <w:rPr>
          <w:rFonts w:ascii="tim" w:eastAsia="Times New Roman" w:hAnsi="tim" w:cs="Times New Roman"/>
          <w:i/>
          <w:iCs/>
          <w:color w:val="000000" w:themeColor="text1"/>
          <w:sz w:val="24"/>
          <w:szCs w:val="24"/>
          <w:lang w:val="zh-CN"/>
        </w:rPr>
        <w:t xml:space="preserve">unfitted signal </w:t>
      </w:r>
      <w:r w:rsidRPr="00BA3741">
        <w:rPr>
          <w:rFonts w:ascii="tim" w:eastAsia="Times New Roman" w:hAnsi="tim" w:cs="Times New Roman"/>
          <w:color w:val="000000" w:themeColor="text1"/>
          <w:sz w:val="24"/>
          <w:szCs w:val="24"/>
          <w:lang w:val="zh-CN"/>
        </w:rPr>
        <w:t xml:space="preserve">atau bukan. </w:t>
      </w:r>
    </w:p>
    <w:p w14:paraId="48DA3ECE" w14:textId="77777777" w:rsidR="00BA53A8" w:rsidRPr="00BA3741" w:rsidRDefault="00BA53A8" w:rsidP="007E5902">
      <w:pPr>
        <w:spacing w:line="360" w:lineRule="auto"/>
        <w:jc w:val="both"/>
        <w:rPr>
          <w:rFonts w:ascii="tim" w:eastAsia="Times New Roman" w:hAnsi="tim" w:cs="Times New Roman"/>
          <w:color w:val="000000" w:themeColor="text1"/>
          <w:sz w:val="24"/>
          <w:szCs w:val="24"/>
          <w:lang w:val="zh-CN"/>
        </w:rPr>
      </w:pPr>
    </w:p>
    <w:p w14:paraId="77A84E55" w14:textId="59A99757" w:rsidR="00BA53A8" w:rsidRDefault="00EA1F1F" w:rsidP="007E5902">
      <w:pPr>
        <w:spacing w:line="360" w:lineRule="auto"/>
        <w:ind w:left="1440" w:firstLine="720"/>
        <w:jc w:val="both"/>
        <w:rPr>
          <w:rFonts w:ascii="tim" w:eastAsiaTheme="minorEastAsia" w:hAnsi="tim" w:cs="Times New Roman" w:hint="eastAsia"/>
          <w:color w:val="000000" w:themeColor="text1"/>
          <w:sz w:val="24"/>
          <w:szCs w:val="24"/>
          <w:lang w:val="zh-CN"/>
        </w:rPr>
      </w:pPr>
      <w:r w:rsidRPr="00BA3741">
        <w:rPr>
          <w:rFonts w:ascii="tim" w:eastAsia="Times New Roman" w:hAnsi="tim" w:cs="Times New Roman"/>
          <w:color w:val="000000" w:themeColor="text1"/>
          <w:sz w:val="24"/>
          <w:szCs w:val="24"/>
          <w:lang w:val="zh-CN"/>
        </w:rPr>
        <w:lastRenderedPageBreak/>
        <w:t>Selanjutnya akan dicari fitur berdasarkan domain waktu. Fitur pada domain  waktu diantaranya adalah Ts(</w:t>
      </w:r>
      <w:r w:rsidRPr="00BA3741">
        <w:rPr>
          <w:rFonts w:ascii="tim" w:eastAsia="Times New Roman" w:hAnsi="tim" w:cs="Times New Roman"/>
          <w:i/>
          <w:iCs/>
          <w:color w:val="000000" w:themeColor="text1"/>
          <w:sz w:val="24"/>
          <w:szCs w:val="24"/>
          <w:lang w:val="zh-CN"/>
        </w:rPr>
        <w:t>systolic upstroke time</w:t>
      </w:r>
      <w:r w:rsidRPr="00BA3741">
        <w:rPr>
          <w:rFonts w:ascii="tim" w:eastAsia="Times New Roman" w:hAnsi="tim" w:cs="Times New Roman"/>
          <w:color w:val="000000" w:themeColor="text1"/>
          <w:sz w:val="24"/>
          <w:szCs w:val="24"/>
          <w:lang w:val="zh-CN"/>
        </w:rPr>
        <w:t>), Td (</w:t>
      </w:r>
      <w:r w:rsidRPr="00BA3741">
        <w:rPr>
          <w:rFonts w:ascii="tim" w:eastAsia="Times New Roman" w:hAnsi="tim" w:cs="Times New Roman"/>
          <w:i/>
          <w:iCs/>
          <w:color w:val="000000" w:themeColor="text1"/>
          <w:sz w:val="24"/>
          <w:szCs w:val="24"/>
          <w:lang w:val="zh-CN"/>
        </w:rPr>
        <w:t>diastolic time</w:t>
      </w:r>
      <w:r w:rsidRPr="00BA3741">
        <w:rPr>
          <w:rFonts w:ascii="tim" w:eastAsia="Times New Roman" w:hAnsi="tim" w:cs="Times New Roman"/>
          <w:color w:val="000000" w:themeColor="text1"/>
          <w:sz w:val="24"/>
          <w:szCs w:val="24"/>
          <w:lang w:val="zh-CN"/>
        </w:rPr>
        <w:t>) serta mean  untuk menentukan kesimetrisan satu segmen (</w:t>
      </w:r>
      <w:r w:rsidRPr="00BA3741">
        <w:rPr>
          <w:rFonts w:ascii="tim" w:eastAsia="Times New Roman" w:hAnsi="tim" w:cs="Times New Roman"/>
          <w:i/>
          <w:iCs/>
          <w:color w:val="000000" w:themeColor="text1"/>
          <w:sz w:val="24"/>
          <w:szCs w:val="24"/>
          <w:lang w:val="zh-CN"/>
        </w:rPr>
        <w:t>skewness signal quality</w:t>
      </w:r>
      <w:r w:rsidRPr="00BA3741">
        <w:rPr>
          <w:rFonts w:ascii="tim" w:eastAsia="Times New Roman" w:hAnsi="tim" w:cs="Times New Roman"/>
          <w:color w:val="000000" w:themeColor="text1"/>
          <w:sz w:val="24"/>
          <w:szCs w:val="24"/>
          <w:lang w:val="zh-CN"/>
        </w:rPr>
        <w:t xml:space="preserve">). Apabila  distribusi nilainya simetris maka </w:t>
      </w:r>
      <w:r w:rsidRPr="00BA3741">
        <w:rPr>
          <w:rFonts w:ascii="tim" w:eastAsia="Times New Roman" w:hAnsi="tim" w:cs="Times New Roman"/>
          <w:i/>
          <w:iCs/>
          <w:color w:val="000000" w:themeColor="text1"/>
          <w:sz w:val="24"/>
          <w:szCs w:val="24"/>
          <w:lang w:val="zh-CN"/>
        </w:rPr>
        <w:t xml:space="preserve">skewness </w:t>
      </w:r>
      <w:r w:rsidRPr="00BA3741">
        <w:rPr>
          <w:rFonts w:ascii="tim" w:eastAsia="Times New Roman" w:hAnsi="tim" w:cs="Times New Roman"/>
          <w:color w:val="000000" w:themeColor="text1"/>
          <w:sz w:val="24"/>
          <w:szCs w:val="24"/>
          <w:lang w:val="zh-CN"/>
        </w:rPr>
        <w:t xml:space="preserve">akan bernilai mendekati nol. Visualisasi  fitur yang digunakan dalam domain waktu terlihat pada Gambar 3.3. Fitur – fitur  ini akan digunakan sebagai fitur untuk AI untuk mengklasifikasikan normal dan  hipertensi. Model matematika dari fitur ini dapat dituliskan seperti yang tertulis pada </w:t>
      </w:r>
      <w:r w:rsidR="00A5459C" w:rsidRPr="00BA3741">
        <w:rPr>
          <w:rFonts w:ascii="tim" w:hAnsi="tim" w:cs="Times New Roman"/>
          <w:b/>
          <w:bCs/>
          <w:noProof/>
          <w:color w:val="000000" w:themeColor="text1"/>
          <w:sz w:val="24"/>
          <w:szCs w:val="24"/>
        </w:rPr>
        <w:drawing>
          <wp:anchor distT="0" distB="0" distL="114300" distR="114300" simplePos="0" relativeHeight="251691008" behindDoc="0" locked="0" layoutInCell="1" allowOverlap="1" wp14:anchorId="5EEB23A1" wp14:editId="69BC4DD7">
            <wp:simplePos x="0" y="0"/>
            <wp:positionH relativeFrom="column">
              <wp:posOffset>743171</wp:posOffset>
            </wp:positionH>
            <wp:positionV relativeFrom="paragraph">
              <wp:posOffset>710372</wp:posOffset>
            </wp:positionV>
            <wp:extent cx="5344160" cy="714375"/>
            <wp:effectExtent l="0" t="0" r="8890" b="9525"/>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344160" cy="714375"/>
                    </a:xfrm>
                    <a:prstGeom prst="rect">
                      <a:avLst/>
                    </a:prstGeom>
                  </pic:spPr>
                </pic:pic>
              </a:graphicData>
            </a:graphic>
          </wp:anchor>
        </w:drawing>
      </w:r>
      <w:r w:rsidRPr="00BA3741">
        <w:rPr>
          <w:rFonts w:ascii="tim" w:eastAsia="Times New Roman" w:hAnsi="tim" w:cs="Times New Roman"/>
          <w:color w:val="000000" w:themeColor="text1"/>
          <w:sz w:val="24"/>
          <w:szCs w:val="24"/>
          <w:lang w:val="zh-CN"/>
        </w:rPr>
        <w:t>persamaan 3.2.</w:t>
      </w:r>
    </w:p>
    <w:p w14:paraId="0547CD88" w14:textId="6B946522" w:rsidR="00A5459C" w:rsidRPr="00A5459C" w:rsidRDefault="00000000" w:rsidP="007E5902">
      <w:pPr>
        <w:spacing w:line="360" w:lineRule="auto"/>
        <w:ind w:left="1440" w:firstLine="720"/>
        <w:jc w:val="both"/>
        <w:rPr>
          <w:rFonts w:ascii="tim" w:eastAsiaTheme="minorEastAsia" w:hAnsi="tim" w:cs="Times New Roman" w:hint="eastAsia"/>
          <w:color w:val="000000" w:themeColor="text1"/>
          <w:sz w:val="24"/>
          <w:szCs w:val="24"/>
          <w:lang w:val="zh-CN"/>
        </w:rPr>
      </w:pPr>
      <m:oMathPara>
        <m:oMath>
          <m:sSub>
            <m:sSubPr>
              <m:ctrlPr>
                <w:rPr>
                  <w:rFonts w:ascii="Cambria Math" w:eastAsiaTheme="minorEastAsia" w:hAnsi="Cambria Math" w:cs="Times New Roman"/>
                  <w:i/>
                  <w:color w:val="000000" w:themeColor="text1"/>
                  <w:sz w:val="24"/>
                  <w:szCs w:val="24"/>
                  <w:lang w:val="zh-CN"/>
                </w:rPr>
              </m:ctrlPr>
            </m:sSubPr>
            <m:e>
              <m:r>
                <w:rPr>
                  <w:rFonts w:ascii="Cambria Math" w:eastAsiaTheme="minorEastAsia" w:hAnsi="Cambria Math" w:cs="Times New Roman"/>
                  <w:color w:val="000000" w:themeColor="text1"/>
                  <w:sz w:val="24"/>
                  <w:szCs w:val="24"/>
                  <w:lang w:val="zh-CN"/>
                </w:rPr>
                <m:t>S</m:t>
              </m:r>
            </m:e>
            <m:sub>
              <m:r>
                <w:rPr>
                  <w:rFonts w:ascii="Cambria Math" w:eastAsiaTheme="minorEastAsia" w:hAnsi="Cambria Math" w:cs="Times New Roman"/>
                  <w:color w:val="000000" w:themeColor="text1"/>
                  <w:sz w:val="24"/>
                  <w:szCs w:val="24"/>
                  <w:lang w:val="zh-CN"/>
                </w:rPr>
                <m:t>SQI</m:t>
              </m:r>
            </m:sub>
          </m:sSub>
          <m:r>
            <w:rPr>
              <w:rFonts w:ascii="Cambria Math" w:eastAsiaTheme="minorEastAsia" w:hAnsi="Cambria Math" w:cs="Times New Roman"/>
              <w:color w:val="000000" w:themeColor="text1"/>
              <w:sz w:val="24"/>
              <w:szCs w:val="24"/>
              <w:lang w:val="zh-CN"/>
            </w:rPr>
            <m:t>=</m:t>
          </m:r>
          <m:f>
            <m:fPr>
              <m:ctrlPr>
                <w:rPr>
                  <w:rFonts w:ascii="Cambria Math" w:eastAsiaTheme="minorEastAsia" w:hAnsi="Cambria Math" w:cs="Times New Roman"/>
                  <w:color w:val="000000" w:themeColor="text1"/>
                  <w:sz w:val="24"/>
                  <w:szCs w:val="24"/>
                  <w:lang w:val="zh-CN"/>
                </w:rPr>
              </m:ctrlPr>
            </m:fPr>
            <m:num>
              <m:nary>
                <m:naryPr>
                  <m:chr m:val="∑"/>
                  <m:ctrlPr>
                    <w:rPr>
                      <w:rFonts w:ascii="Cambria Math" w:eastAsiaTheme="minorEastAsia" w:hAnsi="Cambria Math" w:cs="Times New Roman"/>
                      <w:color w:val="000000" w:themeColor="text1"/>
                      <w:sz w:val="24"/>
                      <w:szCs w:val="24"/>
                      <w:lang w:val="zh-CN"/>
                    </w:rPr>
                  </m:ctrlPr>
                </m:naryPr>
                <m:sub>
                  <m:r>
                    <w:rPr>
                      <w:rFonts w:ascii="Cambria Math" w:eastAsiaTheme="minorEastAsia" w:hAnsi="Cambria Math" w:cs="Times New Roman"/>
                      <w:color w:val="000000" w:themeColor="text1"/>
                      <w:sz w:val="24"/>
                      <w:szCs w:val="24"/>
                      <w:lang w:val="zh-CN"/>
                    </w:rPr>
                    <m:t>i=1</m:t>
                  </m:r>
                  <m:ctrlPr>
                    <w:rPr>
                      <w:rFonts w:ascii="Cambria Math" w:eastAsiaTheme="minorEastAsia" w:hAnsi="Cambria Math" w:cs="Times New Roman"/>
                      <w:i/>
                      <w:color w:val="000000" w:themeColor="text1"/>
                      <w:sz w:val="24"/>
                      <w:szCs w:val="24"/>
                      <w:lang w:val="zh-CN"/>
                    </w:rPr>
                  </m:ctrlPr>
                </m:sub>
                <m:sup>
                  <m:r>
                    <w:rPr>
                      <w:rFonts w:ascii="Cambria Math" w:eastAsiaTheme="minorEastAsia" w:hAnsi="Cambria Math" w:cs="Times New Roman"/>
                      <w:color w:val="000000" w:themeColor="text1"/>
                      <w:sz w:val="24"/>
                      <w:szCs w:val="24"/>
                      <w:lang w:val="zh-CN"/>
                    </w:rPr>
                    <m:t>N</m:t>
                  </m:r>
                  <m:ctrlPr>
                    <w:rPr>
                      <w:rFonts w:ascii="Cambria Math" w:eastAsiaTheme="minorEastAsia" w:hAnsi="Cambria Math" w:cs="Times New Roman"/>
                      <w:i/>
                      <w:color w:val="000000" w:themeColor="text1"/>
                      <w:sz w:val="24"/>
                      <w:szCs w:val="24"/>
                      <w:lang w:val="zh-CN"/>
                    </w:rPr>
                  </m:ctrlPr>
                </m:sup>
                <m:e>
                  <m:sSup>
                    <m:sSupPr>
                      <m:ctrlPr>
                        <w:rPr>
                          <w:rFonts w:ascii="Cambria Math" w:eastAsiaTheme="minorEastAsia" w:hAnsi="Cambria Math" w:cs="Times New Roman"/>
                          <w:i/>
                          <w:color w:val="000000" w:themeColor="text1"/>
                          <w:sz w:val="24"/>
                          <w:szCs w:val="24"/>
                          <w:lang w:val="zh-CN"/>
                        </w:rPr>
                      </m:ctrlPr>
                    </m:sSupPr>
                    <m:e>
                      <m:d>
                        <m:dPr>
                          <m:ctrlPr>
                            <w:rPr>
                              <w:rFonts w:ascii="Cambria Math" w:eastAsiaTheme="minorEastAsia" w:hAnsi="Cambria Math" w:cs="Times New Roman"/>
                              <w:i/>
                              <w:color w:val="000000" w:themeColor="text1"/>
                              <w:sz w:val="24"/>
                              <w:szCs w:val="24"/>
                              <w:lang w:val="zh-CN"/>
                            </w:rPr>
                          </m:ctrlPr>
                        </m:dPr>
                        <m:e>
                          <m:r>
                            <w:rPr>
                              <w:rFonts w:ascii="Cambria Math" w:eastAsiaTheme="minorEastAsia" w:hAnsi="Cambria Math" w:cs="Times New Roman"/>
                              <w:color w:val="000000" w:themeColor="text1"/>
                              <w:sz w:val="24"/>
                              <w:szCs w:val="24"/>
                              <w:lang w:val="zh-CN"/>
                            </w:rPr>
                            <m:t>Ai-</m:t>
                          </m:r>
                          <m:acc>
                            <m:accPr>
                              <m:chr m:val="̅"/>
                              <m:ctrlPr>
                                <w:rPr>
                                  <w:rFonts w:ascii="Cambria Math" w:eastAsiaTheme="minorEastAsia" w:hAnsi="Cambria Math" w:cs="Times New Roman"/>
                                  <w:color w:val="000000" w:themeColor="text1"/>
                                  <w:sz w:val="24"/>
                                  <w:szCs w:val="24"/>
                                  <w:lang w:val="zh-CN"/>
                                </w:rPr>
                              </m:ctrlPr>
                            </m:accPr>
                            <m:e>
                              <m:r>
                                <w:rPr>
                                  <w:rFonts w:ascii="Cambria Math" w:eastAsiaTheme="minorEastAsia" w:hAnsi="Cambria Math" w:cs="Times New Roman"/>
                                  <w:color w:val="000000" w:themeColor="text1"/>
                                  <w:sz w:val="24"/>
                                  <w:szCs w:val="24"/>
                                  <w:lang w:val="zh-CN"/>
                                </w:rPr>
                                <m:t>A</m:t>
                              </m:r>
                            </m:e>
                          </m:acc>
                        </m:e>
                      </m:d>
                    </m:e>
                    <m:sup>
                      <m:r>
                        <w:rPr>
                          <w:rFonts w:ascii="Cambria Math" w:eastAsiaTheme="minorEastAsia" w:hAnsi="Cambria Math" w:cs="Times New Roman"/>
                          <w:color w:val="000000" w:themeColor="text1"/>
                          <w:sz w:val="24"/>
                          <w:szCs w:val="24"/>
                          <w:lang w:val="zh-CN"/>
                        </w:rPr>
                        <m:t>3</m:t>
                      </m:r>
                    </m:sup>
                  </m:sSup>
                  <m:ctrlPr>
                    <w:rPr>
                      <w:rFonts w:ascii="Cambria Math" w:eastAsiaTheme="minorEastAsia" w:hAnsi="Cambria Math" w:cs="Times New Roman"/>
                      <w:i/>
                      <w:color w:val="000000" w:themeColor="text1"/>
                      <w:sz w:val="24"/>
                      <w:szCs w:val="24"/>
                      <w:lang w:val="zh-CN"/>
                    </w:rPr>
                  </m:ctrlPr>
                </m:e>
              </m:nary>
              <m:ctrlPr>
                <w:rPr>
                  <w:rFonts w:ascii="Cambria Math" w:eastAsiaTheme="minorEastAsia" w:hAnsi="Cambria Math" w:cs="Times New Roman"/>
                  <w:i/>
                  <w:color w:val="000000" w:themeColor="text1"/>
                  <w:sz w:val="24"/>
                  <w:szCs w:val="24"/>
                  <w:lang w:val="zh-CN"/>
                </w:rPr>
              </m:ctrlPr>
            </m:num>
            <m:den>
              <m:d>
                <m:dPr>
                  <m:ctrlPr>
                    <w:rPr>
                      <w:rFonts w:ascii="Cambria Math" w:eastAsiaTheme="minorEastAsia" w:hAnsi="Cambria Math" w:cs="Times New Roman"/>
                      <w:i/>
                      <w:color w:val="000000" w:themeColor="text1"/>
                      <w:sz w:val="24"/>
                      <w:szCs w:val="24"/>
                      <w:lang w:val="zh-CN"/>
                    </w:rPr>
                  </m:ctrlPr>
                </m:dPr>
                <m:e>
                  <m:r>
                    <w:rPr>
                      <w:rFonts w:ascii="Cambria Math" w:eastAsiaTheme="minorEastAsia" w:hAnsi="Cambria Math" w:cs="Times New Roman"/>
                      <w:color w:val="000000" w:themeColor="text1"/>
                      <w:sz w:val="24"/>
                      <w:szCs w:val="24"/>
                      <w:lang w:val="zh-CN"/>
                    </w:rPr>
                    <m:t>N-1</m:t>
                  </m:r>
                </m:e>
              </m:d>
              <m:sSup>
                <m:sSupPr>
                  <m:ctrlPr>
                    <w:rPr>
                      <w:rFonts w:ascii="Cambria Math" w:eastAsiaTheme="minorEastAsia" w:hAnsi="Cambria Math" w:cs="Times New Roman"/>
                      <w:i/>
                      <w:color w:val="000000" w:themeColor="text1"/>
                      <w:sz w:val="24"/>
                      <w:szCs w:val="24"/>
                      <w:lang w:val="zh-CN"/>
                    </w:rPr>
                  </m:ctrlPr>
                </m:sSupPr>
                <m:e>
                  <m:r>
                    <m:rPr>
                      <m:sty m:val="p"/>
                    </m:rPr>
                    <w:rPr>
                      <w:rFonts w:ascii="Cambria Math" w:eastAsiaTheme="minorEastAsia" w:hAnsi="Cambria Math" w:cs="Times New Roman"/>
                      <w:color w:val="000000" w:themeColor="text1"/>
                      <w:sz w:val="24"/>
                      <w:szCs w:val="24"/>
                      <w:lang w:val="zh-CN"/>
                    </w:rPr>
                    <m:t>σ</m:t>
                  </m:r>
                  <m:ctrlPr>
                    <w:rPr>
                      <w:rFonts w:ascii="Cambria Math" w:eastAsiaTheme="minorEastAsia" w:hAnsi="Cambria Math" w:cs="Times New Roman"/>
                      <w:color w:val="000000" w:themeColor="text1"/>
                      <w:sz w:val="24"/>
                      <w:szCs w:val="24"/>
                      <w:lang w:val="zh-CN"/>
                    </w:rPr>
                  </m:ctrlPr>
                </m:e>
                <m:sup>
                  <m:r>
                    <w:rPr>
                      <w:rFonts w:ascii="Cambria Math" w:eastAsiaTheme="minorEastAsia" w:hAnsi="Cambria Math" w:cs="Times New Roman"/>
                      <w:color w:val="000000" w:themeColor="text1"/>
                      <w:sz w:val="24"/>
                      <w:szCs w:val="24"/>
                      <w:lang w:val="zh-CN"/>
                    </w:rPr>
                    <m:t>3</m:t>
                  </m:r>
                </m:sup>
              </m:sSup>
              <m:ctrlPr>
                <w:rPr>
                  <w:rFonts w:ascii="Cambria Math" w:eastAsiaTheme="minorEastAsia" w:hAnsi="Cambria Math" w:cs="Times New Roman"/>
                  <w:i/>
                  <w:color w:val="000000" w:themeColor="text1"/>
                  <w:sz w:val="24"/>
                  <w:szCs w:val="24"/>
                  <w:lang w:val="zh-CN"/>
                </w:rPr>
              </m:ctrlPr>
            </m:den>
          </m:f>
        </m:oMath>
      </m:oMathPara>
    </w:p>
    <w:p w14:paraId="5B2784E5" w14:textId="77777777" w:rsidR="00A5459C" w:rsidRPr="00A5459C" w:rsidRDefault="00A5459C" w:rsidP="007E5902">
      <w:pPr>
        <w:spacing w:line="360" w:lineRule="auto"/>
        <w:ind w:left="1440" w:firstLine="720"/>
        <w:jc w:val="both"/>
        <w:rPr>
          <w:rFonts w:ascii="tim" w:eastAsiaTheme="minorEastAsia" w:hAnsi="tim" w:cs="Times New Roman" w:hint="eastAsia"/>
          <w:color w:val="000000" w:themeColor="text1"/>
          <w:sz w:val="24"/>
          <w:szCs w:val="24"/>
          <w:lang w:val="zh-CN"/>
        </w:rPr>
      </w:pPr>
    </w:p>
    <w:p w14:paraId="0ED2097E" w14:textId="77777777" w:rsidR="00BA53A8" w:rsidRPr="00BA3741" w:rsidRDefault="00BA53A8" w:rsidP="007E5902">
      <w:pPr>
        <w:pStyle w:val="ListParagraph"/>
        <w:spacing w:line="360" w:lineRule="auto"/>
        <w:ind w:left="1800"/>
        <w:jc w:val="both"/>
        <w:rPr>
          <w:rFonts w:ascii="tim" w:hAnsi="tim" w:cs="Times New Roman"/>
          <w:b/>
          <w:bCs/>
          <w:color w:val="000000" w:themeColor="text1"/>
          <w:sz w:val="24"/>
          <w:szCs w:val="24"/>
        </w:rPr>
      </w:pPr>
    </w:p>
    <w:p w14:paraId="2AC2EEEE" w14:textId="77777777" w:rsidR="00BA53A8" w:rsidRPr="00BA3741" w:rsidRDefault="00BA53A8" w:rsidP="007E5902">
      <w:pPr>
        <w:spacing w:line="360" w:lineRule="auto"/>
        <w:ind w:left="1440" w:firstLine="720"/>
        <w:jc w:val="both"/>
        <w:rPr>
          <w:rFonts w:ascii="tim" w:hAnsi="tim" w:cs="Times New Roman"/>
          <w:b/>
          <w:bCs/>
          <w:color w:val="000000" w:themeColor="text1"/>
          <w:sz w:val="24"/>
          <w:szCs w:val="24"/>
        </w:rPr>
      </w:pPr>
    </w:p>
    <w:p w14:paraId="1354F73B" w14:textId="77777777" w:rsidR="00BA53A8" w:rsidRPr="00BA3741" w:rsidRDefault="00EA1F1F" w:rsidP="007E5902">
      <w:pPr>
        <w:spacing w:line="360" w:lineRule="auto"/>
        <w:ind w:left="1440" w:firstLine="720"/>
        <w:jc w:val="both"/>
        <w:rPr>
          <w:rFonts w:ascii="tim" w:eastAsia="Times New Roman" w:hAnsi="tim" w:cs="Times New Roman"/>
          <w:color w:val="000000" w:themeColor="text1"/>
          <w:sz w:val="24"/>
          <w:szCs w:val="24"/>
          <w:lang w:val="zh-CN"/>
        </w:rPr>
      </w:pPr>
      <w:r w:rsidRPr="00BA3741">
        <w:rPr>
          <w:rFonts w:ascii="tim" w:hAnsi="tim" w:cs="Times New Roman"/>
          <w:b/>
          <w:bCs/>
          <w:noProof/>
          <w:color w:val="000000" w:themeColor="text1"/>
          <w:sz w:val="24"/>
          <w:szCs w:val="24"/>
        </w:rPr>
        <w:drawing>
          <wp:anchor distT="0" distB="0" distL="114300" distR="114300" simplePos="0" relativeHeight="251673600" behindDoc="0" locked="0" layoutInCell="1" allowOverlap="1" wp14:anchorId="36217B40" wp14:editId="3D821AFF">
            <wp:simplePos x="0" y="0"/>
            <wp:positionH relativeFrom="column">
              <wp:posOffset>689610</wp:posOffset>
            </wp:positionH>
            <wp:positionV relativeFrom="paragraph">
              <wp:posOffset>831850</wp:posOffset>
            </wp:positionV>
            <wp:extent cx="5429250" cy="2000885"/>
            <wp:effectExtent l="0" t="0" r="0"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18">
                      <a:extLst>
                        <a:ext uri="{28A0092B-C50C-407E-A947-70E740481C1C}">
                          <a14:useLocalDpi xmlns:a14="http://schemas.microsoft.com/office/drawing/2010/main" val="0"/>
                        </a:ext>
                      </a:extLst>
                    </a:blip>
                    <a:srcRect b="17603"/>
                    <a:stretch>
                      <a:fillRect/>
                    </a:stretch>
                  </pic:blipFill>
                  <pic:spPr>
                    <a:xfrm>
                      <a:off x="0" y="0"/>
                      <a:ext cx="5429250" cy="2000885"/>
                    </a:xfrm>
                    <a:prstGeom prst="rect">
                      <a:avLst/>
                    </a:prstGeom>
                    <a:ln>
                      <a:noFill/>
                    </a:ln>
                  </pic:spPr>
                </pic:pic>
              </a:graphicData>
            </a:graphic>
          </wp:anchor>
        </w:drawing>
      </w:r>
      <w:r w:rsidRPr="00BA3741">
        <w:rPr>
          <w:rFonts w:ascii="tim" w:eastAsia="Times New Roman" w:hAnsi="tim" w:cs="Times New Roman"/>
          <w:color w:val="000000" w:themeColor="text1"/>
          <w:sz w:val="24"/>
          <w:szCs w:val="24"/>
          <w:lang w:val="zh-CN"/>
        </w:rPr>
        <w:t xml:space="preserve">Dimana SSQI adalah indeks kualitas sinyal </w:t>
      </w:r>
      <w:r w:rsidRPr="00BA3741">
        <w:rPr>
          <w:rFonts w:ascii="tim" w:eastAsia="Times New Roman" w:hAnsi="tim" w:cs="Times New Roman"/>
          <w:i/>
          <w:iCs/>
          <w:color w:val="000000" w:themeColor="text1"/>
          <w:sz w:val="24"/>
          <w:szCs w:val="24"/>
          <w:lang w:val="zh-CN"/>
        </w:rPr>
        <w:t>skewness</w:t>
      </w:r>
      <w:r w:rsidRPr="00BA3741">
        <w:rPr>
          <w:rFonts w:ascii="tim" w:eastAsia="Times New Roman" w:hAnsi="tim" w:cs="Times New Roman"/>
          <w:color w:val="000000" w:themeColor="text1"/>
          <w:sz w:val="24"/>
          <w:szCs w:val="24"/>
          <w:lang w:val="zh-CN"/>
        </w:rPr>
        <w:t>, N adalah jumlah variable  dalam distribusi, σ adalah standar distribusi, Ai adalah variable acak, dan Ã adalah rata – rata distribusi</w:t>
      </w:r>
    </w:p>
    <w:p w14:paraId="3D9D52F3" w14:textId="69E8FB5E" w:rsidR="00BA53A8" w:rsidRPr="00BA3741" w:rsidRDefault="00000000" w:rsidP="007E5902">
      <w:pPr>
        <w:pStyle w:val="ListParagraph"/>
        <w:spacing w:line="360" w:lineRule="auto"/>
        <w:ind w:left="1800"/>
        <w:jc w:val="both"/>
        <w:rPr>
          <w:rFonts w:ascii="tim" w:hAnsi="tim" w:cs="Times New Roman"/>
          <w:b/>
          <w:bCs/>
          <w:color w:val="000000" w:themeColor="text1"/>
          <w:sz w:val="24"/>
          <w:szCs w:val="24"/>
        </w:rPr>
      </w:pPr>
      <w:r>
        <w:rPr>
          <w:noProof/>
        </w:rPr>
        <w:pict w14:anchorId="1932FF81">
          <v:shapetype id="_x0000_t202" coordsize="21600,21600" o:spt="202" path="m,l,21600r21600,l21600,xe">
            <v:stroke joinstyle="miter"/>
            <v:path gradientshapeok="t" o:connecttype="rect"/>
          </v:shapetype>
          <v:shape id="Text Box 2" o:spid="_x0000_s2051" type="#_x0000_t202" style="position:absolute;left:0;text-align:left;margin-left:54pt;margin-top:199.5pt;width:427.55pt;height:2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" stroked="f">
            <v:textbox style="mso-fit-shape-to-text:t" inset="0,0,0,0">
              <w:txbxContent>
                <w:p w14:paraId="3D65BDD7" w14:textId="08FFE7F4" w:rsidR="00BA53A8" w:rsidRDefault="00EA1F1F">
                  <w:pPr>
                    <w:pStyle w:val="Caption"/>
                    <w:jc w:val="center"/>
                    <w:rPr>
                      <w:rFonts w:ascii="Times New Roman" w:hAnsi="Times New Roman" w:cs="Times New Roman"/>
                      <w:b/>
                      <w:bCs/>
                      <w:color w:val="000000" w:themeColor="text1"/>
                      <w:sz w:val="24"/>
                      <w:szCs w:val="24"/>
                    </w:rPr>
                  </w:pPr>
                  <w:bookmarkStart w:id="167" w:name="_Toc141430084"/>
                  <w:r>
                    <w:rPr>
                      <w:rFonts w:ascii="Times New Roman" w:hAnsi="Times New Roman" w:cs="Times New Roman"/>
                      <w:color w:val="000000" w:themeColor="text1"/>
                      <w:sz w:val="24"/>
                      <w:szCs w:val="24"/>
                    </w:rPr>
                    <w:t xml:space="preserve">Gambar 3.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Gambar_3. \* ARABIC </w:instrText>
                  </w:r>
                  <w:r>
                    <w:rPr>
                      <w:rFonts w:ascii="Times New Roman" w:hAnsi="Times New Roman" w:cs="Times New Roman"/>
                      <w:color w:val="000000" w:themeColor="text1"/>
                      <w:sz w:val="24"/>
                      <w:szCs w:val="24"/>
                    </w:rPr>
                    <w:fldChar w:fldCharType="separate"/>
                  </w:r>
                  <w:r w:rsidR="00F27083">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itur skewness</w:t>
                  </w:r>
                  <w:bookmarkEnd w:id="167"/>
                </w:p>
              </w:txbxContent>
            </v:textbox>
            <w10:wrap type="square"/>
          </v:shape>
        </w:pict>
      </w:r>
    </w:p>
    <w:p w14:paraId="5783F6D0" w14:textId="77777777" w:rsidR="00BA53A8" w:rsidRPr="00BA3741" w:rsidRDefault="00BA53A8" w:rsidP="007E5902">
      <w:pPr>
        <w:spacing w:line="360" w:lineRule="auto"/>
        <w:ind w:left="1440" w:firstLine="720"/>
        <w:jc w:val="both"/>
        <w:rPr>
          <w:rFonts w:ascii="tim" w:hAnsi="tim" w:cs="Times New Roman"/>
          <w:b/>
          <w:bCs/>
          <w:color w:val="000000" w:themeColor="text1"/>
          <w:sz w:val="24"/>
          <w:szCs w:val="24"/>
        </w:rPr>
      </w:pPr>
    </w:p>
    <w:p w14:paraId="7CA06ECA" w14:textId="681218E3" w:rsidR="00BA53A8" w:rsidRPr="00BA3741" w:rsidRDefault="00EA1F1F" w:rsidP="007E5902">
      <w:pPr>
        <w:spacing w:line="360" w:lineRule="auto"/>
        <w:ind w:left="1440" w:firstLine="720"/>
        <w:jc w:val="both"/>
        <w:rPr>
          <w:rFonts w:ascii="tim" w:eastAsiaTheme="minorEastAsia" w:hAnsi="tim" w:cs="Times New Roman" w:hint="eastAsia"/>
          <w:color w:val="000000" w:themeColor="text1"/>
          <w:sz w:val="24"/>
          <w:szCs w:val="24"/>
          <w:lang w:val="zh-CN"/>
        </w:rPr>
      </w:pPr>
      <w:r w:rsidRPr="00BA3741">
        <w:rPr>
          <w:rFonts w:ascii="tim" w:hAnsi="tim" w:cs="Times New Roman"/>
          <w:b/>
          <w:bCs/>
          <w:noProof/>
          <w:color w:val="000000" w:themeColor="text1"/>
          <w:sz w:val="24"/>
          <w:szCs w:val="24"/>
        </w:rPr>
        <w:drawing>
          <wp:anchor distT="0" distB="0" distL="114300" distR="114300" simplePos="0" relativeHeight="251656192" behindDoc="0" locked="0" layoutInCell="1" allowOverlap="1" wp14:anchorId="59798643" wp14:editId="7EE38395">
            <wp:simplePos x="0" y="0"/>
            <wp:positionH relativeFrom="column">
              <wp:posOffset>689610</wp:posOffset>
            </wp:positionH>
            <wp:positionV relativeFrom="paragraph">
              <wp:posOffset>2037080</wp:posOffset>
            </wp:positionV>
            <wp:extent cx="5019675" cy="2294255"/>
            <wp:effectExtent l="0" t="0" r="9525" b="0"/>
            <wp:wrapSquare wrapText="bothSides"/>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19">
                      <a:extLst>
                        <a:ext uri="{28A0092B-C50C-407E-A947-70E740481C1C}">
                          <a14:useLocalDpi xmlns:a14="http://schemas.microsoft.com/office/drawing/2010/main" val="0"/>
                        </a:ext>
                      </a:extLst>
                    </a:blip>
                    <a:srcRect b="20493"/>
                    <a:stretch>
                      <a:fillRect/>
                    </a:stretch>
                  </pic:blipFill>
                  <pic:spPr>
                    <a:xfrm>
                      <a:off x="0" y="0"/>
                      <a:ext cx="5019675" cy="2294255"/>
                    </a:xfrm>
                    <a:prstGeom prst="rect">
                      <a:avLst/>
                    </a:prstGeom>
                    <a:ln>
                      <a:noFill/>
                    </a:ln>
                  </pic:spPr>
                </pic:pic>
              </a:graphicData>
            </a:graphic>
          </wp:anchor>
        </w:drawing>
      </w:r>
      <w:r w:rsidR="00000000">
        <w:rPr>
          <w:rFonts w:hint="eastAsia"/>
          <w:noProof/>
        </w:rPr>
        <w:pict w14:anchorId="7FF79DFB">
          <v:shape id="Text Box 1" o:spid="_x0000_s2050" type="#_x0000_t202" style="position:absolute;left:0;text-align:left;margin-left:54pt;margin-top:340.35pt;width:395.3pt;height:23.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" stroked="f">
            <v:textbox style="mso-fit-shape-to-text:t" inset="0,0,0,0">
              <w:txbxContent>
                <w:p w14:paraId="7F278B97" w14:textId="636D03C1" w:rsidR="00BA53A8" w:rsidRDefault="00EA1F1F">
                  <w:pPr>
                    <w:pStyle w:val="Caption"/>
                    <w:jc w:val="center"/>
                    <w:rPr>
                      <w:rFonts w:ascii="Times New Roman" w:hAnsi="Times New Roman" w:cs="Times New Roman"/>
                      <w:b/>
                      <w:bCs/>
                      <w:color w:val="000000" w:themeColor="text1"/>
                      <w:sz w:val="24"/>
                      <w:szCs w:val="24"/>
                    </w:rPr>
                  </w:pPr>
                  <w:bookmarkStart w:id="168" w:name="_Toc141430088"/>
                  <w:r>
                    <w:rPr>
                      <w:rFonts w:ascii="Times New Roman" w:hAnsi="Times New Roman" w:cs="Times New Roman"/>
                      <w:color w:val="000000" w:themeColor="text1"/>
                      <w:sz w:val="24"/>
                      <w:szCs w:val="24"/>
                    </w:rPr>
                    <w:t xml:space="preserve">Gambar 3.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SEQ Gambar_3. \* ARABIC </w:instrText>
                  </w:r>
                  <w:r>
                    <w:rPr>
                      <w:rFonts w:ascii="Times New Roman" w:hAnsi="Times New Roman" w:cs="Times New Roman"/>
                      <w:color w:val="000000" w:themeColor="text1"/>
                      <w:sz w:val="24"/>
                      <w:szCs w:val="24"/>
                    </w:rPr>
                    <w:fldChar w:fldCharType="separate"/>
                  </w:r>
                  <w:r w:rsidR="00F27083">
                    <w:rPr>
                      <w:rFonts w:ascii="Times New Roman" w:hAnsi="Times New Roman" w:cs="Times New Roman"/>
                      <w:noProof/>
                      <w:color w:val="000000" w:themeColor="text1"/>
                      <w:sz w:val="24"/>
                      <w:szCs w:val="24"/>
                    </w:rPr>
                    <w:t>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Fitur peak analysis</w:t>
                  </w:r>
                  <w:bookmarkEnd w:id="168"/>
                </w:p>
              </w:txbxContent>
            </v:textbox>
            <w10:wrap type="square"/>
          </v:shape>
        </w:pict>
      </w:r>
      <w:r w:rsidRPr="00BA3741">
        <w:rPr>
          <w:rFonts w:ascii="tim" w:eastAsia="Times New Roman" w:hAnsi="tim" w:cs="Times New Roman"/>
          <w:color w:val="000000" w:themeColor="text1"/>
          <w:sz w:val="24"/>
          <w:szCs w:val="24"/>
          <w:lang w:val="zh-CN"/>
        </w:rPr>
        <w:t>Fitur sel</w:t>
      </w:r>
      <w:r w:rsidRPr="00BA3741">
        <w:rPr>
          <w:rFonts w:ascii="tim" w:eastAsia="Times New Roman" w:hAnsi="tim" w:cs="Times New Roman"/>
          <w:color w:val="000000" w:themeColor="text1"/>
          <w:sz w:val="24"/>
          <w:szCs w:val="24"/>
          <w:lang w:val="zh-CN"/>
        </w:rPr>
        <w:lastRenderedPageBreak/>
        <w:t xml:space="preserve">anjutnya yang digunakan dalam penelitian ini adalah fitur </w:t>
      </w:r>
      <w:r w:rsidRPr="00BA3741">
        <w:rPr>
          <w:rFonts w:ascii="tim" w:eastAsia="Times New Roman" w:hAnsi="tim" w:cs="Times New Roman"/>
          <w:i/>
          <w:iCs/>
          <w:color w:val="000000" w:themeColor="text1"/>
          <w:sz w:val="24"/>
          <w:szCs w:val="24"/>
          <w:lang w:val="zh-CN"/>
        </w:rPr>
        <w:t xml:space="preserve">peak </w:t>
      </w:r>
      <w:r w:rsidRPr="00BA3741">
        <w:rPr>
          <w:rFonts w:ascii="tim" w:eastAsia="Times New Roman" w:hAnsi="tim" w:cs="Times New Roman"/>
          <w:color w:val="000000" w:themeColor="text1"/>
          <w:sz w:val="24"/>
          <w:szCs w:val="24"/>
          <w:lang w:val="zh-CN"/>
        </w:rPr>
        <w:t xml:space="preserve"> </w:t>
      </w:r>
      <w:r w:rsidRPr="00BA3741">
        <w:rPr>
          <w:rFonts w:ascii="tim" w:eastAsia="Times New Roman" w:hAnsi="tim" w:cs="Times New Roman"/>
          <w:i/>
          <w:iCs/>
          <w:color w:val="000000" w:themeColor="text1"/>
          <w:sz w:val="24"/>
          <w:szCs w:val="24"/>
          <w:lang w:val="zh-CN"/>
        </w:rPr>
        <w:t>analysis</w:t>
      </w:r>
      <w:r w:rsidRPr="00BA3741">
        <w:rPr>
          <w:rFonts w:ascii="tim" w:eastAsia="Times New Roman" w:hAnsi="tim" w:cs="Times New Roman"/>
          <w:color w:val="000000" w:themeColor="text1"/>
          <w:sz w:val="24"/>
          <w:szCs w:val="24"/>
          <w:lang w:val="zh-CN"/>
        </w:rPr>
        <w:t xml:space="preserve">. Dalam </w:t>
      </w:r>
      <w:r w:rsidRPr="00BA3741">
        <w:rPr>
          <w:rFonts w:ascii="tim" w:eastAsia="Times New Roman" w:hAnsi="tim" w:cs="Times New Roman"/>
          <w:i/>
          <w:iCs/>
          <w:color w:val="000000" w:themeColor="text1"/>
          <w:sz w:val="24"/>
          <w:szCs w:val="24"/>
          <w:lang w:val="zh-CN"/>
        </w:rPr>
        <w:t xml:space="preserve">peak analysis </w:t>
      </w:r>
      <w:r w:rsidRPr="00BA3741">
        <w:rPr>
          <w:rFonts w:ascii="tim" w:eastAsia="Times New Roman" w:hAnsi="tim" w:cs="Times New Roman"/>
          <w:color w:val="000000" w:themeColor="text1"/>
          <w:sz w:val="24"/>
          <w:szCs w:val="24"/>
          <w:lang w:val="zh-CN"/>
        </w:rPr>
        <w:t xml:space="preserve">akan dicari dimana letak puncak yang  mengindikasikan sistolik dan diastolik, </w:t>
      </w:r>
      <w:r w:rsidRPr="00BA3741">
        <w:rPr>
          <w:rFonts w:ascii="tim" w:eastAsia="Times New Roman" w:hAnsi="tim" w:cs="Times New Roman"/>
          <w:i/>
          <w:iCs/>
          <w:color w:val="000000" w:themeColor="text1"/>
          <w:sz w:val="24"/>
          <w:szCs w:val="24"/>
          <w:lang w:val="zh-CN"/>
        </w:rPr>
        <w:t xml:space="preserve">width </w:t>
      </w:r>
      <w:r w:rsidRPr="00BA3741">
        <w:rPr>
          <w:rFonts w:ascii="tim" w:eastAsia="Times New Roman" w:hAnsi="tim" w:cs="Times New Roman"/>
          <w:color w:val="000000" w:themeColor="text1"/>
          <w:sz w:val="24"/>
          <w:szCs w:val="24"/>
          <w:lang w:val="zh-CN"/>
        </w:rPr>
        <w:t xml:space="preserve">dari puncak sistolik dan diastolik,  serta </w:t>
      </w:r>
      <w:r w:rsidRPr="00BA3741">
        <w:rPr>
          <w:rFonts w:ascii="tim" w:eastAsia="Times New Roman" w:hAnsi="tim" w:cs="Times New Roman"/>
          <w:i/>
          <w:iCs/>
          <w:color w:val="000000" w:themeColor="text1"/>
          <w:sz w:val="24"/>
          <w:szCs w:val="24"/>
          <w:lang w:val="zh-CN"/>
        </w:rPr>
        <w:t xml:space="preserve">prominence </w:t>
      </w:r>
      <w:r w:rsidRPr="00BA3741">
        <w:rPr>
          <w:rFonts w:ascii="tim" w:eastAsia="Times New Roman" w:hAnsi="tim" w:cs="Times New Roman"/>
          <w:color w:val="000000" w:themeColor="text1"/>
          <w:sz w:val="24"/>
          <w:szCs w:val="24"/>
          <w:lang w:val="zh-CN"/>
        </w:rPr>
        <w:t xml:space="preserve">dari puncak sistolik dan diastolik. Fitur ini nantinya dapat  digunakan untuk mengetahui nilai </w:t>
      </w:r>
      <w:r w:rsidRPr="00BA3741">
        <w:rPr>
          <w:rFonts w:ascii="tim" w:eastAsia="Times New Roman" w:hAnsi="tim" w:cs="Times New Roman"/>
          <w:i/>
          <w:iCs/>
          <w:color w:val="000000" w:themeColor="text1"/>
          <w:sz w:val="24"/>
          <w:szCs w:val="24"/>
          <w:lang w:val="zh-CN"/>
        </w:rPr>
        <w:t xml:space="preserve">peak </w:t>
      </w:r>
      <w:r w:rsidRPr="00BA3741">
        <w:rPr>
          <w:rFonts w:ascii="tim" w:eastAsia="Times New Roman" w:hAnsi="tim" w:cs="Times New Roman"/>
          <w:color w:val="000000" w:themeColor="text1"/>
          <w:sz w:val="24"/>
          <w:szCs w:val="24"/>
          <w:lang w:val="zh-CN"/>
        </w:rPr>
        <w:t xml:space="preserve">yang mengindikasikan </w:t>
      </w:r>
      <w:r w:rsidRPr="00BA3741">
        <w:rPr>
          <w:rFonts w:ascii="tim" w:eastAsia="Times New Roman" w:hAnsi="tim" w:cs="Times New Roman"/>
          <w:i/>
          <w:iCs/>
          <w:color w:val="000000" w:themeColor="text1"/>
          <w:sz w:val="24"/>
          <w:szCs w:val="24"/>
          <w:lang w:val="zh-CN"/>
        </w:rPr>
        <w:t xml:space="preserve">systolic peak </w:t>
      </w:r>
      <w:r w:rsidRPr="00BA3741">
        <w:rPr>
          <w:rFonts w:ascii="tim" w:eastAsia="Times New Roman" w:hAnsi="tim" w:cs="Times New Roman"/>
          <w:color w:val="000000" w:themeColor="text1"/>
          <w:sz w:val="24"/>
          <w:szCs w:val="24"/>
          <w:lang w:val="zh-CN"/>
        </w:rPr>
        <w:t xml:space="preserve">dan  </w:t>
      </w:r>
      <w:r w:rsidRPr="00BA3741">
        <w:rPr>
          <w:rFonts w:ascii="tim" w:eastAsia="Times New Roman" w:hAnsi="tim" w:cs="Times New Roman"/>
          <w:i/>
          <w:iCs/>
          <w:color w:val="000000" w:themeColor="text1"/>
          <w:sz w:val="24"/>
          <w:szCs w:val="24"/>
          <w:lang w:val="zh-CN"/>
        </w:rPr>
        <w:t>diastolic peak</w:t>
      </w:r>
      <w:r w:rsidRPr="00BA3741">
        <w:rPr>
          <w:rFonts w:ascii="tim" w:eastAsia="Times New Roman" w:hAnsi="tim" w:cs="Times New Roman"/>
          <w:color w:val="000000" w:themeColor="text1"/>
          <w:sz w:val="24"/>
          <w:szCs w:val="24"/>
          <w:lang w:val="zh-CN"/>
        </w:rPr>
        <w:t xml:space="preserve">. </w:t>
      </w:r>
      <w:r w:rsidRPr="00BA3741">
        <w:rPr>
          <w:rFonts w:ascii="tim" w:eastAsia="Times New Roman" w:hAnsi="tim" w:cs="Times New Roman"/>
          <w:i/>
          <w:iCs/>
          <w:color w:val="000000" w:themeColor="text1"/>
          <w:sz w:val="24"/>
          <w:szCs w:val="24"/>
          <w:lang w:val="zh-CN"/>
        </w:rPr>
        <w:t xml:space="preserve">Prominence </w:t>
      </w:r>
      <w:r w:rsidRPr="00BA3741">
        <w:rPr>
          <w:rFonts w:ascii="tim" w:eastAsia="Times New Roman" w:hAnsi="tim" w:cs="Times New Roman"/>
          <w:color w:val="000000" w:themeColor="text1"/>
          <w:sz w:val="24"/>
          <w:szCs w:val="24"/>
          <w:lang w:val="zh-CN"/>
        </w:rPr>
        <w:t>sendiri nantinya dapat membantu untuk mengetahui nilai RPTT (Gambar 3.</w:t>
      </w:r>
      <w:r w:rsidR="001E5F74" w:rsidRPr="00BA3741">
        <w:rPr>
          <w:rFonts w:ascii="tim" w:eastAsia="Times New Roman" w:hAnsi="tim" w:cs="Times New Roman"/>
          <w:color w:val="000000" w:themeColor="text1"/>
          <w:sz w:val="24"/>
          <w:szCs w:val="24"/>
          <w:lang w:val="en-US"/>
        </w:rPr>
        <w:t>2</w:t>
      </w:r>
      <w:r w:rsidRPr="00BA3741">
        <w:rPr>
          <w:rFonts w:ascii="tim" w:eastAsia="Times New Roman" w:hAnsi="tim" w:cs="Times New Roman"/>
          <w:color w:val="000000" w:themeColor="text1"/>
          <w:sz w:val="24"/>
          <w:szCs w:val="24"/>
          <w:lang w:val="zh-CN"/>
        </w:rPr>
        <w:t>)</w:t>
      </w:r>
    </w:p>
    <w:p w14:paraId="0B4CC738" w14:textId="77777777" w:rsidR="001E5F74" w:rsidRPr="00BA3741" w:rsidRDefault="001E5F74" w:rsidP="007E5902">
      <w:pPr>
        <w:spacing w:line="360" w:lineRule="auto"/>
        <w:ind w:left="1440" w:firstLine="720"/>
        <w:jc w:val="both"/>
        <w:rPr>
          <w:rFonts w:ascii="tim" w:eastAsiaTheme="minorEastAsia" w:hAnsi="tim" w:cs="Times New Roman" w:hint="eastAsia"/>
          <w:color w:val="000000" w:themeColor="text1"/>
          <w:sz w:val="24"/>
          <w:szCs w:val="24"/>
          <w:lang w:val="zh-CN"/>
        </w:rPr>
      </w:pPr>
    </w:p>
    <w:p w14:paraId="31C7246F" w14:textId="77777777" w:rsidR="00BA53A8" w:rsidRPr="00BA3741" w:rsidRDefault="00BA53A8" w:rsidP="007E5902">
      <w:pPr>
        <w:pStyle w:val="ListParagraph"/>
        <w:spacing w:line="360" w:lineRule="auto"/>
        <w:ind w:left="1800"/>
        <w:jc w:val="both"/>
        <w:rPr>
          <w:rFonts w:ascii="tim" w:hAnsi="tim" w:cs="Times New Roman"/>
          <w:b/>
          <w:bCs/>
          <w:color w:val="000000" w:themeColor="text1"/>
          <w:sz w:val="24"/>
          <w:szCs w:val="24"/>
        </w:rPr>
      </w:pPr>
    </w:p>
    <w:p w14:paraId="3FCD8347" w14:textId="77777777" w:rsidR="00BA53A8" w:rsidRPr="00BA3741" w:rsidRDefault="00EA1F1F" w:rsidP="007E5902">
      <w:pPr>
        <w:pStyle w:val="ListParagraph"/>
        <w:numPr>
          <w:ilvl w:val="0"/>
          <w:numId w:val="13"/>
        </w:numPr>
        <w:spacing w:line="360" w:lineRule="auto"/>
        <w:jc w:val="both"/>
        <w:rPr>
          <w:rFonts w:ascii="tim" w:hAnsi="tim" w:cs="Times New Roman"/>
          <w:b/>
          <w:bCs/>
          <w:color w:val="000000" w:themeColor="text1"/>
          <w:sz w:val="24"/>
          <w:szCs w:val="24"/>
        </w:rPr>
      </w:pPr>
      <w:bookmarkStart w:id="169" w:name="_Hlk155588946"/>
      <w:r w:rsidRPr="00BA3741">
        <w:rPr>
          <w:rFonts w:ascii="tim" w:hAnsi="tim" w:cs="Times New Roman"/>
          <w:b/>
          <w:bCs/>
          <w:color w:val="000000" w:themeColor="text1"/>
          <w:sz w:val="24"/>
          <w:szCs w:val="24"/>
        </w:rPr>
        <w:t>Tahap Klasifikasi</w:t>
      </w:r>
    </w:p>
    <w:bookmarkEnd w:id="169"/>
    <w:p w14:paraId="4A32032C" w14:textId="20BBF229" w:rsidR="00BA53A8" w:rsidRPr="00BA3741" w:rsidRDefault="00EA1F1F" w:rsidP="007E5902">
      <w:pPr>
        <w:spacing w:line="360" w:lineRule="auto"/>
        <w:ind w:left="1440" w:firstLine="720"/>
        <w:jc w:val="both"/>
        <w:rPr>
          <w:rFonts w:ascii="tim" w:eastAsia="Times New Roman" w:hAnsi="tim" w:cs="Times New Roman"/>
          <w:i/>
          <w:iCs/>
          <w:color w:val="000000" w:themeColor="text1"/>
          <w:sz w:val="24"/>
          <w:szCs w:val="24"/>
          <w:lang w:val="zh-CN"/>
        </w:rPr>
      </w:pPr>
      <w:r w:rsidRPr="00BA3741">
        <w:rPr>
          <w:rFonts w:ascii="tim" w:eastAsia="Times New Roman" w:hAnsi="tim" w:cs="Times New Roman"/>
          <w:color w:val="000000" w:themeColor="text1"/>
          <w:sz w:val="24"/>
          <w:szCs w:val="24"/>
          <w:lang w:val="zh-CN"/>
        </w:rPr>
        <w:t xml:space="preserve">Setelah melakukan ekstraksi fitur, tahap selanjutnya adalah tahap klasifikasi.  Metode yang digunakan untuk </w:t>
      </w:r>
      <w:r w:rsidRPr="00BA3741">
        <w:rPr>
          <w:rFonts w:ascii="tim" w:eastAsia="Times New Roman" w:hAnsi="tim" w:cs="Times New Roman"/>
          <w:i/>
          <w:iCs/>
          <w:color w:val="000000" w:themeColor="text1"/>
          <w:sz w:val="24"/>
          <w:szCs w:val="24"/>
          <w:lang w:val="zh-CN"/>
        </w:rPr>
        <w:t xml:space="preserve">Classifier </w:t>
      </w:r>
      <w:r w:rsidRPr="00BA3741">
        <w:rPr>
          <w:rFonts w:ascii="tim" w:eastAsia="Times New Roman" w:hAnsi="tim" w:cs="Times New Roman"/>
          <w:color w:val="000000" w:themeColor="text1"/>
          <w:sz w:val="24"/>
          <w:szCs w:val="24"/>
          <w:lang w:val="zh-CN"/>
        </w:rPr>
        <w:t xml:space="preserve">pada penelitian ini adalah ELM karena  metode ini memiliki kelebihan dalam meningkatkan hasil akurasi dan waktu  pelatihan yang cepat </w:t>
      </w:r>
      <w:sdt>
        <w:sdtPr>
          <w:rPr>
            <w:rFonts w:ascii="tim" w:eastAsia="Times New Roman" w:hAnsi="tim" w:cs="Times New Roman"/>
            <w:color w:val="000000"/>
            <w:sz w:val="24"/>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F27083" w:rsidRPr="00F27083">
            <w:rPr>
              <w:rFonts w:ascii="tim" w:eastAsia="Times New Roman" w:hAnsi="tim"/>
              <w:color w:val="000000"/>
              <w:sz w:val="24"/>
            </w:rPr>
            <w:t>(ALDAFFAN SHEVA GHIFARI WYDIANDHIKA, 2022)</w:t>
          </w:r>
        </w:sdtContent>
      </w:sdt>
      <w:r w:rsidRPr="00BA3741">
        <w:rPr>
          <w:rFonts w:ascii="tim" w:eastAsia="Times New Roman" w:hAnsi="tim" w:cs="Times New Roman"/>
          <w:color w:val="000000" w:themeColor="text1"/>
          <w:sz w:val="24"/>
          <w:szCs w:val="24"/>
          <w:lang w:val="zh-CN"/>
        </w:rPr>
        <w:t xml:space="preserve">. Metode ini memiliki dua proses didalamnya, yaitu proses </w:t>
      </w:r>
      <w:r w:rsidRPr="00BA3741">
        <w:rPr>
          <w:rFonts w:ascii="tim" w:eastAsia="Times New Roman" w:hAnsi="tim" w:cs="Times New Roman"/>
          <w:i/>
          <w:iCs/>
          <w:color w:val="000000" w:themeColor="text1"/>
          <w:sz w:val="24"/>
          <w:szCs w:val="24"/>
          <w:lang w:val="zh-CN"/>
        </w:rPr>
        <w:t xml:space="preserve">training </w:t>
      </w:r>
      <w:r w:rsidRPr="00BA3741">
        <w:rPr>
          <w:rFonts w:ascii="tim" w:eastAsia="Times New Roman" w:hAnsi="tim" w:cs="Times New Roman"/>
          <w:color w:val="000000" w:themeColor="text1"/>
          <w:sz w:val="24"/>
          <w:szCs w:val="24"/>
          <w:lang w:val="zh-CN"/>
        </w:rPr>
        <w:t xml:space="preserve">dan proses </w:t>
      </w:r>
      <w:r w:rsidRPr="00BA3741">
        <w:rPr>
          <w:rFonts w:ascii="tim" w:eastAsia="Times New Roman" w:hAnsi="tim" w:cs="Times New Roman"/>
          <w:i/>
          <w:iCs/>
          <w:color w:val="000000" w:themeColor="text1"/>
          <w:sz w:val="24"/>
          <w:szCs w:val="24"/>
          <w:lang w:val="zh-CN"/>
        </w:rPr>
        <w:t>testing</w:t>
      </w:r>
    </w:p>
    <w:p w14:paraId="7BB09AA7" w14:textId="77777777" w:rsidR="00BA53A8" w:rsidRPr="00BA3741" w:rsidRDefault="00EA1F1F" w:rsidP="007E5902">
      <w:pPr>
        <w:pStyle w:val="ListParagraph"/>
        <w:numPr>
          <w:ilvl w:val="3"/>
          <w:numId w:val="12"/>
        </w:numPr>
        <w:spacing w:line="360" w:lineRule="auto"/>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Tahap Training</w:t>
      </w:r>
    </w:p>
    <w:p w14:paraId="4129F98B" w14:textId="77777777" w:rsidR="00BA53A8" w:rsidRPr="00BA3741" w:rsidRDefault="00EA1F1F" w:rsidP="007E5902">
      <w:pPr>
        <w:pStyle w:val="ListParagraph"/>
        <w:numPr>
          <w:ilvl w:val="0"/>
          <w:numId w:val="14"/>
        </w:numPr>
        <w:spacing w:line="360" w:lineRule="auto"/>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Data pelatihan dari hasil ekstraksi fitur diinputkan. Data tersebut berupa nilai detak jantung</w:t>
      </w:r>
      <w:r w:rsidRPr="00BA3741">
        <w:rPr>
          <w:rFonts w:ascii="tim" w:eastAsia="Times New Roman" w:hAnsi="tim" w:cs="Times New Roman"/>
          <w:i/>
          <w:iCs/>
          <w:color w:val="000000" w:themeColor="text1"/>
          <w:sz w:val="24"/>
          <w:szCs w:val="24"/>
          <w:lang w:val="zh-CN"/>
        </w:rPr>
        <w:t xml:space="preserve"> </w:t>
      </w:r>
      <w:r w:rsidRPr="00BA3741">
        <w:rPr>
          <w:rFonts w:ascii="tim" w:eastAsia="Times New Roman" w:hAnsi="tim" w:cs="Times New Roman"/>
          <w:color w:val="000000" w:themeColor="text1"/>
          <w:sz w:val="24"/>
          <w:szCs w:val="24"/>
          <w:lang w:val="zh-CN"/>
        </w:rPr>
        <w:t>dan standar deviasi detak jantung.</w:t>
      </w:r>
    </w:p>
    <w:p w14:paraId="02573386" w14:textId="77777777" w:rsidR="00BA53A8" w:rsidRPr="00BA3741" w:rsidRDefault="00EA1F1F" w:rsidP="007E5902">
      <w:pPr>
        <w:pStyle w:val="ListParagraph"/>
        <w:numPr>
          <w:ilvl w:val="0"/>
          <w:numId w:val="14"/>
        </w:numPr>
        <w:spacing w:line="360" w:lineRule="auto"/>
        <w:jc w:val="both"/>
        <w:rPr>
          <w:rFonts w:ascii="tim" w:eastAsia="Times New Roman" w:hAnsi="tim" w:cs="Times New Roman"/>
          <w:color w:val="000000" w:themeColor="text1"/>
          <w:sz w:val="24"/>
          <w:szCs w:val="24"/>
          <w:lang w:val="zh-CN"/>
        </w:rPr>
      </w:pPr>
      <w:r w:rsidRPr="00BA3741">
        <w:rPr>
          <w:rFonts w:ascii="tim" w:hAnsi="tim" w:cs="Times New Roman"/>
          <w:color w:val="000000" w:themeColor="text1"/>
          <w:sz w:val="24"/>
          <w:szCs w:val="24"/>
        </w:rPr>
        <w:t>Data pelatihan dinormalisasi pada rentang 0 sampai 1.</w:t>
      </w:r>
    </w:p>
    <w:p w14:paraId="66604FFA" w14:textId="77777777" w:rsidR="00BA53A8" w:rsidRPr="00BA3741" w:rsidRDefault="00EA1F1F" w:rsidP="007E5902">
      <w:pPr>
        <w:pStyle w:val="ListParagraph"/>
        <w:numPr>
          <w:ilvl w:val="0"/>
          <w:numId w:val="14"/>
        </w:numPr>
        <w:spacing w:line="360" w:lineRule="auto"/>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Menghitung jarak eclidean distance dengan menggunakan persamaan</w:t>
      </w:r>
      <w:r w:rsidRPr="00BA3741">
        <w:rPr>
          <w:rFonts w:ascii="tim" w:eastAsia="Times New Roman" w:hAnsi="tim" w:cs="Times New Roman"/>
          <w:noProof/>
          <w:color w:val="000000" w:themeColor="text1"/>
          <w:sz w:val="24"/>
          <w:szCs w:val="24"/>
          <w:lang w:val="zh-CN"/>
        </w:rPr>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0"/>
                    <a:stretch>
                      <a:fillRect/>
                    </a:stretch>
                  </pic:blipFill>
                  <pic:spPr>
                    <a:xfrm>
                      <a:off x="0" y="0"/>
                      <a:ext cx="4096322" cy="1143160"/>
                    </a:xfrm>
                    <a:prstGeom prst="rect">
                      <a:avLst/>
                    </a:prstGeom>
                  </pic:spPr>
                </pic:pic>
              </a:graphicData>
            </a:graphic>
          </wp:inline>
        </w:drawing>
      </w:r>
    </w:p>
    <w:p w14:paraId="17E921C9" w14:textId="77777777" w:rsidR="00BA53A8" w:rsidRPr="00BA3741" w:rsidRDefault="00EA1F1F" w:rsidP="007E5902">
      <w:pPr>
        <w:pStyle w:val="ListParagraph"/>
        <w:numPr>
          <w:ilvl w:val="0"/>
          <w:numId w:val="14"/>
        </w:numPr>
        <w:spacing w:line="360" w:lineRule="auto"/>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Menghitung jumlah tetangga terdekat terbaik dengan menggunakan loop</w:t>
      </w:r>
    </w:p>
    <w:p w14:paraId="65C1DF14" w14:textId="77777777" w:rsidR="00BA53A8" w:rsidRPr="00BA3741" w:rsidRDefault="00BA53A8" w:rsidP="007E5902">
      <w:pPr>
        <w:pStyle w:val="ListParagraph"/>
        <w:spacing w:line="360" w:lineRule="auto"/>
        <w:ind w:left="2880"/>
        <w:jc w:val="both"/>
        <w:rPr>
          <w:rFonts w:ascii="tim" w:eastAsia="Times New Roman" w:hAnsi="tim" w:cs="Times New Roman"/>
          <w:color w:val="000000" w:themeColor="text1"/>
          <w:sz w:val="24"/>
          <w:szCs w:val="24"/>
          <w:lang w:val="zh-CN"/>
        </w:rPr>
      </w:pPr>
    </w:p>
    <w:p w14:paraId="5997F1E8" w14:textId="77777777" w:rsidR="00BA53A8" w:rsidRPr="00BA3741" w:rsidRDefault="00EA1F1F" w:rsidP="007E5902">
      <w:pPr>
        <w:pStyle w:val="ListParagraph"/>
        <w:numPr>
          <w:ilvl w:val="3"/>
          <w:numId w:val="12"/>
        </w:numPr>
        <w:spacing w:line="360" w:lineRule="auto"/>
        <w:jc w:val="both"/>
        <w:rPr>
          <w:rFonts w:ascii="tim" w:eastAsia="Times New Roman" w:hAnsi="tim" w:cs="Times New Roman"/>
          <w:color w:val="000000" w:themeColor="text1"/>
          <w:sz w:val="24"/>
          <w:szCs w:val="24"/>
          <w:lang w:val="zh-CN"/>
        </w:rPr>
      </w:pPr>
      <w:r w:rsidRPr="00BA3741">
        <w:rPr>
          <w:rFonts w:ascii="tim" w:eastAsia="Times New Roman" w:hAnsi="tim" w:cs="Times New Roman"/>
          <w:color w:val="000000" w:themeColor="text1"/>
          <w:sz w:val="24"/>
          <w:szCs w:val="24"/>
          <w:lang w:val="zh-CN"/>
        </w:rPr>
        <w:t>Tahap Testing</w:t>
      </w:r>
    </w:p>
    <w:p w14:paraId="352843D9" w14:textId="77777777" w:rsidR="00BA53A8" w:rsidRPr="00BA3741" w:rsidRDefault="00EA1F1F" w:rsidP="007E5902">
      <w:pPr>
        <w:pStyle w:val="ListParagraph"/>
        <w:numPr>
          <w:ilvl w:val="0"/>
          <w:numId w:val="15"/>
        </w:numPr>
        <w:spacing w:line="360" w:lineRule="auto"/>
        <w:jc w:val="both"/>
        <w:rPr>
          <w:rFonts w:ascii="tim" w:eastAsia="Times New Roman" w:hAnsi="tim" w:cs="Times New Roman"/>
          <w:color w:val="000000" w:themeColor="text1"/>
          <w:sz w:val="24"/>
          <w:szCs w:val="24"/>
          <w:lang w:val="zh-CN"/>
        </w:rPr>
      </w:pPr>
      <w:r w:rsidRPr="00BA3741">
        <w:rPr>
          <w:rFonts w:ascii="tim" w:hAnsi="tim" w:cs="Times New Roman"/>
          <w:color w:val="000000" w:themeColor="text1"/>
          <w:sz w:val="24"/>
          <w:szCs w:val="24"/>
        </w:rPr>
        <w:t>Menginput data pengujian</w:t>
      </w:r>
    </w:p>
    <w:p w14:paraId="64BFAB41" w14:textId="77777777" w:rsidR="00BA53A8" w:rsidRPr="00BA3741" w:rsidRDefault="00EA1F1F" w:rsidP="007E5902">
      <w:pPr>
        <w:pStyle w:val="ListParagraph"/>
        <w:numPr>
          <w:ilvl w:val="0"/>
          <w:numId w:val="15"/>
        </w:numPr>
        <w:spacing w:line="360" w:lineRule="auto"/>
        <w:jc w:val="both"/>
        <w:rPr>
          <w:rFonts w:ascii="tim" w:eastAsia="Times New Roman" w:hAnsi="tim" w:cs="Times New Roman"/>
          <w:color w:val="000000" w:themeColor="text1"/>
          <w:sz w:val="24"/>
          <w:szCs w:val="24"/>
          <w:lang w:val="zh-CN"/>
        </w:rPr>
      </w:pPr>
      <w:r w:rsidRPr="00BA3741">
        <w:rPr>
          <w:rFonts w:ascii="tim" w:hAnsi="tim" w:cs="Times New Roman"/>
          <w:color w:val="000000" w:themeColor="text1"/>
          <w:sz w:val="24"/>
          <w:szCs w:val="24"/>
        </w:rPr>
        <w:lastRenderedPageBreak/>
        <w:t>Menginput data hasil normalisasi</w:t>
      </w:r>
    </w:p>
    <w:p w14:paraId="2819CB22" w14:textId="77777777" w:rsidR="00BA53A8" w:rsidRPr="00BA3741" w:rsidRDefault="00EA1F1F" w:rsidP="007E5902">
      <w:pPr>
        <w:pStyle w:val="ListParagraph"/>
        <w:numPr>
          <w:ilvl w:val="0"/>
          <w:numId w:val="15"/>
        </w:numPr>
        <w:spacing w:line="360" w:lineRule="auto"/>
        <w:jc w:val="both"/>
        <w:rPr>
          <w:rFonts w:ascii="tim" w:eastAsia="Times New Roman" w:hAnsi="tim" w:cs="Times New Roman"/>
          <w:color w:val="000000" w:themeColor="text1"/>
          <w:sz w:val="24"/>
          <w:szCs w:val="24"/>
          <w:lang w:val="zh-CN"/>
        </w:rPr>
      </w:pPr>
      <w:r w:rsidRPr="00BA3741">
        <w:rPr>
          <w:rFonts w:ascii="tim" w:hAnsi="tim" w:cs="Times New Roman"/>
          <w:color w:val="000000" w:themeColor="text1"/>
          <w:sz w:val="24"/>
          <w:szCs w:val="24"/>
        </w:rPr>
        <w:t>Menghitung nilai dari output target</w:t>
      </w:r>
    </w:p>
    <w:p w14:paraId="0092AE1F" w14:textId="77777777" w:rsidR="00BA53A8" w:rsidRPr="00BA3741" w:rsidRDefault="00EA1F1F" w:rsidP="007E5902">
      <w:pPr>
        <w:pStyle w:val="ListParagraph"/>
        <w:numPr>
          <w:ilvl w:val="0"/>
          <w:numId w:val="13"/>
        </w:numPr>
        <w:spacing w:line="360" w:lineRule="auto"/>
        <w:jc w:val="both"/>
        <w:rPr>
          <w:rFonts w:ascii="tim" w:hAnsi="tim" w:cs="Times New Roman"/>
          <w:color w:val="000000" w:themeColor="text1"/>
          <w:sz w:val="24"/>
          <w:szCs w:val="24"/>
        </w:rPr>
      </w:pPr>
      <w:r w:rsidRPr="00BA3741">
        <w:rPr>
          <w:rFonts w:ascii="tim" w:hAnsi="tim" w:cs="Times New Roman"/>
          <w:b/>
          <w:bCs/>
          <w:color w:val="000000" w:themeColor="text1"/>
          <w:sz w:val="24"/>
          <w:szCs w:val="24"/>
        </w:rPr>
        <w:t>Tahap Pengujian dan Analisis Data</w:t>
      </w:r>
    </w:p>
    <w:p w14:paraId="162E9BC7" w14:textId="77777777" w:rsidR="00BA53A8" w:rsidRPr="00BA3741" w:rsidRDefault="00EA1F1F" w:rsidP="007E5902">
      <w:pPr>
        <w:pStyle w:val="ListParagraph"/>
        <w:spacing w:line="360" w:lineRule="auto"/>
        <w:ind w:left="2160" w:firstLine="720"/>
        <w:jc w:val="both"/>
        <w:rPr>
          <w:rFonts w:ascii="tim" w:hAnsi="tim" w:cs="Times New Roman"/>
          <w:color w:val="000000" w:themeColor="text1"/>
          <w:sz w:val="24"/>
          <w:szCs w:val="24"/>
        </w:rPr>
      </w:pPr>
      <w:r w:rsidRPr="00BA3741">
        <w:rPr>
          <w:rFonts w:ascii="tim" w:hAnsi="tim" w:cs="Times New Roman"/>
          <w:color w:val="000000" w:themeColor="text1"/>
          <w:sz w:val="24"/>
          <w:szCs w:val="24"/>
        </w:rPr>
        <w:t xml:space="preserve">Tahap pengujian dilakukan dengan mengambil 10 sampel baru untuk tes DASS dan tes PPG. Data DASS digunakan sebagai  y_train dan data PPG digunakan sebagai data x_test. </w:t>
      </w:r>
    </w:p>
    <w:p w14:paraId="151AE3D5" w14:textId="660D5AAE" w:rsidR="00BA53A8" w:rsidRDefault="00EA1F1F" w:rsidP="007E5902">
      <w:pPr>
        <w:pStyle w:val="ListParagraph"/>
        <w:spacing w:line="360" w:lineRule="auto"/>
        <w:ind w:left="2160"/>
        <w:jc w:val="both"/>
        <w:rPr>
          <w:rFonts w:ascii="tim" w:hAnsi="tim" w:cs="Times New Roman"/>
          <w:color w:val="000000" w:themeColor="text1"/>
          <w:sz w:val="24"/>
          <w:szCs w:val="24"/>
        </w:rPr>
      </w:pPr>
      <w:r w:rsidRPr="00BA3741">
        <w:rPr>
          <w:rFonts w:ascii="tim" w:hAnsi="tim" w:cs="Times New Roman"/>
          <w:color w:val="000000" w:themeColor="text1"/>
          <w:sz w:val="24"/>
          <w:szCs w:val="24"/>
        </w:rPr>
        <w:tab/>
        <w:t>Hasil tes dari x_test (data DASS baru) akan dilakukan uji kepresisian dan keakuratannya dengan confusion_matrix dari library sklearn</w:t>
      </w:r>
      <w:r w:rsidR="00C3717F">
        <w:rPr>
          <w:rFonts w:ascii="tim" w:hAnsi="tim" w:cs="Times New Roman"/>
          <w:color w:val="000000" w:themeColor="text1"/>
          <w:sz w:val="24"/>
          <w:szCs w:val="24"/>
        </w:rPr>
        <w:t xml:space="preserve">. </w:t>
      </w:r>
    </w:p>
    <w:p w14:paraId="620F1EBA" w14:textId="36D6E9BC" w:rsidR="00C3717F" w:rsidRPr="00F27083" w:rsidRDefault="00C3717F" w:rsidP="00F27083">
      <w:pPr>
        <w:pStyle w:val="ListParagraph"/>
        <w:spacing w:line="360" w:lineRule="auto"/>
        <w:ind w:left="2160" w:firstLine="720"/>
        <w:jc w:val="both"/>
        <w:rPr>
          <w:rFonts w:ascii="tim" w:hAnsi="tim" w:cs="Times New Roman"/>
          <w:color w:val="000000" w:themeColor="text1"/>
          <w:sz w:val="24"/>
          <w:szCs w:val="24"/>
        </w:rPr>
      </w:pPr>
      <w:r w:rsidRPr="00F27083">
        <w:rPr>
          <w:rStyle w:val="Emphasis"/>
          <w:rFonts w:ascii="tim" w:hAnsi="tim" w:cs="Open Sans"/>
          <w:color w:val="000000" w:themeColor="text1"/>
          <w:sz w:val="24"/>
          <w:bdr w:val="none" w:sz="0" w:space="0" w:color="auto" w:frame="1"/>
        </w:rPr>
        <w:t>Confusion Matrix</w:t>
      </w:r>
      <w:r w:rsidRPr="00F27083">
        <w:rPr>
          <w:rFonts w:ascii="tim" w:hAnsi="tim" w:cs="Open Sans"/>
          <w:color w:val="000000" w:themeColor="text1"/>
          <w:sz w:val="24"/>
        </w:rPr>
        <w:t> adalah pengukuran performa untuk masalah klasifikasi </w:t>
      </w:r>
      <w:r w:rsidRPr="00F27083">
        <w:rPr>
          <w:rStyle w:val="Emphasis"/>
          <w:rFonts w:ascii="tim" w:hAnsi="tim" w:cs="Open Sans"/>
          <w:color w:val="000000" w:themeColor="text1"/>
          <w:sz w:val="24"/>
          <w:bdr w:val="none" w:sz="0" w:space="0" w:color="auto" w:frame="1"/>
        </w:rPr>
        <w:t>machine learning</w:t>
      </w:r>
      <w:r w:rsidRPr="00F27083">
        <w:rPr>
          <w:rFonts w:ascii="tim" w:hAnsi="tim" w:cs="Open Sans"/>
          <w:color w:val="000000" w:themeColor="text1"/>
          <w:sz w:val="24"/>
        </w:rPr>
        <w:t> dimana keluaran dapat berupa dua kelas atau lebih.  </w:t>
      </w:r>
      <w:r w:rsidRPr="00F27083">
        <w:rPr>
          <w:rStyle w:val="Emphasis"/>
          <w:rFonts w:ascii="tim" w:hAnsi="tim" w:cs="Open Sans"/>
          <w:color w:val="000000" w:themeColor="text1"/>
          <w:sz w:val="24"/>
          <w:bdr w:val="none" w:sz="0" w:space="0" w:color="auto" w:frame="1"/>
        </w:rPr>
        <w:t>Confusion Matrix</w:t>
      </w:r>
      <w:r w:rsidRPr="00F27083">
        <w:rPr>
          <w:rFonts w:ascii="tim" w:hAnsi="tim" w:cs="Open Sans"/>
          <w:color w:val="000000" w:themeColor="text1"/>
          <w:sz w:val="24"/>
        </w:rPr>
        <w:t> adalah tabel dengan 4 kombinasi berbeda dari nilai prediksi dan nilai aktual. Ada empat istilah yang merupakan representasi hasil proses klasifikasi pada </w:t>
      </w:r>
      <w:r w:rsidRPr="00F27083">
        <w:rPr>
          <w:rStyle w:val="Emphasis"/>
          <w:rFonts w:ascii="tim" w:hAnsi="tim" w:cs="Open Sans"/>
          <w:color w:val="000000" w:themeColor="text1"/>
          <w:sz w:val="24"/>
          <w:bdr w:val="none" w:sz="0" w:space="0" w:color="auto" w:frame="1"/>
        </w:rPr>
        <w:t>confusion matrix</w:t>
      </w:r>
      <w:r w:rsidRPr="00F27083">
        <w:rPr>
          <w:rFonts w:ascii="tim" w:hAnsi="tim" w:cs="Open Sans"/>
          <w:color w:val="000000" w:themeColor="text1"/>
          <w:sz w:val="24"/>
        </w:rPr>
        <w:t> yaitu True Positif, True Negatif, False Positif, dan False Negatif.</w:t>
      </w:r>
    </w:p>
    <w:p w14:paraId="43A32CBF" w14:textId="77777777" w:rsidR="00BA53A8" w:rsidRPr="00BA3741" w:rsidRDefault="00BA53A8" w:rsidP="007E5902">
      <w:pPr>
        <w:spacing w:line="360" w:lineRule="auto"/>
        <w:rPr>
          <w:rFonts w:ascii="tim" w:hAnsi="tim" w:cs="Times New Roman"/>
          <w:color w:val="000000" w:themeColor="text1"/>
        </w:rPr>
      </w:pPr>
    </w:p>
    <w:p w14:paraId="65F86CB8" w14:textId="77777777" w:rsidR="00BA53A8" w:rsidRPr="00BA3741" w:rsidRDefault="00EA1F1F" w:rsidP="007E5902">
      <w:pPr>
        <w:pStyle w:val="Heading1"/>
        <w:spacing w:line="360" w:lineRule="auto"/>
        <w:jc w:val="center"/>
        <w:rPr>
          <w:rFonts w:ascii="tim" w:hAnsi="tim" w:cs="Times New Roman"/>
          <w:b/>
          <w:bCs/>
          <w:color w:val="000000" w:themeColor="text1"/>
        </w:rPr>
      </w:pPr>
      <w:bookmarkStart w:id="170" w:name="_Toc141430157"/>
      <w:bookmarkStart w:id="171" w:name="_Toc141428449"/>
      <w:bookmarkStart w:id="172" w:name="_Toc141428186"/>
      <w:bookmarkStart w:id="173" w:name="_Toc141963173"/>
      <w:r w:rsidRPr="00BA3741">
        <w:rPr>
          <w:rFonts w:ascii="tim" w:hAnsi="tim" w:cs="Times New Roman"/>
          <w:b/>
          <w:bCs/>
          <w:color w:val="000000" w:themeColor="text1"/>
        </w:rPr>
        <w:t>DAFTAR PUSTAKA</w:t>
      </w:r>
      <w:bookmarkEnd w:id="170"/>
      <w:bookmarkEnd w:id="171"/>
      <w:bookmarkEnd w:id="172"/>
      <w:bookmarkEnd w:id="173"/>
    </w:p>
    <w:sdt>
      <w:sdtPr>
        <w:rPr>
          <w:rFonts w:ascii="tim" w:hAnsi="tim" w:cs="Times New Roman"/>
          <w:color w:val="000000" w:themeColor="text1"/>
          <w:sz w:val="24"/>
          <w:szCs w:val="24"/>
        </w:rPr>
        <w:tag w:val="MENDELEY_BIBLIOGRAPHY"/>
        <w:id w:val="1158728392"/>
        <w:placeholder>
          <w:docPart w:val="DefaultPlaceholder_-1854013440"/>
        </w:placeholder>
      </w:sdtPr>
      <w:sdtEndPr>
        <w:rPr>
          <w:szCs w:val="22"/>
        </w:rPr>
      </w:sdtEndPr>
      <w:sdtContent>
        <w:p w14:paraId="248E4B16" w14:textId="77777777" w:rsidR="00F27083" w:rsidRDefault="00F27083">
          <w:pPr>
            <w:divId w:val="1698971751"/>
            <w:rPr>
              <w:rFonts w:eastAsia="Times New Roman"/>
              <w:sz w:val="24"/>
              <w:szCs w:val="24"/>
            </w:rPr>
          </w:pPr>
          <w:r>
            <w:rPr>
              <w:rFonts w:eastAsia="Times New Roman"/>
            </w:rPr>
            <w:t xml:space="preserve">Adha Nur Qahar (2018) </w:t>
          </w:r>
          <w:r>
            <w:rPr>
              <w:rFonts w:eastAsia="Times New Roman"/>
              <w:i/>
              <w:iCs/>
            </w:rPr>
            <w:t>Desain Alat Ukur Denyut Jantung Dan Saturasi Oksigen Pada</w:t>
          </w:r>
          <w:r>
            <w:rPr>
              <w:rFonts w:eastAsia="Times New Roman"/>
            </w:rPr>
            <w:t>.</w:t>
          </w:r>
        </w:p>
        <w:p w14:paraId="01E3564D" w14:textId="77777777" w:rsidR="00F27083" w:rsidRDefault="00F27083">
          <w:pPr>
            <w:divId w:val="1104422622"/>
            <w:rPr>
              <w:rFonts w:eastAsia="Times New Roman"/>
            </w:rPr>
          </w:pPr>
          <w:r>
            <w:rPr>
              <w:rFonts w:eastAsia="Times New Roman"/>
            </w:rPr>
            <w:t xml:space="preserve">ALDAFFAN SHEVA GHIFARI WYDIANDHIKA (2022) </w:t>
          </w:r>
          <w:r>
            <w:rPr>
              <w:rFonts w:eastAsia="Times New Roman"/>
              <w:i/>
              <w:iCs/>
            </w:rPr>
            <w:t>SKRIPSI Deteksi Tekanan Darah Berdasarkan Sinyal PPG dengan Metode Statistical Analysis dan Extreme Learning Machine</w:t>
          </w:r>
          <w:r>
            <w:rPr>
              <w:rFonts w:eastAsia="Times New Roman"/>
            </w:rPr>
            <w:t>.</w:t>
          </w:r>
        </w:p>
        <w:p w14:paraId="09726A25" w14:textId="77777777" w:rsidR="00F27083" w:rsidRDefault="00F27083">
          <w:pPr>
            <w:divId w:val="531040985"/>
            <w:rPr>
              <w:rFonts w:eastAsia="Times New Roman"/>
            </w:rPr>
          </w:pPr>
          <w:r>
            <w:rPr>
              <w:rFonts w:eastAsia="Times New Roman"/>
            </w:rPr>
            <w:t xml:space="preserve">Anderson, R.R. and Parrish, J.A. (1937) </w:t>
          </w:r>
          <w:r>
            <w:rPr>
              <w:rFonts w:eastAsia="Times New Roman"/>
              <w:i/>
              <w:iCs/>
            </w:rPr>
            <w:t>Skin photoplethysmography-a review</w:t>
          </w:r>
          <w:r>
            <w:rPr>
              <w:rFonts w:eastAsia="Times New Roman"/>
            </w:rPr>
            <w:t xml:space="preserve">, </w:t>
          </w:r>
          <w:r>
            <w:rPr>
              <w:rFonts w:eastAsia="Times New Roman"/>
              <w:i/>
              <w:iCs/>
            </w:rPr>
            <w:t>Comput. Methods Programs Biomed</w:t>
          </w:r>
          <w:r>
            <w:rPr>
              <w:rFonts w:eastAsia="Times New Roman"/>
            </w:rPr>
            <w:t>.</w:t>
          </w:r>
        </w:p>
        <w:p w14:paraId="055EBA54" w14:textId="77777777" w:rsidR="00F27083" w:rsidRDefault="00F27083">
          <w:pPr>
            <w:divId w:val="671953152"/>
            <w:rPr>
              <w:rFonts w:eastAsia="Times New Roman"/>
            </w:rPr>
          </w:pPr>
          <w:r>
            <w:rPr>
              <w:rFonts w:eastAsia="Times New Roman"/>
            </w:rPr>
            <w:t>Aries Dirgayunita (2020) ‘depresi ciri penyebab dan’.</w:t>
          </w:r>
        </w:p>
        <w:p w14:paraId="1E1EEB6B" w14:textId="77777777" w:rsidR="00F27083" w:rsidRDefault="00F27083">
          <w:pPr>
            <w:divId w:val="1678002929"/>
            <w:rPr>
              <w:rFonts w:eastAsia="Times New Roman"/>
            </w:rPr>
          </w:pPr>
          <w:r>
            <w:rPr>
              <w:rFonts w:eastAsia="Times New Roman"/>
            </w:rPr>
            <w:t xml:space="preserve">Arista Rizki, N. and Fidia Deny Tisna Amijaya, Ms. (2019) </w:t>
          </w:r>
          <w:r>
            <w:rPr>
              <w:rFonts w:eastAsia="Times New Roman"/>
              <w:i/>
              <w:iCs/>
            </w:rPr>
            <w:t>Lecture Notes Database System (Sistem Basis Data) disusun oleh</w:t>
          </w:r>
          <w:r>
            <w:rPr>
              <w:rFonts w:eastAsia="Times New Roman"/>
            </w:rPr>
            <w:t>. Available at: http://math.fmipa.unmul.ac.id.</w:t>
          </w:r>
        </w:p>
        <w:p w14:paraId="233A3A53" w14:textId="77777777" w:rsidR="00F27083" w:rsidRDefault="00F27083">
          <w:pPr>
            <w:divId w:val="334891011"/>
            <w:rPr>
              <w:rFonts w:eastAsia="Times New Roman"/>
            </w:rPr>
          </w:pPr>
          <w:r>
            <w:rPr>
              <w:rFonts w:eastAsia="Times New Roman"/>
            </w:rPr>
            <w:t xml:space="preserve">C. Mohan (2018) </w:t>
          </w:r>
          <w:r>
            <w:rPr>
              <w:rFonts w:eastAsia="Times New Roman"/>
              <w:i/>
              <w:iCs/>
            </w:rPr>
            <w:t>Advances in Database Technology -- EDBT 2013 : 16th International Conference on Extending Database Technology, Genoa, Italy, March 18-22, 2013 : proceedings</w:t>
          </w:r>
          <w:r>
            <w:rPr>
              <w:rFonts w:eastAsia="Times New Roman"/>
            </w:rPr>
            <w:t>.</w:t>
          </w:r>
        </w:p>
        <w:p w14:paraId="0BDC358F" w14:textId="77777777" w:rsidR="00F27083" w:rsidRDefault="00F27083">
          <w:pPr>
            <w:divId w:val="1968200586"/>
            <w:rPr>
              <w:rFonts w:eastAsia="Times New Roman"/>
            </w:rPr>
          </w:pPr>
          <w:r>
            <w:rPr>
              <w:rFonts w:eastAsia="Times New Roman"/>
            </w:rPr>
            <w:t xml:space="preserve">CANDRA RIZKI NUGROHO (2019) </w:t>
          </w:r>
          <w:r>
            <w:rPr>
              <w:rFonts w:eastAsia="Times New Roman"/>
              <w:i/>
              <w:iCs/>
            </w:rPr>
            <w:t>ALAT PENGUKUR SATURASI OKSIGEN DALAM DARAH</w:t>
          </w:r>
          <w:r>
            <w:rPr>
              <w:rFonts w:eastAsia="Times New Roman"/>
            </w:rPr>
            <w:t>.</w:t>
          </w:r>
        </w:p>
        <w:p w14:paraId="19FF534B" w14:textId="77777777" w:rsidR="00F27083" w:rsidRDefault="00F27083">
          <w:pPr>
            <w:divId w:val="1663042031"/>
            <w:rPr>
              <w:rFonts w:eastAsia="Times New Roman"/>
            </w:rPr>
          </w:pPr>
          <w:r>
            <w:rPr>
              <w:rFonts w:eastAsia="Times New Roman"/>
            </w:rPr>
            <w:t xml:space="preserve">Cattell, R. (2010) ‘Scalable SQL and NoSQL data stores’, </w:t>
          </w:r>
          <w:r>
            <w:rPr>
              <w:rFonts w:eastAsia="Times New Roman"/>
              <w:i/>
              <w:iCs/>
            </w:rPr>
            <w:t>SIGMOD Record</w:t>
          </w:r>
          <w:r>
            <w:rPr>
              <w:rFonts w:eastAsia="Times New Roman"/>
            </w:rPr>
            <w:t>, 39(4), pp. 12–27. Available at: https://doi.org/10.1145/1978915.1978919.</w:t>
          </w:r>
        </w:p>
        <w:p w14:paraId="732B1B64" w14:textId="77777777" w:rsidR="00F27083" w:rsidRDefault="00F27083">
          <w:pPr>
            <w:divId w:val="1202476764"/>
            <w:rPr>
              <w:rFonts w:eastAsia="Times New Roman"/>
            </w:rPr>
          </w:pPr>
          <w:r>
            <w:rPr>
              <w:rFonts w:eastAsia="Times New Roman"/>
            </w:rPr>
            <w:t xml:space="preserve">Dave, M. (2012) ‘SQL and NoSQL Databases’, </w:t>
          </w:r>
          <w:r>
            <w:rPr>
              <w:rFonts w:eastAsia="Times New Roman"/>
              <w:i/>
              <w:iCs/>
            </w:rPr>
            <w:t>International Journal of Advanced Research in Computer Science and Software Engineering</w:t>
          </w:r>
          <w:r>
            <w:rPr>
              <w:rFonts w:eastAsia="Times New Roman"/>
            </w:rPr>
            <w:t xml:space="preserve"> [Preprint].</w:t>
          </w:r>
        </w:p>
        <w:p w14:paraId="57C6BF8A" w14:textId="77777777" w:rsidR="00F27083" w:rsidRDefault="00F27083">
          <w:pPr>
            <w:divId w:val="1722171575"/>
            <w:rPr>
              <w:rFonts w:eastAsia="Times New Roman"/>
            </w:rPr>
          </w:pPr>
          <w:r>
            <w:rPr>
              <w:rFonts w:eastAsia="Times New Roman"/>
            </w:rPr>
            <w:t xml:space="preserve">Dedy Nugraha, A. and Sunan Kalijaga Yogyakarta, U. (2020) ‘Memahami Kecemasan: Perspektif Psikologi Islam’, </w:t>
          </w:r>
          <w:r>
            <w:rPr>
              <w:rFonts w:eastAsia="Times New Roman"/>
              <w:i/>
              <w:iCs/>
            </w:rPr>
            <w:t>Indonesian Journal of Islamic Psychology</w:t>
          </w:r>
          <w:r>
            <w:rPr>
              <w:rFonts w:eastAsia="Times New Roman"/>
            </w:rPr>
            <w:t>, 2(1).</w:t>
          </w:r>
        </w:p>
        <w:p w14:paraId="7EAF06D7" w14:textId="77777777" w:rsidR="00F27083" w:rsidRDefault="00F27083">
          <w:pPr>
            <w:divId w:val="1328246329"/>
            <w:rPr>
              <w:rFonts w:eastAsia="Times New Roman"/>
            </w:rPr>
          </w:pPr>
          <w:r>
            <w:rPr>
              <w:rFonts w:eastAsia="Times New Roman"/>
            </w:rPr>
            <w:lastRenderedPageBreak/>
            <w:t xml:space="preserve">Dianovinina, K. and Psikologi, F. (2018) </w:t>
          </w:r>
          <w:r>
            <w:rPr>
              <w:rFonts w:eastAsia="Times New Roman"/>
              <w:i/>
              <w:iCs/>
            </w:rPr>
            <w:t>Depresi pada Remaja: Gejala dan Permasalahannya Depression in Adolescent: Symptoms and the Problems</w:t>
          </w:r>
          <w:r>
            <w:rPr>
              <w:rFonts w:eastAsia="Times New Roman"/>
            </w:rPr>
            <w:t xml:space="preserve">, </w:t>
          </w:r>
          <w:r>
            <w:rPr>
              <w:rFonts w:eastAsia="Times New Roman"/>
              <w:i/>
              <w:iCs/>
            </w:rPr>
            <w:t>Jurnal Psikogenesis</w:t>
          </w:r>
          <w:r>
            <w:rPr>
              <w:rFonts w:eastAsia="Times New Roman"/>
            </w:rPr>
            <w:t>.</w:t>
          </w:r>
        </w:p>
        <w:p w14:paraId="1BA67406" w14:textId="77777777" w:rsidR="00F27083" w:rsidRDefault="00F27083">
          <w:pPr>
            <w:divId w:val="834220564"/>
            <w:rPr>
              <w:rFonts w:eastAsia="Times New Roman"/>
            </w:rPr>
          </w:pPr>
          <w:r>
            <w:rPr>
              <w:rFonts w:eastAsia="Times New Roman"/>
            </w:rPr>
            <w:t xml:space="preserve">espressif (2023) </w:t>
          </w:r>
          <w:r>
            <w:rPr>
              <w:rFonts w:eastAsia="Times New Roman"/>
              <w:i/>
              <w:iCs/>
            </w:rPr>
            <w:t>ESP32 Series Datasheet 2.4 GHz Wi-Fi + Bluetooth ® + Bluetooth LE SoC Including</w:t>
          </w:r>
          <w:r>
            <w:rPr>
              <w:rFonts w:eastAsia="Times New Roman"/>
            </w:rPr>
            <w:t>. Available at: www.espressif.com.</w:t>
          </w:r>
        </w:p>
        <w:p w14:paraId="5BBDBEDA" w14:textId="77777777" w:rsidR="00F27083" w:rsidRDefault="00F27083">
          <w:pPr>
            <w:divId w:val="959532377"/>
            <w:rPr>
              <w:rFonts w:eastAsia="Times New Roman"/>
            </w:rPr>
          </w:pPr>
          <w:r>
            <w:rPr>
              <w:rFonts w:eastAsia="Times New Roman"/>
            </w:rPr>
            <w:t xml:space="preserve">Global  Initiative  for  Asthma (2016) </w:t>
          </w:r>
          <w:r>
            <w:rPr>
              <w:rFonts w:eastAsia="Times New Roman"/>
              <w:i/>
              <w:iCs/>
            </w:rPr>
            <w:t>BAB II TINJAUAN PUSTAKA</w:t>
          </w:r>
          <w:r>
            <w:rPr>
              <w:rFonts w:eastAsia="Times New Roman"/>
            </w:rPr>
            <w:t>.</w:t>
          </w:r>
        </w:p>
        <w:p w14:paraId="194FA5A3" w14:textId="77777777" w:rsidR="00F27083" w:rsidRDefault="00F27083">
          <w:pPr>
            <w:divId w:val="1904172735"/>
            <w:rPr>
              <w:rFonts w:eastAsia="Times New Roman"/>
            </w:rPr>
          </w:pPr>
          <w:r>
            <w:rPr>
              <w:rFonts w:eastAsia="Times New Roman"/>
            </w:rPr>
            <w:t xml:space="preserve">Gridling, G. and Weiss, B. (2007) </w:t>
          </w:r>
          <w:r>
            <w:rPr>
              <w:rFonts w:eastAsia="Times New Roman"/>
              <w:i/>
              <w:iCs/>
            </w:rPr>
            <w:t>Introduction to Microcontrollers</w:t>
          </w:r>
          <w:r>
            <w:rPr>
              <w:rFonts w:eastAsia="Times New Roman"/>
            </w:rPr>
            <w:t>.</w:t>
          </w:r>
        </w:p>
        <w:p w14:paraId="1F921C08" w14:textId="77777777" w:rsidR="00F27083" w:rsidRDefault="00F27083">
          <w:pPr>
            <w:divId w:val="1525052304"/>
            <w:rPr>
              <w:rFonts w:eastAsia="Times New Roman"/>
            </w:rPr>
          </w:pPr>
          <w:r>
            <w:rPr>
              <w:rFonts w:eastAsia="Times New Roman"/>
            </w:rPr>
            <w:t xml:space="preserve">Ihdaniyati, A.I. and Arifah, S. (2013) </w:t>
          </w:r>
          <w:r>
            <w:rPr>
              <w:rFonts w:eastAsia="Times New Roman"/>
              <w:i/>
              <w:iCs/>
            </w:rPr>
            <w:t>Hubungan Tingkat Kecemasan dengan … (Atina Inayah Ihdaniyati) HUBUNGAN TINGKAT KECEMASAN DENGAN MEKANISME KOPING PADA PASIEN GAGAL JANTUNG KONGESTIF DI RSU PANDAN ARANG BOYOLALI</w:t>
          </w:r>
          <w:r>
            <w:rPr>
              <w:rFonts w:eastAsia="Times New Roman"/>
            </w:rPr>
            <w:t>.</w:t>
          </w:r>
        </w:p>
        <w:p w14:paraId="434A3320" w14:textId="77777777" w:rsidR="00F27083" w:rsidRDefault="00F27083">
          <w:pPr>
            <w:divId w:val="1961061957"/>
            <w:rPr>
              <w:rFonts w:eastAsia="Times New Roman"/>
            </w:rPr>
          </w:pPr>
          <w:r>
            <w:rPr>
              <w:rFonts w:eastAsia="Times New Roman"/>
            </w:rPr>
            <w:t xml:space="preserve">Inayah Ulfah (2019) </w:t>
          </w:r>
          <w:r>
            <w:rPr>
              <w:rFonts w:eastAsia="Times New Roman"/>
              <w:i/>
              <w:iCs/>
            </w:rPr>
            <w:t>SKRINING MASALAH KESEHATAN JIWA DENGAN KUESIONER DASS-42 PADA CIVITAS UIN SYARIF HIDAYATULLAH JAKARTA YANG MEMILIKI RIWAYAT HIPERTENSI</w:t>
          </w:r>
          <w:r>
            <w:rPr>
              <w:rFonts w:eastAsia="Times New Roman"/>
            </w:rPr>
            <w:t>.</w:t>
          </w:r>
        </w:p>
        <w:p w14:paraId="109832C3" w14:textId="77777777" w:rsidR="00F27083" w:rsidRDefault="00F27083">
          <w:pPr>
            <w:divId w:val="1660422252"/>
            <w:rPr>
              <w:rFonts w:eastAsia="Times New Roman"/>
            </w:rPr>
          </w:pPr>
          <w:r>
            <w:rPr>
              <w:rFonts w:eastAsia="Times New Roman"/>
            </w:rPr>
            <w:t xml:space="preserve">Lawrence, R. (2014) ‘Integration and virtualization of relational SQL and NoSQL systems including MySQL and MongoDB’, </w:t>
          </w:r>
          <w:r>
            <w:rPr>
              <w:rFonts w:eastAsia="Times New Roman"/>
              <w:i/>
              <w:iCs/>
            </w:rPr>
            <w:t>Proceedings - 2014 International Conference on Computational Science and Computational Intelligence, CSCI 2014</w:t>
          </w:r>
          <w:r>
            <w:rPr>
              <w:rFonts w:eastAsia="Times New Roman"/>
            </w:rPr>
            <w:t>, 1(July), pp. 285–290. Available at: https://doi.org/10.1109/CSCI.2014.56.</w:t>
          </w:r>
        </w:p>
        <w:p w14:paraId="39E0180A" w14:textId="77777777" w:rsidR="00F27083" w:rsidRDefault="00F27083">
          <w:pPr>
            <w:divId w:val="436869770"/>
            <w:rPr>
              <w:rFonts w:eastAsia="Times New Roman"/>
            </w:rPr>
          </w:pPr>
          <w:r>
            <w:rPr>
              <w:rFonts w:eastAsia="Times New Roman"/>
            </w:rPr>
            <w:t xml:space="preserve">Lee, E.H. </w:t>
          </w:r>
          <w:r>
            <w:rPr>
              <w:rFonts w:eastAsia="Times New Roman"/>
              <w:i/>
              <w:iCs/>
            </w:rPr>
            <w:t>et al.</w:t>
          </w:r>
          <w:r>
            <w:rPr>
              <w:rFonts w:eastAsia="Times New Roman"/>
            </w:rPr>
            <w:t xml:space="preserve"> (2019) ‘The 21-Item and 12-Item Versions of the Depression Anxiety Stress Scales: Psychometric Evaluation in a Korean Population’, </w:t>
          </w:r>
          <w:r>
            <w:rPr>
              <w:rFonts w:eastAsia="Times New Roman"/>
              <w:i/>
              <w:iCs/>
            </w:rPr>
            <w:t>Asian Nursing Research</w:t>
          </w:r>
          <w:r>
            <w:rPr>
              <w:rFonts w:eastAsia="Times New Roman"/>
            </w:rPr>
            <w:t>, 13(1), pp. 30–37. Available at: https://doi.org/10.1016/j.anr.2018.11.006.</w:t>
          </w:r>
        </w:p>
        <w:p w14:paraId="6507101F" w14:textId="77777777" w:rsidR="00F27083" w:rsidRDefault="00F27083">
          <w:pPr>
            <w:divId w:val="1068460462"/>
            <w:rPr>
              <w:rFonts w:eastAsia="Times New Roman"/>
            </w:rPr>
          </w:pPr>
          <w:r>
            <w:rPr>
              <w:rFonts w:eastAsia="Times New Roman"/>
            </w:rPr>
            <w:t xml:space="preserve">Made Adnyani Praktisi Yoga dan Guru SMA Negeri, N. (2018) </w:t>
          </w:r>
          <w:r>
            <w:rPr>
              <w:rFonts w:eastAsia="Times New Roman"/>
              <w:i/>
              <w:iCs/>
            </w:rPr>
            <w:t>KERJA ANATOMI TUBUH DALAM YOGA ASANA Oleh</w:t>
          </w:r>
          <w:r>
            <w:rPr>
              <w:rFonts w:eastAsia="Times New Roman"/>
            </w:rPr>
            <w:t xml:space="preserve">, </w:t>
          </w:r>
          <w:r>
            <w:rPr>
              <w:rFonts w:eastAsia="Times New Roman"/>
              <w:i/>
              <w:iCs/>
            </w:rPr>
            <w:t>YOGA DAN KESEHATAN</w:t>
          </w:r>
          <w:r>
            <w:rPr>
              <w:rFonts w:eastAsia="Times New Roman"/>
            </w:rPr>
            <w:t>.</w:t>
          </w:r>
        </w:p>
        <w:p w14:paraId="5B0262F5" w14:textId="77777777" w:rsidR="00F27083" w:rsidRDefault="00F27083">
          <w:pPr>
            <w:divId w:val="1808203867"/>
            <w:rPr>
              <w:rFonts w:eastAsia="Times New Roman"/>
            </w:rPr>
          </w:pPr>
          <w:r>
            <w:rPr>
              <w:rFonts w:eastAsia="Times New Roman"/>
            </w:rPr>
            <w:t xml:space="preserve">Mohan, C. (2013) ‘History repeats itself: Sensible and NonsenSQL aspects of the NoSQL hoopla’, </w:t>
          </w:r>
          <w:r>
            <w:rPr>
              <w:rFonts w:eastAsia="Times New Roman"/>
              <w:i/>
              <w:iCs/>
            </w:rPr>
            <w:t>ACM International Conference Proceeding Series</w:t>
          </w:r>
          <w:r>
            <w:rPr>
              <w:rFonts w:eastAsia="Times New Roman"/>
            </w:rPr>
            <w:t>, pp. 11–16. Available at: https://doi.org/10.1145/2452376.2452378.</w:t>
          </w:r>
        </w:p>
        <w:p w14:paraId="059B27DA" w14:textId="77777777" w:rsidR="00F27083" w:rsidRDefault="00F27083">
          <w:pPr>
            <w:divId w:val="592321769"/>
            <w:rPr>
              <w:rFonts w:eastAsia="Times New Roman"/>
            </w:rPr>
          </w:pPr>
          <w:r>
            <w:rPr>
              <w:rFonts w:eastAsia="Times New Roman"/>
            </w:rPr>
            <w:t>NodeMCU DataSheet (2020) ‘NodeMCU’.</w:t>
          </w:r>
        </w:p>
        <w:p w14:paraId="2C547751" w14:textId="77777777" w:rsidR="00F27083" w:rsidRDefault="00F27083">
          <w:pPr>
            <w:divId w:val="962007287"/>
            <w:rPr>
              <w:rFonts w:eastAsia="Times New Roman"/>
            </w:rPr>
          </w:pPr>
          <w:r>
            <w:rPr>
              <w:rFonts w:eastAsia="Times New Roman"/>
            </w:rPr>
            <w:t xml:space="preserve">Patrick, J., Dyck, M. and Bramston, P. (2010) ‘Depression Anxiety Stress Scale: Is it valid for children and adolescents?’, </w:t>
          </w:r>
          <w:r>
            <w:rPr>
              <w:rFonts w:eastAsia="Times New Roman"/>
              <w:i/>
              <w:iCs/>
            </w:rPr>
            <w:t>Journal of Clinical Psychology</w:t>
          </w:r>
          <w:r>
            <w:rPr>
              <w:rFonts w:eastAsia="Times New Roman"/>
            </w:rPr>
            <w:t>, 66(9), pp. 996–1007. Available at: https://doi.org/10.1002/jclp.20696.</w:t>
          </w:r>
        </w:p>
        <w:p w14:paraId="3F721CD7" w14:textId="77777777" w:rsidR="00F27083" w:rsidRDefault="00F27083">
          <w:pPr>
            <w:divId w:val="1923950931"/>
            <w:rPr>
              <w:rFonts w:eastAsia="Times New Roman"/>
            </w:rPr>
          </w:pPr>
          <w:r>
            <w:rPr>
              <w:rFonts w:eastAsia="Times New Roman"/>
            </w:rPr>
            <w:t xml:space="preserve">Picking, R. </w:t>
          </w:r>
          <w:r>
            <w:rPr>
              <w:rFonts w:eastAsia="Times New Roman"/>
              <w:i/>
              <w:iCs/>
            </w:rPr>
            <w:t>et al.</w:t>
          </w:r>
          <w:r>
            <w:rPr>
              <w:rFonts w:eastAsia="Times New Roman"/>
            </w:rPr>
            <w:t xml:space="preserve"> (2017) </w:t>
          </w:r>
          <w:r>
            <w:rPr>
              <w:rFonts w:eastAsia="Times New Roman"/>
              <w:i/>
              <w:iCs/>
            </w:rPr>
            <w:t>2017 Internet Technologies and Applications (ITA) : proceedings of the Seventh International Conference : Tuesday 12th - Friday 15th September 2017, Wrexham Glyndŵr University, Wales, UK</w:t>
          </w:r>
          <w:r>
            <w:rPr>
              <w:rFonts w:eastAsia="Times New Roman"/>
            </w:rPr>
            <w:t>.</w:t>
          </w:r>
        </w:p>
        <w:p w14:paraId="17C949B6" w14:textId="77777777" w:rsidR="00F27083" w:rsidRDefault="00F27083">
          <w:pPr>
            <w:divId w:val="1754929864"/>
            <w:rPr>
              <w:rFonts w:eastAsia="Times New Roman"/>
            </w:rPr>
          </w:pPr>
          <w:r>
            <w:rPr>
              <w:rFonts w:eastAsia="Times New Roman"/>
            </w:rPr>
            <w:t xml:space="preserve">Radityo, W.E. (2020) </w:t>
          </w:r>
          <w:r>
            <w:rPr>
              <w:rFonts w:eastAsia="Times New Roman"/>
              <w:i/>
              <w:iCs/>
            </w:rPr>
            <w:t>DEPRESI DAN GANGGUAN TIDUR</w:t>
          </w:r>
          <w:r>
            <w:rPr>
              <w:rFonts w:eastAsia="Times New Roman"/>
            </w:rPr>
            <w:t>.</w:t>
          </w:r>
        </w:p>
        <w:p w14:paraId="201D8A49" w14:textId="77777777" w:rsidR="00F27083" w:rsidRDefault="00F27083">
          <w:pPr>
            <w:divId w:val="2107847857"/>
            <w:rPr>
              <w:rFonts w:eastAsia="Times New Roman"/>
            </w:rPr>
          </w:pPr>
          <w:r>
            <w:rPr>
              <w:rFonts w:eastAsia="Times New Roman"/>
            </w:rPr>
            <w:t xml:space="preserve">Ruskandi, J.H. (2021) </w:t>
          </w:r>
          <w:r>
            <w:rPr>
              <w:rFonts w:eastAsia="Times New Roman"/>
              <w:i/>
              <w:iCs/>
            </w:rPr>
            <w:t>KECEMASAN REMAJA PADA MASA PANDEMI COVID-19</w:t>
          </w:r>
          <w:r>
            <w:rPr>
              <w:rFonts w:eastAsia="Times New Roman"/>
            </w:rPr>
            <w:t>. Available at: http://jurnal.globalhealthsciencegroup.com/index.php/JPPP.</w:t>
          </w:r>
        </w:p>
        <w:p w14:paraId="284ECAB8" w14:textId="77777777" w:rsidR="00F27083" w:rsidRDefault="00F27083">
          <w:pPr>
            <w:divId w:val="241447970"/>
            <w:rPr>
              <w:rFonts w:eastAsia="Times New Roman"/>
            </w:rPr>
          </w:pPr>
          <w:r>
            <w:rPr>
              <w:rFonts w:eastAsia="Times New Roman"/>
            </w:rPr>
            <w:t>Suliyanti, W.N. (2019a) ‘STUDI LITERATUR BASIS DATA SQL DAN NOSQL’, 8(1).</w:t>
          </w:r>
        </w:p>
        <w:p w14:paraId="71C3B129" w14:textId="77777777" w:rsidR="00F27083" w:rsidRDefault="00F27083">
          <w:pPr>
            <w:divId w:val="299847546"/>
            <w:rPr>
              <w:rFonts w:eastAsia="Times New Roman"/>
            </w:rPr>
          </w:pPr>
          <w:r>
            <w:rPr>
              <w:rFonts w:eastAsia="Times New Roman"/>
            </w:rPr>
            <w:t xml:space="preserve">Suliyanti, W.N. (2019b) ‘Studi Literatur Basis Data SQL dan NoSQL’, </w:t>
          </w:r>
          <w:r>
            <w:rPr>
              <w:rFonts w:eastAsia="Times New Roman"/>
              <w:i/>
              <w:iCs/>
            </w:rPr>
            <w:t>Kilat</w:t>
          </w:r>
          <w:r>
            <w:rPr>
              <w:rFonts w:eastAsia="Times New Roman"/>
            </w:rPr>
            <w:t>, 8(1), pp. 48–51. Available at: https://doi.org/10.33322/kilat.v8i1.460.</w:t>
          </w:r>
        </w:p>
        <w:p w14:paraId="7B705432" w14:textId="77777777" w:rsidR="00F27083" w:rsidRDefault="00F27083">
          <w:pPr>
            <w:divId w:val="757480407"/>
            <w:rPr>
              <w:rFonts w:eastAsia="Times New Roman"/>
            </w:rPr>
          </w:pPr>
          <w:r>
            <w:rPr>
              <w:rFonts w:eastAsia="Times New Roman"/>
            </w:rPr>
            <w:t xml:space="preserve">Tran, T.D., Tran, T. and Fisher, J. (2013) ‘Validation of the depression anxiety stress scales (DASS) 21 as a screening instrument for depression and anxiety in a rural community-based cohort of northern Vietnamese women’, </w:t>
          </w:r>
          <w:r>
            <w:rPr>
              <w:rFonts w:eastAsia="Times New Roman"/>
              <w:i/>
              <w:iCs/>
            </w:rPr>
            <w:t>BMC Psychiatry</w:t>
          </w:r>
          <w:r>
            <w:rPr>
              <w:rFonts w:eastAsia="Times New Roman"/>
            </w:rPr>
            <w:t>, 13. Available at: https://doi.org/10.1186/1471-244X-13-24.</w:t>
          </w:r>
        </w:p>
        <w:p w14:paraId="1F5B0E5B" w14:textId="77777777" w:rsidR="00F27083" w:rsidRDefault="00F27083">
          <w:pPr>
            <w:divId w:val="1331979979"/>
            <w:rPr>
              <w:rFonts w:eastAsia="Times New Roman"/>
            </w:rPr>
          </w:pPr>
          <w:r>
            <w:rPr>
              <w:rFonts w:eastAsia="Times New Roman"/>
            </w:rPr>
            <w:t xml:space="preserve">Wang, R. and Yang, Z. (2020) </w:t>
          </w:r>
          <w:r>
            <w:rPr>
              <w:rFonts w:eastAsia="Times New Roman"/>
              <w:i/>
              <w:iCs/>
            </w:rPr>
            <w:t>SQL vs NoSQL: A Performance Comparison</w:t>
          </w:r>
          <w:r>
            <w:rPr>
              <w:rFonts w:eastAsia="Times New Roman"/>
            </w:rPr>
            <w:t>. Available at: https://en.wikipedia.org/wiki/CAP_theorem.</w:t>
          </w:r>
        </w:p>
        <w:p w14:paraId="03428D35" w14:textId="77777777" w:rsidR="00F27083" w:rsidRDefault="00F27083">
          <w:pPr>
            <w:divId w:val="614286568"/>
            <w:rPr>
              <w:rFonts w:eastAsia="Times New Roman"/>
            </w:rPr>
          </w:pPr>
          <w:r>
            <w:rPr>
              <w:rFonts w:eastAsia="Times New Roman"/>
            </w:rPr>
            <w:t xml:space="preserve">Yardley, L. and Moss-Morris, R. (2009) ‘Current issues and new directions in psychology and health: Increasing the quantity and quality of health psychology research’, </w:t>
          </w:r>
          <w:r>
            <w:rPr>
              <w:rFonts w:eastAsia="Times New Roman"/>
              <w:i/>
              <w:iCs/>
            </w:rPr>
            <w:t>Psychology and Health</w:t>
          </w:r>
          <w:r>
            <w:rPr>
              <w:rFonts w:eastAsia="Times New Roman"/>
            </w:rPr>
            <w:t>, pp. 1–4. Available at: https://doi.org/10.1080/08870440802618825.</w:t>
          </w:r>
        </w:p>
        <w:p w14:paraId="2B2FDD0F" w14:textId="77777777" w:rsidR="00F27083" w:rsidRDefault="00F27083">
          <w:pPr>
            <w:divId w:val="254245218"/>
            <w:rPr>
              <w:rFonts w:eastAsia="Times New Roman"/>
            </w:rPr>
          </w:pPr>
          <w:r>
            <w:rPr>
              <w:rFonts w:eastAsia="Times New Roman"/>
            </w:rPr>
            <w:lastRenderedPageBreak/>
            <w:t xml:space="preserve">Yulian, R. and Suprianto, B. (2017) </w:t>
          </w:r>
          <w:r>
            <w:rPr>
              <w:rFonts w:eastAsia="Times New Roman"/>
              <w:i/>
              <w:iCs/>
            </w:rPr>
            <w:t>RANCANG BANGUN PHOTOPLETHYSMOGRAPHY (PPG) TIPE GELANG TANGAN UNTUK MENGHITUNG DETAK JANTUNG BERBASIS ARDUINO</w:t>
          </w:r>
          <w:r>
            <w:rPr>
              <w:rFonts w:eastAsia="Times New Roman"/>
            </w:rPr>
            <w:t>.</w:t>
          </w:r>
        </w:p>
        <w:p w14:paraId="664041C5" w14:textId="77777777" w:rsidR="00F27083" w:rsidRDefault="00F27083">
          <w:pPr>
            <w:divId w:val="1592739215"/>
            <w:rPr>
              <w:rFonts w:eastAsia="Times New Roman"/>
            </w:rPr>
          </w:pPr>
          <w:r>
            <w:rPr>
              <w:rFonts w:eastAsia="Times New Roman"/>
            </w:rPr>
            <w:t xml:space="preserve">ZENNY NURHANDINIE PUTRI (2017) </w:t>
          </w:r>
          <w:r>
            <w:rPr>
              <w:rFonts w:eastAsia="Times New Roman"/>
              <w:i/>
              <w:iCs/>
            </w:rPr>
            <w:t>2.2. Faktor-faktor yang Mempengaruhi Viskositas Darah</w:t>
          </w:r>
          <w:r>
            <w:rPr>
              <w:rFonts w:eastAsia="Times New Roman"/>
            </w:rPr>
            <w:t>.</w:t>
          </w:r>
        </w:p>
        <w:p w14:paraId="4A2811AF" w14:textId="77777777" w:rsidR="00F27083" w:rsidRDefault="00F27083">
          <w:pPr>
            <w:divId w:val="769157277"/>
            <w:rPr>
              <w:rFonts w:eastAsia="Times New Roman"/>
            </w:rPr>
          </w:pPr>
          <w:r>
            <w:rPr>
              <w:rFonts w:eastAsia="Times New Roman"/>
            </w:rPr>
            <w:t xml:space="preserve">Zhang, G. </w:t>
          </w:r>
          <w:r>
            <w:rPr>
              <w:rFonts w:eastAsia="Times New Roman"/>
              <w:i/>
              <w:iCs/>
            </w:rPr>
            <w:t>et al.</w:t>
          </w:r>
          <w:r>
            <w:rPr>
              <w:rFonts w:eastAsia="Times New Roman"/>
            </w:rPr>
            <w:t xml:space="preserve"> (2020) ‘A Noninvasive Blood Glucose Monitoring System Based on Smartphone PPG Signal Processing and Machine Learning’, </w:t>
          </w:r>
          <w:r>
            <w:rPr>
              <w:rFonts w:eastAsia="Times New Roman"/>
              <w:i/>
              <w:iCs/>
            </w:rPr>
            <w:t>IEEE Transactions on Industrial Informatics</w:t>
          </w:r>
          <w:r>
            <w:rPr>
              <w:rFonts w:eastAsia="Times New Roman"/>
            </w:rPr>
            <w:t>, 16(11), pp. 7209–7218. Available at: https://doi.org/10.1109/TII.2020.2975222.</w:t>
          </w:r>
        </w:p>
        <w:p w14:paraId="088909D6" w14:textId="7E3B4EB9" w:rsidR="00BA53A8" w:rsidRPr="00BA3741" w:rsidRDefault="00F27083" w:rsidP="00642147">
          <w:pPr>
            <w:spacing w:line="360" w:lineRule="auto"/>
            <w:jc w:val="both"/>
            <w:rPr>
              <w:rFonts w:ascii="tim" w:hAnsi="tim" w:cs="Times New Roman"/>
              <w:color w:val="000000" w:themeColor="text1"/>
              <w:sz w:val="24"/>
            </w:rPr>
          </w:pPr>
          <w:r>
            <w:rPr>
              <w:rFonts w:eastAsia="Times New Roman"/>
            </w:rPr>
            <w:t> </w:t>
          </w:r>
        </w:p>
      </w:sdtContent>
    </w:sdt>
    <w:sectPr w:rsidR="00BA53A8" w:rsidRPr="00BA374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82EC7" w14:textId="77777777" w:rsidR="00B36A45" w:rsidRDefault="00B36A45">
      <w:pPr>
        <w:spacing w:line="240" w:lineRule="auto"/>
      </w:pPr>
      <w:r>
        <w:separator/>
      </w:r>
    </w:p>
  </w:endnote>
  <w:endnote w:type="continuationSeparator" w:id="0">
    <w:p w14:paraId="32D7CD98" w14:textId="77777777" w:rsidR="00B36A45" w:rsidRDefault="00B36A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
    <w:altName w:val="Cambria"/>
    <w:panose1 w:val="00000000000000000000"/>
    <w:charset w:val="00"/>
    <w:family w:val="roman"/>
    <w:notTrueType/>
    <w:pitch w:val="default"/>
  </w:font>
  <w:font w:name="TimesNewRomanPS-ItalicMT">
    <w:altName w:val="Ethnocentric Rg"/>
    <w:charset w:val="00"/>
    <w:family w:val="auto"/>
    <w:pitch w:val="default"/>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86FEF" w14:textId="77777777" w:rsidR="00B36A45" w:rsidRDefault="00B36A45">
      <w:r>
        <w:separator/>
      </w:r>
    </w:p>
  </w:footnote>
  <w:footnote w:type="continuationSeparator" w:id="0">
    <w:p w14:paraId="60CE3C98" w14:textId="77777777" w:rsidR="00B36A45" w:rsidRDefault="00B36A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34B62"/>
    <w:multiLevelType w:val="multilevel"/>
    <w:tmpl w:val="01734B62"/>
    <w:lvl w:ilvl="0">
      <w:start w:val="1"/>
      <w:numFmt w:val="lowerLetter"/>
      <w:lvlText w:val="%1."/>
      <w:lvlJc w:val="left"/>
      <w:pPr>
        <w:ind w:left="1440" w:hanging="360"/>
      </w:pPr>
      <w:rPr>
        <w:rFont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1" w15:restartNumberingAfterBreak="0">
    <w:nsid w:val="10C808EE"/>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81099E"/>
    <w:multiLevelType w:val="multilevel"/>
    <w:tmpl w:val="1281099E"/>
    <w:lvl w:ilvl="0">
      <w:start w:val="1"/>
      <w:numFmt w:val="decimal"/>
      <w:lvlText w:val="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37E0D4B"/>
    <w:multiLevelType w:val="multilevel"/>
    <w:tmpl w:val="137E0D4B"/>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4732207"/>
    <w:multiLevelType w:val="hybridMultilevel"/>
    <w:tmpl w:val="4F18A030"/>
    <w:lvl w:ilvl="0" w:tplc="FFFFFFFF">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B0679FD"/>
    <w:multiLevelType w:val="multilevel"/>
    <w:tmpl w:val="1B0679F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4865EF5"/>
    <w:multiLevelType w:val="hybridMultilevel"/>
    <w:tmpl w:val="2A2EB2A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0" w15:restartNumberingAfterBreak="0">
    <w:nsid w:val="34600FE5"/>
    <w:multiLevelType w:val="multilevel"/>
    <w:tmpl w:val="34600FE5"/>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5D856FB"/>
    <w:multiLevelType w:val="multilevel"/>
    <w:tmpl w:val="35D856FB"/>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AED67CD"/>
    <w:multiLevelType w:val="hybridMultilevel"/>
    <w:tmpl w:val="24C04608"/>
    <w:lvl w:ilvl="0" w:tplc="FFFFFFFF">
      <w:start w:val="1"/>
      <w:numFmt w:val="decimal"/>
      <w:lvlText w:val="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BE32A84"/>
    <w:multiLevelType w:val="hybridMultilevel"/>
    <w:tmpl w:val="68089120"/>
    <w:lvl w:ilvl="0" w:tplc="23AE5738">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CAE2D24"/>
    <w:multiLevelType w:val="hybridMultilevel"/>
    <w:tmpl w:val="0E7C29F6"/>
    <w:lvl w:ilvl="0" w:tplc="23AE5738">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E520E2"/>
    <w:multiLevelType w:val="multilevel"/>
    <w:tmpl w:val="41E520E2"/>
    <w:lvl w:ilvl="0">
      <w:start w:val="1"/>
      <w:numFmt w:val="decimal"/>
      <w:lvlText w:val="2.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D242F29"/>
    <w:multiLevelType w:val="multilevel"/>
    <w:tmpl w:val="4D242F29"/>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4591C4E"/>
    <w:multiLevelType w:val="hybridMultilevel"/>
    <w:tmpl w:val="24C04608"/>
    <w:lvl w:ilvl="0" w:tplc="335470E8">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2D55559"/>
    <w:multiLevelType w:val="hybridMultilevel"/>
    <w:tmpl w:val="0B6ED7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6C95637C"/>
    <w:multiLevelType w:val="multilevel"/>
    <w:tmpl w:val="6C95637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4" w15:restartNumberingAfterBreak="0">
    <w:nsid w:val="764B5A9E"/>
    <w:multiLevelType w:val="hybridMultilevel"/>
    <w:tmpl w:val="365E33FC"/>
    <w:lvl w:ilvl="0" w:tplc="30A6C466">
      <w:start w:val="1"/>
      <w:numFmt w:val="decimal"/>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9237A4B"/>
    <w:multiLevelType w:val="hybridMultilevel"/>
    <w:tmpl w:val="A66AE3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BA11EC1"/>
    <w:multiLevelType w:val="hybridMultilevel"/>
    <w:tmpl w:val="24C04608"/>
    <w:lvl w:ilvl="0" w:tplc="FFFFFFFF">
      <w:start w:val="1"/>
      <w:numFmt w:val="decimal"/>
      <w:lvlText w:val="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88759908">
    <w:abstractNumId w:val="22"/>
  </w:num>
  <w:num w:numId="2" w16cid:durableId="2089617809">
    <w:abstractNumId w:val="17"/>
  </w:num>
  <w:num w:numId="3" w16cid:durableId="285742926">
    <w:abstractNumId w:val="5"/>
  </w:num>
  <w:num w:numId="4" w16cid:durableId="1062217459">
    <w:abstractNumId w:val="6"/>
  </w:num>
  <w:num w:numId="5" w16cid:durableId="1155339790">
    <w:abstractNumId w:val="10"/>
  </w:num>
  <w:num w:numId="6" w16cid:durableId="1219168995">
    <w:abstractNumId w:val="2"/>
  </w:num>
  <w:num w:numId="7" w16cid:durableId="1878926411">
    <w:abstractNumId w:val="3"/>
  </w:num>
  <w:num w:numId="8" w16cid:durableId="438985584">
    <w:abstractNumId w:val="16"/>
  </w:num>
  <w:num w:numId="9" w16cid:durableId="1611888704">
    <w:abstractNumId w:val="15"/>
  </w:num>
  <w:num w:numId="10" w16cid:durableId="464929928">
    <w:abstractNumId w:val="0"/>
  </w:num>
  <w:num w:numId="11" w16cid:durableId="1432122605">
    <w:abstractNumId w:val="11"/>
  </w:num>
  <w:num w:numId="12" w16cid:durableId="1730303143">
    <w:abstractNumId w:val="8"/>
  </w:num>
  <w:num w:numId="13" w16cid:durableId="1984385788">
    <w:abstractNumId w:val="21"/>
  </w:num>
  <w:num w:numId="14" w16cid:durableId="1562054046">
    <w:abstractNumId w:val="9"/>
  </w:num>
  <w:num w:numId="15" w16cid:durableId="1995526153">
    <w:abstractNumId w:val="23"/>
  </w:num>
  <w:num w:numId="16" w16cid:durableId="58284100">
    <w:abstractNumId w:val="19"/>
  </w:num>
  <w:num w:numId="17" w16cid:durableId="119881124">
    <w:abstractNumId w:val="25"/>
  </w:num>
  <w:num w:numId="18" w16cid:durableId="171066845">
    <w:abstractNumId w:val="24"/>
  </w:num>
  <w:num w:numId="19" w16cid:durableId="892228107">
    <w:abstractNumId w:val="14"/>
  </w:num>
  <w:num w:numId="20" w16cid:durableId="157383415">
    <w:abstractNumId w:val="13"/>
  </w:num>
  <w:num w:numId="21" w16cid:durableId="685524291">
    <w:abstractNumId w:val="18"/>
  </w:num>
  <w:num w:numId="22" w16cid:durableId="282007242">
    <w:abstractNumId w:val="26"/>
  </w:num>
  <w:num w:numId="23" w16cid:durableId="1602028497">
    <w:abstractNumId w:val="12"/>
  </w:num>
  <w:num w:numId="24" w16cid:durableId="1977904612">
    <w:abstractNumId w:val="4"/>
  </w:num>
  <w:num w:numId="25" w16cid:durableId="22748130">
    <w:abstractNumId w:val="20"/>
  </w:num>
  <w:num w:numId="26" w16cid:durableId="232618054">
    <w:abstractNumId w:val="1"/>
  </w:num>
  <w:num w:numId="27" w16cid:durableId="3035067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D0433"/>
    <w:rsid w:val="0001268A"/>
    <w:rsid w:val="00033334"/>
    <w:rsid w:val="000B496D"/>
    <w:rsid w:val="000B79F3"/>
    <w:rsid w:val="000E5703"/>
    <w:rsid w:val="00120B3A"/>
    <w:rsid w:val="00141D27"/>
    <w:rsid w:val="00141D72"/>
    <w:rsid w:val="00164637"/>
    <w:rsid w:val="001669CC"/>
    <w:rsid w:val="00170072"/>
    <w:rsid w:val="0017094B"/>
    <w:rsid w:val="001951C8"/>
    <w:rsid w:val="001B1B58"/>
    <w:rsid w:val="001E5F74"/>
    <w:rsid w:val="001E746C"/>
    <w:rsid w:val="001F7E81"/>
    <w:rsid w:val="00215F74"/>
    <w:rsid w:val="00261A39"/>
    <w:rsid w:val="002620DF"/>
    <w:rsid w:val="00266226"/>
    <w:rsid w:val="002849BA"/>
    <w:rsid w:val="002A33ED"/>
    <w:rsid w:val="002D424A"/>
    <w:rsid w:val="002E3557"/>
    <w:rsid w:val="002E3632"/>
    <w:rsid w:val="002F121A"/>
    <w:rsid w:val="00313D25"/>
    <w:rsid w:val="00317398"/>
    <w:rsid w:val="003272DF"/>
    <w:rsid w:val="00340657"/>
    <w:rsid w:val="003513B5"/>
    <w:rsid w:val="00357D22"/>
    <w:rsid w:val="003611D6"/>
    <w:rsid w:val="003A13B4"/>
    <w:rsid w:val="003A4097"/>
    <w:rsid w:val="003B1A54"/>
    <w:rsid w:val="003C5E90"/>
    <w:rsid w:val="003E0EE1"/>
    <w:rsid w:val="003E2AA9"/>
    <w:rsid w:val="003F76B7"/>
    <w:rsid w:val="00421804"/>
    <w:rsid w:val="0044190C"/>
    <w:rsid w:val="0045607C"/>
    <w:rsid w:val="00457823"/>
    <w:rsid w:val="00462B88"/>
    <w:rsid w:val="00467A8F"/>
    <w:rsid w:val="0052741A"/>
    <w:rsid w:val="0053444B"/>
    <w:rsid w:val="00541076"/>
    <w:rsid w:val="00550C54"/>
    <w:rsid w:val="00552B33"/>
    <w:rsid w:val="00583733"/>
    <w:rsid w:val="0059570A"/>
    <w:rsid w:val="005D30EC"/>
    <w:rsid w:val="005F1117"/>
    <w:rsid w:val="00642147"/>
    <w:rsid w:val="0064317E"/>
    <w:rsid w:val="006640CE"/>
    <w:rsid w:val="00684285"/>
    <w:rsid w:val="00691BC2"/>
    <w:rsid w:val="00697468"/>
    <w:rsid w:val="006B7C61"/>
    <w:rsid w:val="00716572"/>
    <w:rsid w:val="00717421"/>
    <w:rsid w:val="0073645B"/>
    <w:rsid w:val="00775387"/>
    <w:rsid w:val="00775954"/>
    <w:rsid w:val="0077670E"/>
    <w:rsid w:val="00783D13"/>
    <w:rsid w:val="007B02A6"/>
    <w:rsid w:val="007E5902"/>
    <w:rsid w:val="00823397"/>
    <w:rsid w:val="00830695"/>
    <w:rsid w:val="008328D1"/>
    <w:rsid w:val="00853040"/>
    <w:rsid w:val="00854B38"/>
    <w:rsid w:val="008669D2"/>
    <w:rsid w:val="00875212"/>
    <w:rsid w:val="008A7701"/>
    <w:rsid w:val="008B5912"/>
    <w:rsid w:val="008C45FE"/>
    <w:rsid w:val="009510CB"/>
    <w:rsid w:val="00954476"/>
    <w:rsid w:val="009812FE"/>
    <w:rsid w:val="00986C62"/>
    <w:rsid w:val="009A4B9D"/>
    <w:rsid w:val="009B7032"/>
    <w:rsid w:val="009C13F1"/>
    <w:rsid w:val="009D35D2"/>
    <w:rsid w:val="009D7664"/>
    <w:rsid w:val="00A039A8"/>
    <w:rsid w:val="00A250E9"/>
    <w:rsid w:val="00A26DC5"/>
    <w:rsid w:val="00A35AD1"/>
    <w:rsid w:val="00A5459C"/>
    <w:rsid w:val="00AD0433"/>
    <w:rsid w:val="00AE24CE"/>
    <w:rsid w:val="00B03A23"/>
    <w:rsid w:val="00B25819"/>
    <w:rsid w:val="00B36A45"/>
    <w:rsid w:val="00B46907"/>
    <w:rsid w:val="00B63148"/>
    <w:rsid w:val="00B66EDE"/>
    <w:rsid w:val="00B67B97"/>
    <w:rsid w:val="00B76B20"/>
    <w:rsid w:val="00BA3741"/>
    <w:rsid w:val="00BA4CD0"/>
    <w:rsid w:val="00BA53A8"/>
    <w:rsid w:val="00BD55A3"/>
    <w:rsid w:val="00BE5054"/>
    <w:rsid w:val="00BF71B9"/>
    <w:rsid w:val="00C1446C"/>
    <w:rsid w:val="00C263CD"/>
    <w:rsid w:val="00C3717F"/>
    <w:rsid w:val="00C5494F"/>
    <w:rsid w:val="00C80E3F"/>
    <w:rsid w:val="00C851C7"/>
    <w:rsid w:val="00C94F33"/>
    <w:rsid w:val="00CA6C30"/>
    <w:rsid w:val="00CC24A6"/>
    <w:rsid w:val="00CC2C6A"/>
    <w:rsid w:val="00CD4A03"/>
    <w:rsid w:val="00CE5A18"/>
    <w:rsid w:val="00D21069"/>
    <w:rsid w:val="00D265BD"/>
    <w:rsid w:val="00D44399"/>
    <w:rsid w:val="00D52F5D"/>
    <w:rsid w:val="00D766CD"/>
    <w:rsid w:val="00DA2AAB"/>
    <w:rsid w:val="00DB18AD"/>
    <w:rsid w:val="00DC33E4"/>
    <w:rsid w:val="00DD0810"/>
    <w:rsid w:val="00DF1225"/>
    <w:rsid w:val="00E00397"/>
    <w:rsid w:val="00E230E7"/>
    <w:rsid w:val="00E6429C"/>
    <w:rsid w:val="00E86B4F"/>
    <w:rsid w:val="00EA1F1F"/>
    <w:rsid w:val="00EB1AB8"/>
    <w:rsid w:val="00EE08F4"/>
    <w:rsid w:val="00EE5053"/>
    <w:rsid w:val="00F017B6"/>
    <w:rsid w:val="00F27083"/>
    <w:rsid w:val="00F55854"/>
    <w:rsid w:val="00F63AA4"/>
    <w:rsid w:val="00F71FE9"/>
    <w:rsid w:val="00F86FDD"/>
    <w:rsid w:val="00FA12A8"/>
    <w:rsid w:val="00FE7250"/>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2" fillcolor="white">
      <v:fill color="white"/>
    </o:shapedefaults>
    <o:shapelayout v:ext="edit">
      <o:idmap v:ext="edit" data="2"/>
    </o:shapelayout>
  </w:shapeDefaults>
  <w:decimalSymbol w:val=","/>
  <w:listSeparator w:val=";"/>
  <w14:docId w14:val="05940B46"/>
  <w15:docId w15:val="{BF076DBC-E8F6-4706-A663-6BD2E0A169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rFonts w:ascii="Arial" w:eastAsia="Arial" w:hAnsi="Arial" w:cs="Arial"/>
      <w:sz w:val="22"/>
      <w:szCs w:val="22"/>
      <w:lang w:val="en-GB" w:eastAsia="zh-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rFonts w:ascii="Times New Roman" w:hAnsi="Times New Roman"/>
      <w:color w:val="000000" w:themeColor="text1"/>
      <w:sz w:val="24"/>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rFonts w:ascii="Times New Roman" w:hAnsi="Times New Roman"/>
      <w:color w:val="000000" w:themeColor="text1"/>
      <w:sz w:val="24"/>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cs="Times New Roman"/>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34"/>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szCs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4931087">
      <w:bodyDiv w:val="1"/>
      <w:marLeft w:val="0"/>
      <w:marRight w:val="0"/>
      <w:marTop w:val="0"/>
      <w:marBottom w:val="0"/>
      <w:divBdr>
        <w:top w:val="none" w:sz="0" w:space="0" w:color="auto"/>
        <w:left w:val="none" w:sz="0" w:space="0" w:color="auto"/>
        <w:bottom w:val="none" w:sz="0" w:space="0" w:color="auto"/>
        <w:right w:val="none" w:sz="0" w:space="0" w:color="auto"/>
      </w:divBdr>
      <w:divsChild>
        <w:div w:id="1561290132">
          <w:marLeft w:val="0"/>
          <w:marRight w:val="0"/>
          <w:marTop w:val="0"/>
          <w:marBottom w:val="0"/>
          <w:divBdr>
            <w:top w:val="none" w:sz="0" w:space="0" w:color="auto"/>
            <w:left w:val="none" w:sz="0" w:space="0" w:color="auto"/>
            <w:bottom w:val="none" w:sz="0" w:space="0" w:color="auto"/>
            <w:right w:val="none" w:sz="0" w:space="0" w:color="auto"/>
          </w:divBdr>
          <w:divsChild>
            <w:div w:id="12693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2664293">
      <w:bodyDiv w:val="1"/>
      <w:marLeft w:val="0"/>
      <w:marRight w:val="0"/>
      <w:marTop w:val="0"/>
      <w:marBottom w:val="0"/>
      <w:divBdr>
        <w:top w:val="none" w:sz="0" w:space="0" w:color="auto"/>
        <w:left w:val="none" w:sz="0" w:space="0" w:color="auto"/>
        <w:bottom w:val="none" w:sz="0" w:space="0" w:color="auto"/>
        <w:right w:val="none" w:sz="0" w:space="0" w:color="auto"/>
      </w:divBdr>
      <w:divsChild>
        <w:div w:id="1756776953">
          <w:marLeft w:val="0"/>
          <w:marRight w:val="0"/>
          <w:marTop w:val="0"/>
          <w:marBottom w:val="0"/>
          <w:divBdr>
            <w:top w:val="none" w:sz="0" w:space="0" w:color="auto"/>
            <w:left w:val="none" w:sz="0" w:space="0" w:color="auto"/>
            <w:bottom w:val="none" w:sz="0" w:space="0" w:color="auto"/>
            <w:right w:val="none" w:sz="0" w:space="0" w:color="auto"/>
          </w:divBdr>
          <w:divsChild>
            <w:div w:id="129232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mbeddednesia.com/v1/author/admin/"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C520FD2805342578AC578BA69B2D761"/>
        <w:category>
          <w:name w:val="General"/>
          <w:gallery w:val="placeholder"/>
        </w:category>
        <w:types>
          <w:type w:val="bbPlcHdr"/>
        </w:types>
        <w:behaviors>
          <w:behavior w:val="content"/>
        </w:behaviors>
        <w:guid w:val="{97042CEC-30EA-4308-A93F-E33DA5769F8C}"/>
      </w:docPartPr>
      <w:docPartBody>
        <w:p w:rsidR="00C2247F" w:rsidRDefault="00EC7741" w:rsidP="00EC7741">
          <w:pPr>
            <w:pStyle w:val="DC520FD2805342578AC578BA69B2D761"/>
          </w:pPr>
          <w:r>
            <w:rPr>
              <w:rStyle w:val="PlaceholderText"/>
            </w:rPr>
            <w:t>Click or tap here to enter text.</w:t>
          </w:r>
        </w:p>
      </w:docPartBody>
    </w:docPart>
    <w:docPart>
      <w:docPartPr>
        <w:name w:val="0024E10927B34ABF9B4DFDD3271CC67C"/>
        <w:category>
          <w:name w:val="General"/>
          <w:gallery w:val="placeholder"/>
        </w:category>
        <w:types>
          <w:type w:val="bbPlcHdr"/>
        </w:types>
        <w:behaviors>
          <w:behavior w:val="content"/>
        </w:behaviors>
        <w:guid w:val="{C8A6D3F7-85DC-432F-BDA0-1217640AD1B8}"/>
      </w:docPartPr>
      <w:docPartBody>
        <w:p w:rsidR="00C2247F" w:rsidRDefault="00EC7741" w:rsidP="00EC7741">
          <w:pPr>
            <w:pStyle w:val="0024E10927B34ABF9B4DFDD3271CC67C"/>
          </w:pPr>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802D24">
          <w:pPr>
            <w:pStyle w:val="FD54BF5A5E6B453BA0224FD468CBB6DD"/>
          </w:pPr>
          <w:r>
            <w:rPr>
              <w:rStyle w:val="PlaceholderText"/>
            </w:rPr>
            <w:t>Click or tap here to enter text.</w:t>
          </w:r>
        </w:p>
      </w:docPartBody>
    </w:docPart>
    <w:docPart>
      <w:docPartPr>
        <w:name w:val="764FB4AAB2254A1996DAB9B31DB8CDD2"/>
        <w:category>
          <w:name w:val="General"/>
          <w:gallery w:val="placeholder"/>
        </w:category>
        <w:types>
          <w:type w:val="bbPlcHdr"/>
        </w:types>
        <w:behaviors>
          <w:behavior w:val="content"/>
        </w:behaviors>
        <w:guid w:val="{62BE2C38-62B9-4A09-A044-012CC4BD0286}"/>
      </w:docPartPr>
      <w:docPartBody>
        <w:p w:rsidR="00ED6A4F" w:rsidRDefault="00F05C0D" w:rsidP="00F05C0D">
          <w:pPr>
            <w:pStyle w:val="764FB4AAB2254A1996DAB9B31DB8CDD2"/>
          </w:pPr>
          <w:r>
            <w:rPr>
              <w:rStyle w:val="PlaceholderText"/>
            </w:rPr>
            <w:t>Click or tap here to enter text.</w:t>
          </w:r>
        </w:p>
      </w:docPartBody>
    </w:docPart>
    <w:docPart>
      <w:docPartPr>
        <w:name w:val="BAC86EE385B44853A23251DADC9EFD87"/>
        <w:category>
          <w:name w:val="General"/>
          <w:gallery w:val="placeholder"/>
        </w:category>
        <w:types>
          <w:type w:val="bbPlcHdr"/>
        </w:types>
        <w:behaviors>
          <w:behavior w:val="content"/>
        </w:behaviors>
        <w:guid w:val="{AEC2D1BB-FDA3-4232-8038-C1226E7141BE}"/>
      </w:docPartPr>
      <w:docPartBody>
        <w:p w:rsidR="00ED6A4F" w:rsidRDefault="00F05C0D" w:rsidP="00F05C0D">
          <w:pPr>
            <w:pStyle w:val="BAC86EE385B44853A23251DADC9EFD87"/>
          </w:pPr>
          <w:r>
            <w:rPr>
              <w:rStyle w:val="PlaceholderText"/>
            </w:rPr>
            <w:t>Click or tap here to enter text.</w:t>
          </w:r>
        </w:p>
      </w:docPartBody>
    </w:docPart>
    <w:docPart>
      <w:docPartPr>
        <w:name w:val="637AD8787D2C4A9CAE5D0C6DBCD58849"/>
        <w:category>
          <w:name w:val="General"/>
          <w:gallery w:val="placeholder"/>
        </w:category>
        <w:types>
          <w:type w:val="bbPlcHdr"/>
        </w:types>
        <w:behaviors>
          <w:behavior w:val="content"/>
        </w:behaviors>
        <w:guid w:val="{863E22A9-F62E-4A35-AF9A-9BEF5525875E}"/>
      </w:docPartPr>
      <w:docPartBody>
        <w:p w:rsidR="00ED6A4F" w:rsidRDefault="00F05C0D" w:rsidP="00F05C0D">
          <w:pPr>
            <w:pStyle w:val="637AD8787D2C4A9CAE5D0C6DBCD58849"/>
          </w:pPr>
          <w:r>
            <w:rPr>
              <w:rStyle w:val="PlaceholderText"/>
            </w:rPr>
            <w:t>Click or tap here to enter text.</w:t>
          </w:r>
        </w:p>
      </w:docPartBody>
    </w:docPart>
    <w:docPart>
      <w:docPartPr>
        <w:name w:val="CDD3FCAEC2A74BC0B7254C20BFF1B95C"/>
        <w:category>
          <w:name w:val="General"/>
          <w:gallery w:val="placeholder"/>
        </w:category>
        <w:types>
          <w:type w:val="bbPlcHdr"/>
        </w:types>
        <w:behaviors>
          <w:behavior w:val="content"/>
        </w:behaviors>
        <w:guid w:val="{93EF99D0-9155-4D97-AF39-B1CEF04DA4D8}"/>
      </w:docPartPr>
      <w:docPartBody>
        <w:p w:rsidR="00ED6A4F" w:rsidRDefault="00F05C0D" w:rsidP="00F05C0D">
          <w:pPr>
            <w:pStyle w:val="CDD3FCAEC2A74BC0B7254C20BFF1B95C"/>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8332F" w:rsidRDefault="0078332F">
      <w:pPr>
        <w:spacing w:line="240" w:lineRule="auto"/>
      </w:pPr>
      <w:r>
        <w:separator/>
      </w:r>
    </w:p>
  </w:endnote>
  <w:endnote w:type="continuationSeparator" w:id="0">
    <w:p w:rsidR="0078332F" w:rsidRDefault="0078332F">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im">
    <w:altName w:val="Cambria"/>
    <w:panose1 w:val="00000000000000000000"/>
    <w:charset w:val="00"/>
    <w:family w:val="roman"/>
    <w:notTrueType/>
    <w:pitch w:val="default"/>
  </w:font>
  <w:font w:name="TimesNewRomanPS-ItalicMT">
    <w:altName w:val="Ethnocentric Rg"/>
    <w:charset w:val="00"/>
    <w:family w:val="auto"/>
    <w:pitch w:val="default"/>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8332F" w:rsidRDefault="0078332F">
      <w:pPr>
        <w:spacing w:after="0"/>
      </w:pPr>
      <w:r>
        <w:separator/>
      </w:r>
    </w:p>
  </w:footnote>
  <w:footnote w:type="continuationSeparator" w:id="0">
    <w:p w:rsidR="0078332F" w:rsidRDefault="0078332F">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6945"/>
    <w:rsid w:val="00082F6C"/>
    <w:rsid w:val="00150735"/>
    <w:rsid w:val="00177266"/>
    <w:rsid w:val="001C1A5A"/>
    <w:rsid w:val="002A0097"/>
    <w:rsid w:val="00302407"/>
    <w:rsid w:val="003A50B4"/>
    <w:rsid w:val="004B75F6"/>
    <w:rsid w:val="004E4ACF"/>
    <w:rsid w:val="004F6649"/>
    <w:rsid w:val="00544841"/>
    <w:rsid w:val="0078332F"/>
    <w:rsid w:val="007C3EB2"/>
    <w:rsid w:val="00802D24"/>
    <w:rsid w:val="00AE52FA"/>
    <w:rsid w:val="00C2247F"/>
    <w:rsid w:val="00C30E5F"/>
    <w:rsid w:val="00C35F20"/>
    <w:rsid w:val="00D003B9"/>
    <w:rsid w:val="00D76945"/>
    <w:rsid w:val="00E51D0D"/>
    <w:rsid w:val="00EC7741"/>
    <w:rsid w:val="00ED6A4F"/>
    <w:rsid w:val="00F05C0D"/>
    <w:rsid w:val="00F22037"/>
    <w:rsid w:val="00F3694F"/>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22037"/>
    <w:rPr>
      <w:color w:val="808080"/>
    </w:rPr>
  </w:style>
  <w:style w:type="paragraph" w:customStyle="1" w:styleId="DC520FD2805342578AC578BA69B2D761">
    <w:name w:val="DC520FD2805342578AC578BA69B2D761"/>
    <w:rsid w:val="00EC7741"/>
    <w:pPr>
      <w:spacing w:after="160" w:line="259" w:lineRule="auto"/>
    </w:pPr>
    <w:rPr>
      <w:kern w:val="2"/>
      <w:sz w:val="22"/>
      <w:szCs w:val="22"/>
    </w:rPr>
  </w:style>
  <w:style w:type="paragraph" w:customStyle="1" w:styleId="0024E10927B34ABF9B4DFDD3271CC67C">
    <w:name w:val="0024E10927B34ABF9B4DFDD3271CC67C"/>
    <w:rsid w:val="00EC7741"/>
    <w:pPr>
      <w:spacing w:after="160" w:line="259" w:lineRule="auto"/>
    </w:pPr>
    <w:rPr>
      <w:kern w:val="2"/>
      <w:sz w:val="22"/>
      <w:szCs w:val="22"/>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 w:type="paragraph" w:customStyle="1" w:styleId="764FB4AAB2254A1996DAB9B31DB8CDD2">
    <w:name w:val="764FB4AAB2254A1996DAB9B31DB8CDD2"/>
    <w:rsid w:val="00F05C0D"/>
    <w:pPr>
      <w:spacing w:after="160" w:line="259" w:lineRule="auto"/>
    </w:pPr>
    <w:rPr>
      <w:kern w:val="2"/>
      <w:sz w:val="22"/>
      <w:szCs w:val="22"/>
    </w:rPr>
  </w:style>
  <w:style w:type="paragraph" w:customStyle="1" w:styleId="BAC86EE385B44853A23251DADC9EFD87">
    <w:name w:val="BAC86EE385B44853A23251DADC9EFD87"/>
    <w:rsid w:val="00F05C0D"/>
    <w:pPr>
      <w:spacing w:after="160" w:line="259" w:lineRule="auto"/>
    </w:pPr>
    <w:rPr>
      <w:kern w:val="2"/>
      <w:sz w:val="22"/>
      <w:szCs w:val="22"/>
    </w:rPr>
  </w:style>
  <w:style w:type="paragraph" w:customStyle="1" w:styleId="637AD8787D2C4A9CAE5D0C6DBCD58849">
    <w:name w:val="637AD8787D2C4A9CAE5D0C6DBCD58849"/>
    <w:rsid w:val="00F05C0D"/>
    <w:pPr>
      <w:spacing w:after="160" w:line="259" w:lineRule="auto"/>
    </w:pPr>
    <w:rPr>
      <w:kern w:val="2"/>
      <w:sz w:val="22"/>
      <w:szCs w:val="22"/>
    </w:rPr>
  </w:style>
  <w:style w:type="paragraph" w:customStyle="1" w:styleId="CDD3FCAEC2A74BC0B7254C20BFF1B95C">
    <w:name w:val="CDD3FCAEC2A74BC0B7254C20BFF1B95C"/>
    <w:rsid w:val="00F05C0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16"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B2F25D1-514D-44D8-AB92-EEEC9D157999}">
  <we:reference id="wa104382081" version="1.55.1.0" store="en-US" storeType="OMEX"/>
  <we:alternateReferences>
    <we:reference id="wa104382081" version="1.55.1.0" store="WA104382081" storeType="OMEX"/>
  </we:alternateReferences>
  <we:properties>
    <we:property name="MENDELEY_CITATIONS" value="[{&quot;citationID&quot;:&quot;MENDELEY_CITATION_82b5c92a-d099-4b9f-bcc9-c30f6f17a053&quot;,&quot;properties&quot;:{&quot;noteIndex&quot;:0},&quot;isEdited&quot;:false,&quot;manualOverride&quot;:{&quot;isManuallyOverridden&quot;:false,&quot;citeprocText&quot;:&quot;(Yardley and Moss-Morris, 2009)&quot;,&quot;manualOverrideText&quot;:&quot;&quot;},&quot;citationTag&quot;:&quot;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quot;,&quot;citationItems&quot;:[{&quot;id&quot;:&quot;782f74eb-7ff4-3b9d-9c4d-9c371aeeeb6c&quot;,&quot;itemData&quot;:{&quot;type&quot;:&quot;article&quot;,&quot;id&quot;:&quot;782f74eb-7ff4-3b9d-9c4d-9c371aeeeb6c&quot;,&quot;title&quot;:&quot;Current issues and new directions in psychology and health: Increasing the quantity and quality of health psychology research&quot;,&quot;author&quot;:[{&quot;family&quot;:&quot;Yardley&quot;,&quot;given&quot;:&quot;Lucy&quot;,&quot;parse-names&quot;:false,&quot;dropping-particle&quot;:&quot;&quot;,&quot;non-dropping-particle&quot;:&quot;&quot;},{&quot;family&quot;:&quot;Moss-Morris&quot;,&quot;given&quot;:&quot;Rona&quot;,&quot;parse-names&quot;:false,&quot;dropping-particle&quot;:&quot;&quot;,&quot;non-dropping-particle&quot;:&quot;&quot;}],&quot;container-title&quot;:&quot;Psychology and Health&quot;,&quot;container-title-short&quot;:&quot;Psychol Health&quot;,&quot;DOI&quot;:&quot;10.1080/08870440802618825&quot;,&quot;ISSN&quot;:&quot;08870446&quot;,&quot;PMID&quot;:&quot;20186635&quot;,&quot;issued&quot;:{&quot;date-parts&quot;:[[2009,1]]},&quot;page&quot;:&quot;1-4&quot;,&quot;issue&quot;:&quot;1&quot;,&quot;volume&quot;:&quot;24&quot;},&quot;isTemporary&quot;:false}]},{&quot;citationID&quot;:&quot;MENDELEY_CITATION_f5254b92-9929-4e5d-a58e-34e62a88f6fd&quot;,&quot;properties&quot;:{&quot;noteIndex&quot;:0},&quot;isEdited&quot;:false,&quot;manualOverride&quot;:{&quot;isManuallyOverridden&quot;:false,&quot;citeprocText&quot;:&quot;(Tran, Tran and Fisher, 2013)&quot;,&quot;manualOverrideText&quot;:&quot;&quot;},&quot;citationTag&quot;:&quot;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quot;,&quot;citationItems&quot;:[{&quot;id&quot;:&quot;150579fd-2d67-3218-8d22-0497fb00e791&quot;,&quot;itemData&quot;:{&quot;type&quot;:&quot;article-journal&quot;,&quot;id&quot;:&quot;150579fd-2d67-3218-8d22-0497fb00e791&quot;,&quot;title&quot;:&quot;Validation of the depression anxiety stress scales (DASS) 21 as a screening instrument for depression and anxiety in a rural community-based cohort of northern Vietnamese women&quot;,&quot;author&quot;:[{&quot;family&quot;:&quot;Tran&quot;,&quot;given&quot;:&quot;Thach Duc&quot;,&quot;parse-names&quot;:false,&quot;dropping-particle&quot;:&quot;&quot;,&quot;non-dropping-particle&quot;:&quot;&quot;},{&quot;family&quot;:&quot;Tran&quot;,&quot;given&quot;:&quot;Tuan&quot;,&quot;parse-names&quot;:false,&quot;dropping-particle&quot;:&quot;&quot;,&quot;non-dropping-particle&quot;:&quot;&quot;},{&quot;family&quot;:&quot;Fisher&quot;,&quot;given&quot;:&quot;Jane&quot;,&quot;parse-names&quot;:false,&quot;dropping-particle&quot;:&quot;&quot;,&quot;non-dropping-particle&quot;:&quot;&quot;}],&quot;container-title&quot;:&quot;BMC Psychiatry&quot;,&quot;container-title-short&quot;:&quot;BMC Psychiatry&quot;,&quot;DOI&quot;:&quot;10.1186/1471-244X-13-24&quot;,&quot;ISSN&quot;:&quot;1471244X&quot;,&quot;PMID&quot;:&quot;23311374&quot;,&quot;issued&quot;:{&quot;date-parts&quot;:[[2013,1,12]]},&quot;abstract&quot;:&quot;Background: Depression and anxiety are recognised increasingly as serious public health problems among women in low- and lower-middle income countries. The aim of this study was to validate the 21-item Depression Anxiety and Stress Scale (DASS21) for use in screening for these common mental disorders among rural women with young children in the North of Vietnam.Methods: The DASS-21 was translated from English to Vietnamese, culturally verified, back-translated and administered to women who also completed, separately, a psychiatrist-administered Structured Clinical Interview for DSM IV Axis 1 diagnoses of depressive and anxiety disorders. The sample was a community-based representative cohort of adult women with young children living in Ha Nam Province in northern Viet Nam. Cronbach's alpha, Exploratory Factor Analyses (EFA) and Receiver Operating Characteristic (ROC) analyses were performed to identify the psychometric properties of the Depression, Anxiety, and Stress subscales and the overall scale.Results: Complete data were available for 221 women. The internal consistency (Cronbach's alpha) of each sub-scale and the overall scale were high, ranging from 0.70 for the Stress subscale to 0.88 for the overall scale, but EFA indicated that the 21 items all loaded on one factor. Scores on each of the three sub-scales, and the combinations of two or three of them were able to detect the common mental disorders of depression and anxiety in women with a sensitivity of 79.1% and a specificity of 77.0% at the optimal cut off of &gt;33. However, they did not distinguish between those experiencing only depression or only anxiety.Conclusions: The total score of the 21 items of the DASS21-Vietnamese validation appears to be comprehensible and sensitive to detecting common mental disorders in women with young children in primary health care in rural northern Vietnam and therefore might also be useful to screen for these conditions in other resource-constrained settings. © 2013 Tran et al.; licensee BioMed Central Ltd.&quot;,&quot;volume&quot;:&quot;13&quot;},&quot;isTemporary&quot;:false}]},{&quot;citationID&quot;:&quot;MENDELEY_CITATION_1215e5cc-02fc-4807-9ff2-de755c62afea&quot;,&quot;properties&quot;:{&quot;noteIndex&quot;:0},&quot;isEdited&quot;:false,&quot;manualOverride&quot;:{&quot;isManuallyOverridden&quot;:false,&quot;citeprocText&quot;:&quot;(Tran, Tran and Fisher, 2013)&quot;,&quot;manualOverrideText&quot;:&quot;&quot;},&quot;citationTag&quot;:&quot;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quot;,&quot;citationItems&quot;:[{&quot;id&quot;:&quot;150579fd-2d67-3218-8d22-0497fb00e791&quot;,&quot;itemData&quot;:{&quot;type&quot;:&quot;article-journal&quot;,&quot;id&quot;:&quot;150579fd-2d67-3218-8d22-0497fb00e791&quot;,&quot;title&quot;:&quot;Validation of the depression anxiety stress scales (DASS) 21 as a screening instrument for depression and anxiety in a rural community-based cohort of northern Vietnamese women&quot;,&quot;author&quot;:[{&quot;family&quot;:&quot;Tran&quot;,&quot;given&quot;:&quot;Thach Duc&quot;,&quot;parse-names&quot;:false,&quot;dropping-particle&quot;:&quot;&quot;,&quot;non-dropping-particle&quot;:&quot;&quot;},{&quot;family&quot;:&quot;Tran&quot;,&quot;given&quot;:&quot;Tuan&quot;,&quot;parse-names&quot;:false,&quot;dropping-particle&quot;:&quot;&quot;,&quot;non-dropping-particle&quot;:&quot;&quot;},{&quot;family&quot;:&quot;Fisher&quot;,&quot;given&quot;:&quot;Jane&quot;,&quot;parse-names&quot;:false,&quot;dropping-particle&quot;:&quot;&quot;,&quot;non-dropping-particle&quot;:&quot;&quot;}],&quot;container-title&quot;:&quot;BMC Psychiatry&quot;,&quot;container-title-short&quot;:&quot;BMC Psychiatry&quot;,&quot;DOI&quot;:&quot;10.1186/1471-244X-13-24&quot;,&quot;ISSN&quot;:&quot;1471244X&quot;,&quot;PMID&quot;:&quot;23311374&quot;,&quot;issued&quot;:{&quot;date-parts&quot;:[[2013,1,12]]},&quot;abstract&quot;:&quot;Background: Depression and anxiety are recognised increasingly as serious public health problems among women in low- and lower-middle income countries. The aim of this study was to validate the 21-item Depression Anxiety and Stress Scale (DASS21) for use in screening for these common mental disorders among rural women with young children in the North of Vietnam.Methods: The DASS-21 was translated from English to Vietnamese, culturally verified, back-translated and administered to women who also completed, separately, a psychiatrist-administered Structured Clinical Interview for DSM IV Axis 1 diagnoses of depressive and anxiety disorders. The sample was a community-based representative cohort of adult women with young children living in Ha Nam Province in northern Viet Nam. Cronbach's alpha, Exploratory Factor Analyses (EFA) and Receiver Operating Characteristic (ROC) analyses were performed to identify the psychometric properties of the Depression, Anxiety, and Stress subscales and the overall scale.Results: Complete data were available for 221 women. The internal consistency (Cronbach's alpha) of each sub-scale and the overall scale were high, ranging from 0.70 for the Stress subscale to 0.88 for the overall scale, but EFA indicated that the 21 items all loaded on one factor. Scores on each of the three sub-scales, and the combinations of two or three of them were able to detect the common mental disorders of depression and anxiety in women with a sensitivity of 79.1% and a specificity of 77.0% at the optimal cut off of &gt;33. However, they did not distinguish between those experiencing only depression or only anxiety.Conclusions: The total score of the 21 items of the DASS21-Vietnamese validation appears to be comprehensible and sensitive to detecting common mental disorders in women with young children in primary health care in rural northern Vietnam and therefore might also be useful to screen for these conditions in other resource-constrained settings. © 2013 Tran et al.; licensee BioMed Central Ltd.&quot;,&quot;volume&quot;:&quot;13&quot;},&quot;isTemporary&quot;:false}]},{&quot;citationID&quot;:&quot;MENDELEY_CITATION_a8971fba-ab21-4187-a849-b6a2ac358c33&quot;,&quot;properties&quot;:{&quot;noteIndex&quot;:0},&quot;isEdited&quot;:false,&quot;manualOverride&quot;:{&quot;isManuallyOverridden&quot;:false,&quot;citeprocText&quot;:&quot;(Lee &lt;i&gt;et al.&lt;/i&gt;, 2019)&quot;,&quot;manualOverrideText&quot;:&quot;&quot;},&quot;citationTag&quot;:&quot;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quot;,&quot;citationItems&quot;:[{&quot;id&quot;:&quot;ac6cd0ad-cdd2-3e90-908d-cc098e81a661&quot;,&quot;itemData&quot;:{&quot;type&quot;:&quot;article-journal&quot;,&quot;id&quot;:&quot;ac6cd0ad-cdd2-3e90-908d-cc098e81a661&quot;,&quot;title&quot;:&quot;The 21-Item and 12-Item Versions of the Depression Anxiety Stress Scales: Psychometric Evaluation in a Korean Population&quot;,&quot;author&quot;:[{&quot;family&quot;:&quot;Lee&quot;,&quot;given&quot;:&quot;Eun Hyun&quot;,&quot;parse-names&quot;:false,&quot;dropping-particle&quot;:&quot;&quot;,&quot;non-dropping-particle&quot;:&quot;&quot;},{&quot;family&quot;:&quot;Moon&quot;,&quot;given&quot;:&quot;Seung Hei&quot;,&quot;parse-names&quot;:false,&quot;dropping-particle&quot;:&quot;&quot;,&quot;non-dropping-particle&quot;:&quot;&quot;},{&quot;family&quot;:&quot;Cho&quot;,&quot;given&quot;:&quot;Myung Sun&quot;,&quot;parse-names&quot;:false,&quot;dropping-particle&quot;:&quot;&quot;,&quot;non-dropping-particle&quot;:&quot;&quot;},{&quot;family&quot;:&quot;Park&quot;,&quot;given&quot;:&quot;Eun Suk&quot;,&quot;parse-names&quot;:false,&quot;dropping-particle&quot;:&quot;&quot;,&quot;non-dropping-particle&quot;:&quot;&quot;},{&quot;family&quot;:&quot;Kim&quot;,&quot;given&quot;:&quot;Soon Young&quot;,&quot;parse-names&quot;:false,&quot;dropping-particle&quot;:&quot;&quot;,&quot;non-dropping-particle&quot;:&quot;&quot;},{&quot;family&quot;:&quot;Han&quot;,&quot;given&quot;:&quot;Jin Sil&quot;,&quot;parse-names&quot;:false,&quot;dropping-particle&quot;:&quot;&quot;,&quot;non-dropping-particle&quot;:&quot;&quot;},{&quot;family&quot;:&quot;Cheio&quot;,&quot;given&quot;:&quot;Jung Hee&quot;,&quot;parse-names&quot;:false,&quot;dropping-particle&quot;:&quot;&quot;,&quot;non-dropping-particle&quot;:&quot;&quot;}],&quot;container-title&quot;:&quot;Asian Nursing Research&quot;,&quot;container-title-short&quot;:&quot;Asian Nurs Res (Korean Soc Nurs Sci)&quot;,&quot;DOI&quot;:&quot;10.1016/j.anr.2018.11.006&quot;,&quot;ISSN&quot;:&quot;20937482&quot;,&quot;PMID&quot;:&quot;30503903&quot;,&quot;issued&quot;:{&quot;date-parts&quot;:[[2019,2,1]]},&quot;page&quot;:&quot;30-37&quot;,&quot;abstract&quot;:&quot;Purpose: This study aimed to evaluate the psychometric properties of the Depression Anxiety Stress Scales 21 and 12 in a Korean population. Methods: The Depression Anxiety Stress Scales were translated into Korean using a translation and back-translation technique, and the content validity was assessed by an expert panel. Participants were recruited from six community health centers (n = 431) and two community mental health centers (n = 50). A field test of the psychometric properties of the instruments was conducted using confirmatory factor analysis with bootstrap maximum likelihood estimation involving 1,000 samples, Pearson's analysis, t test, and Cronbach's α coefficient. Results: Confirmatory factor analysis of the Depression Anxiety Stress Scales 21 and 12 supported both three-factor and second-order three-factor models. The Scales 21 and 12 satisfied convergent validity with the Patient Health Questionnaire-9, Generalized Anxiety Disorder-7, and Perceived Stress Scale-10 and discriminant validity with the Rosenberg Self-Esteem Scale. The scores for the Depression Anxiety Stress Scales 21 and 12 were higher for the psychiatric group than for the nonpsychiatric group, confirming the presence of known-groups validity. The Depression Anxiety Stress Scales 21 and 12 exhibited moderate-to-strong correlations with the Negative Affect. Cronbach's α coefficients for the Depression Anxiety Stress Scales 21 and 12 were.93 and.90, respectively. Conclusion: The Depression Anxiety Stress Scales 21 and 12 appear to be acceptable, reliable, and valid instruments. However, the shorter Depression Anxiety Stress Scales 12 may be more feasible to use in a busy practice and also be less burdensome to respondents.&quot;,&quot;publisher&quot;:&quot;Korean Society of Nursing Science&quot;,&quot;issue&quot;:&quot;1&quot;,&quot;volume&quot;:&quot;13&quot;},&quot;isTemporary&quot;:false}]},{&quot;citationID&quot;:&quot;MENDELEY_CITATION_dc25b349-8745-48bd-9d63-109531418a08&quot;,&quot;properties&quot;:{&quot;noteIndex&quot;:0},&quot;isEdited&quot;:false,&quot;manualOverride&quot;:{&quot;isManuallyOverridden&quot;:true,&quot;citeprocText&quot;:&quot;(Yulian and Suprianto, 2017)&quot;,&quot;manualOverrideText&quot;:&quot;(Yulian &amp; Suprianto, 2017).&quot;},&quot;citationTag&quot;:&quot;MENDELEY_CITATION_v3_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&quot;,&quot;citationItems&quot;:[{&quot;id&quot;:&quot;f2616732-42e5-3f3d-9912-be9e5d72d583&quot;,&quot;itemData&quot;:{&quot;type&quot;:&quot;report&quot;,&quot;id&quot;:&quot;f2616732-42e5-3f3d-9912-be9e5d72d583&quot;,&quot;title&quot;:&quot;RANCANG BANGUN PHOTOPLETHYSMOGRAPHY (PPG) TIPE GELANG TANGAN UNTUK MENGHITUNG DETAK JANTUNG BERBASIS ARDUINO&quot;,&quot;author&quot;:[{&quot;family&quot;:&quot;Yulian&quot;,&quot;given&quot;:&quot;Riza&quot;,&quot;parse-names&quot;:false,&quot;dropping-particle&quot;:&quot;&quot;,&quot;non-dropping-particle&quot;:&quot;&quot;},{&quot;family&quot;:&quot;Suprianto&quot;,&quot;given&quot;:&quot;Bambang&quot;,&quot;parse-names&quot;:false,&quot;dropping-particle&quot;:&quot;&quot;,&quot;non-dropping-particle&quot;:&quot;&quot;}],&quot;issued&quot;:{&quot;date-parts&quot;:[[2017]]},&quot;container-title-short&quot;:&quot;&quot;},&quot;isTemporary&quot;:false}]},{&quot;citationID&quot;:&quot;MENDELEY_CITATION_951ab54d-f387-4c71-a1df-5683a4a9c4fa&quot;,&quot;properties&quot;:{&quot;noteIndex&quot;:0},&quot;isEdited&quot;:false,&quot;manualOverride&quot;:{&quot;isManuallyOverridden&quot;:false,&quot;citeprocText&quot;:&quot;(ZENNY NURHANDINIE PUTRI, 2017)&quot;,&quot;manualOverrideText&quot;:&quot;&quot;},&quot;citationTag&quot;:&quot;MENDELEY_CITATION_v3_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&quot;,&quot;citationItems&quot;:[{&quot;id&quot;:&quot;06e129a5-5ed4-31e0-a5ff-c6a104f52689&quot;,&quot;itemData&quot;:{&quot;type&quot;:&quot;report&quot;,&quot;id&quot;:&quot;06e129a5-5ed4-31e0-a5ff-c6a104f52689&quot;,&quot;title&quot;:&quot;2.2. Faktor-faktor yang Mempengaruhi Viskositas Darah&quot;,&quot;author&quot;:[{&quot;family&quot;:&quot;ZENNY NURHANDINIE PUTRI&quot;,&quot;given&quot;:&quot;&quot;,&quot;parse-names&quot;:false,&quot;dropping-particle&quot;:&quot;&quot;,&quot;non-dropping-particle&quot;:&quot;&quot;}],&quot;issued&quot;:{&quot;date-parts&quot;:[[2017]]},&quot;container-title-short&quot;:&quot;&quot;},&quot;isTemporary&quot;:false}]},{&quot;citationID&quot;:&quot;MENDELEY_CITATION_19027ae6-eda7-4976-8b98-33619f27ac28&quot;,&quot;properties&quot;:{&quot;noteIndex&quot;:0},&quot;isEdited&quot;:false,&quot;manualOverride&quot;:{&quot;isManuallyOverridden&quot;:false,&quot;citeprocText&quot;:&quot;(Anderson and Parrish, 1937)&quot;,&quot;manualOverrideText&quot;:&quot;&quot;},&quot;citationTag&quot;:&quot;MENDELEY_CITATION_v3_eyJjaXRhdGlvbklEIjoiTUVOREVMRVlfQ0lUQVRJT05fMTkwMjdhZTYtZWRhNy00OTc2LThiOTgtMzM2MTlmMjdhYzI4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quot;,&quot;citationItems&quot;:[{&quot;id&quot;:&quot;23c70eed-e7ff-3a6e-8606-50ca8317dfa2&quot;,&quot;itemData&quot;:{&quot;type&quot;:&quot;report&quot;,&quot;id&quot;:&quot;23c70eed-e7ff-3a6e-8606-50ca8317dfa2&quot;,&quot;title&quot;:&quot;Skin photoplethysmography-a review&quot;,&quot;author&quot;:[{&quot;family&quot;:&quot;Anderson&quot;,&quot;given&quot;:&quot;R R&quot;,&quot;parse-names&quot;:false,&quot;dropping-particle&quot;:&quot;&quot;,&quot;non-dropping-particle&quot;:&quot;&quot;},{&quot;family&quot;:&quot;Parrish&quot;,&quot;given&quot;:&quot;J A&quot;,&quot;parse-names&quot;:false,&quot;dropping-particle&quot;:&quot;&quot;,&quot;non-dropping-particle&quot;:&quot;&quot;}],&quot;container-title&quot;:&quot;Comput. Methods Programs Biomed&quot;,&quot;issued&quot;:{&quot;date-parts&quot;:[[1937]]},&quot;number-of-pages&quot;:&quot;257-269&quot;,&quot;abstract&quot;:&quot;We present a new method of formation photoplethysmographic images with high spatial resolution from video recordings of a living body in the reflection geometry. The method (patent pending) is based on lock-in amplification of every pixel of the recorded video frames. A reference function required for synchronous detection of cardiovascular pulse waves is formed from the same frames. The method is featured by ability to visualize dynamic changes in cardiovascular pulse wave during the cardiac (or respiratory) cycle. We demonstrate that the system is capable to detect the minimal irritations of the body such as gentle scratching of the skin by own finger.&quot;,&quot;issue&quot;:&quot;2&quot;,&quot;volume&quot;:&quot;119&quot;,&quot;container-title-short&quot;:&quot;&quot;},&quot;isTemporary&quot;:false}]},{&quot;citationID&quot;:&quot;MENDELEY_CITATION_8c0ff662-22f1-428a-ad87-062750b9f574&quot;,&quot;properties&quot;:{&quot;noteIndex&quot;:0},&quot;isEdited&quot;:false,&quot;manualOverride&quot;:{&quot;isManuallyOverridden&quot;:false,&quot;citeprocText&quot;:&quot;(Lee &lt;i&gt;et al.&lt;/i&gt;, 2019)&quot;,&quot;manualOverrideText&quot;:&quot;&quot;},&quot;citationTag&quot;:&quot;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quot;,&quot;citationItems&quot;:[{&quot;id&quot;:&quot;ac6cd0ad-cdd2-3e90-908d-cc098e81a661&quot;,&quot;itemData&quot;:{&quot;type&quot;:&quot;article-journal&quot;,&quot;id&quot;:&quot;ac6cd0ad-cdd2-3e90-908d-cc098e81a661&quot;,&quot;title&quot;:&quot;The 21-Item and 12-Item Versions of the Depression Anxiety Stress Scales: Psychometric Evaluation in a Korean Population&quot;,&quot;author&quot;:[{&quot;family&quot;:&quot;Lee&quot;,&quot;given&quot;:&quot;Eun Hyun&quot;,&quot;parse-names&quot;:false,&quot;dropping-particle&quot;:&quot;&quot;,&quot;non-dropping-particle&quot;:&quot;&quot;},{&quot;family&quot;:&quot;Moon&quot;,&quot;given&quot;:&quot;Seung Hei&quot;,&quot;parse-names&quot;:false,&quot;dropping-particle&quot;:&quot;&quot;,&quot;non-dropping-particle&quot;:&quot;&quot;},{&quot;family&quot;:&quot;Cho&quot;,&quot;given&quot;:&quot;Myung Sun&quot;,&quot;parse-names&quot;:false,&quot;dropping-particle&quot;:&quot;&quot;,&quot;non-dropping-particle&quot;:&quot;&quot;},{&quot;family&quot;:&quot;Park&quot;,&quot;given&quot;:&quot;Eun Suk&quot;,&quot;parse-names&quot;:false,&quot;dropping-particle&quot;:&quot;&quot;,&quot;non-dropping-particle&quot;:&quot;&quot;},{&quot;family&quot;:&quot;Kim&quot;,&quot;given&quot;:&quot;Soon Young&quot;,&quot;parse-names&quot;:false,&quot;dropping-particle&quot;:&quot;&quot;,&quot;non-dropping-particle&quot;:&quot;&quot;},{&quot;family&quot;:&quot;Han&quot;,&quot;given&quot;:&quot;Jin Sil&quot;,&quot;parse-names&quot;:false,&quot;dropping-particle&quot;:&quot;&quot;,&quot;non-dropping-particle&quot;:&quot;&quot;},{&quot;family&quot;:&quot;Cheio&quot;,&quot;given&quot;:&quot;Jung Hee&quot;,&quot;parse-names&quot;:false,&quot;dropping-particle&quot;:&quot;&quot;,&quot;non-dropping-particle&quot;:&quot;&quot;}],&quot;container-title&quot;:&quot;Asian Nursing Research&quot;,&quot;container-title-short&quot;:&quot;Asian Nurs Res (Korean Soc Nurs Sci)&quot;,&quot;DOI&quot;:&quot;10.1016/j.anr.2018.11.006&quot;,&quot;ISSN&quot;:&quot;20937482&quot;,&quot;PMID&quot;:&quot;30503903&quot;,&quot;issued&quot;:{&quot;date-parts&quot;:[[2019,2,1]]},&quot;page&quot;:&quot;30-37&quot;,&quot;abstract&quot;:&quot;Purpose: This study aimed to evaluate the psychometric properties of the Depression Anxiety Stress Scales 21 and 12 in a Korean population. Methods: The Depression Anxiety Stress Scales were translated into Korean using a translation and back-translation technique, and the content validity was assessed by an expert panel. Participants were recruited from six community health centers (n = 431) and two community mental health centers (n = 50). A field test of the psychometric properties of the instruments was conducted using confirmatory factor analysis with bootstrap maximum likelihood estimation involving 1,000 samples, Pearson's analysis, t test, and Cronbach's α coefficient. Results: Confirmatory factor analysis of the Depression Anxiety Stress Scales 21 and 12 supported both three-factor and second-order three-factor models. The Scales 21 and 12 satisfied convergent validity with the Patient Health Questionnaire-9, Generalized Anxiety Disorder-7, and Perceived Stress Scale-10 and discriminant validity with the Rosenberg Self-Esteem Scale. The scores for the Depression Anxiety Stress Scales 21 and 12 were higher for the psychiatric group than for the nonpsychiatric group, confirming the presence of known-groups validity. The Depression Anxiety Stress Scales 21 and 12 exhibited moderate-to-strong correlations with the Negative Affect. Cronbach's α coefficients for the Depression Anxiety Stress Scales 21 and 12 were.93 and.90, respectively. Conclusion: The Depression Anxiety Stress Scales 21 and 12 appear to be acceptable, reliable, and valid instruments. However, the shorter Depression Anxiety Stress Scales 12 may be more feasible to use in a busy practice and also be less burdensome to respondents.&quot;,&quot;publisher&quot;:&quot;Korean Society of Nursing Science&quot;,&quot;issue&quot;:&quot;1&quot;,&quot;volume&quot;:&quot;13&quot;},&quot;isTemporary&quot;:false}]},{&quot;citationID&quot;:&quot;MENDELEY_CITATION_0cc41462-b385-4fe3-aad1-d7a4e092b2e0&quot;,&quot;properties&quot;:{&quot;noteIndex&quot;:0},&quot;isEdited&quot;:false,&quot;manualOverride&quot;:{&quot;isManuallyOverridden&quot;:false,&quot;citeprocText&quot;:&quot;(Anderson and Parrish, 1937)&quot;,&quot;manualOverrideText&quot;:&quot;&quot;},&quot;citationTag&quot;:&quot;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quot;,&quot;citationItems&quot;:[{&quot;id&quot;:&quot;23c70eed-e7ff-3a6e-8606-50ca8317dfa2&quot;,&quot;itemData&quot;:{&quot;type&quot;:&quot;report&quot;,&quot;id&quot;:&quot;23c70eed-e7ff-3a6e-8606-50ca8317dfa2&quot;,&quot;title&quot;:&quot;Skin photoplethysmography-a review&quot;,&quot;author&quot;:[{&quot;family&quot;:&quot;Anderson&quot;,&quot;given&quot;:&quot;R R&quot;,&quot;parse-names&quot;:false,&quot;dropping-particle&quot;:&quot;&quot;,&quot;non-dropping-particle&quot;:&quot;&quot;},{&quot;family&quot;:&quot;Parrish&quot;,&quot;given&quot;:&quot;J A&quot;,&quot;parse-names&quot;:false,&quot;dropping-particle&quot;:&quot;&quot;,&quot;non-dropping-particle&quot;:&quot;&quot;}],&quot;container-title&quot;:&quot;Comput. Methods Programs Biomed&quot;,&quot;issued&quot;:{&quot;date-parts&quot;:[[1937]]},&quot;number-of-pages&quot;:&quot;257-269&quot;,&quot;abstract&quot;:&quot;We present a new method of formation photoplethysmographic images with high spatial resolution from video recordings of a living body in the reflection geometry. The method (patent pending) is based on lock-in amplification of every pixel of the recorded video frames. A reference function required for synchronous detection of cardiovascular pulse waves is formed from the same frames. The method is featured by ability to visualize dynamic changes in cardiovascular pulse wave during the cardiac (or respiratory) cycle. We demonstrate that the system is capable to detect the minimal irritations of the body such as gentle scratching of the skin by own finger.&quot;,&quot;issue&quot;:&quot;2&quot;,&quot;volume&quot;:&quot;119&quot;,&quot;container-title-short&quot;:&quot;&quot;},&quot;isTemporary&quot;:false}]},{&quot;citationID&quot;:&quot;MENDELEY_CITATION_f30398be-c4a0-48dd-bbc0-40255d59cc1c&quot;,&quot;properties&quot;:{&quot;noteIndex&quot;:0},&quot;isEdited&quot;:false,&quot;manualOverride&quot;:{&quot;isManuallyOverridden&quot;:false,&quot;citeprocText&quot;:&quot;(Yulian and Suprianto, 2017)&quot;,&quot;manualOverrideText&quot;:&quot;&quot;},&quot;citationTag&quot;:&quot;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quot;,&quot;citationItems&quot;:[{&quot;id&quot;:&quot;f2616732-42e5-3f3d-9912-be9e5d72d583&quot;,&quot;itemData&quot;:{&quot;type&quot;:&quot;report&quot;,&quot;id&quot;:&quot;f2616732-42e5-3f3d-9912-be9e5d72d583&quot;,&quot;title&quot;:&quot;RANCANG BANGUN PHOTOPLETHYSMOGRAPHY (PPG) TIPE GELANG TANGAN UNTUK MENGHITUNG DETAK JANTUNG BERBASIS ARDUINO&quot;,&quot;author&quot;:[{&quot;family&quot;:&quot;Yulian&quot;,&quot;given&quot;:&quot;Riza&quot;,&quot;parse-names&quot;:false,&quot;dropping-particle&quot;:&quot;&quot;,&quot;non-dropping-particle&quot;:&quot;&quot;},{&quot;family&quot;:&quot;Suprianto&quot;,&quot;given&quot;:&quot;Bambang&quot;,&quot;parse-names&quot;:false,&quot;dropping-particle&quot;:&quot;&quot;,&quot;non-dropping-particle&quot;:&quot;&quot;}],&quot;issued&quot;:{&quot;date-parts&quot;:[[2017]]},&quot;container-title-short&quot;:&quot;&quot;},&quot;isTemporary&quot;:false}]},{&quot;citationID&quot;:&quot;MENDELEY_CITATION_12e211d6-52dd-43a5-896a-db5b555456f4&quot;,&quot;properties&quot;:{&quot;noteIndex&quot;:0},&quot;isEdited&quot;:false,&quot;manualOverride&quot;:{&quot;isManuallyOverridden&quot;:false,&quot;citeprocText&quot;:&quot;(Picking &lt;i&gt;et al.&lt;/i&gt;, 2017)&quot;,&quot;manualOverrideText&quot;:&quot;&quot;},&quot;citationTag&quot;:&quot;MENDELEY_CITATION_v3_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&quot;,&quot;citationItems&quot;:[{&quot;id&quot;:&quot;93352c0b-9acc-380c-a097-01b8e828297f&quot;,&quot;itemData&quot;:{&quot;type&quot;:&quot;book&quot;,&quot;id&quot;:&quot;93352c0b-9acc-380c-a097-01b8e828297f&quot;,&quot;title&quot;:&quot;2017 Internet Technologies and Applications (ITA) : proceedings of the Seventh International Conference : Tuesday 12th - Friday 15th September 2017, Wrexham Glyndŵr University, Wales, UK&quot;,&quot;author&quot;:[{&quot;family&quot;:&quot;Picking&quot;,&quot;given&quot;:&quot;Rich&quot;,&quot;parse-names&quot;:false,&quot;dropping-particle&quot;:&quot;&quot;,&quot;non-dropping-particle&quot;:&quot;&quot;},{&quot;family&quot;:&quot;Glyndŵr University. ARCLab&quot;,&quot;given&quot;:&quot;&quot;,&quot;parse-names&quot;:false,&quot;dropping-particle&quot;:&quot;&quot;,&quot;non-dropping-particle&quot;:&quot;&quot;},{&quot;family&quot;:&quot;Institute of Electrical and Electronics Engineers. United Kingdom and Republic of Ireland Section&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ISBN&quot;:&quot;9781509048151&quot;,&quot;issued&quot;:{&quot;date-parts&quot;:[[2017]]},&quot;container-title-short&quot;:&quot;&quot;},&quot;isTemporary&quot;:false}]},{&quot;citationID&quot;:&quot;MENDELEY_CITATION_0dbdf4bd-32d7-49f4-bb7d-6a0133700673&quot;,&quot;properties&quot;:{&quot;noteIndex&quot;:0},&quot;isEdited&quot;:false,&quot;manualOverride&quot;:{&quot;isManuallyOverridden&quot;:false,&quot;citeprocText&quot;:&quot;(CANDRA RIZKI NUGROHO, 2019)&quot;,&quot;manualOverrideText&quot;:&quot;&quot;},&quot;citationTag&quot;:&quot;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quot;,&quot;citationItems&quot;:[{&quot;id&quot;:&quot;33de0bda-fbb3-3723-bed7-a49476f89d1d&quot;,&quot;itemData&quot;:{&quot;type&quot;:&quot;report&quot;,&quot;id&quot;:&quot;33de0bda-fbb3-3723-bed7-a49476f89d1d&quot;,&quot;title&quot;:&quot;ALAT PENGUKUR SATURASI OKSIGEN DALAM DARAH&quot;,&quot;author&quot;:[{&quot;family&quot;:&quot;CANDRA RIZKI NUGROHO&quot;,&quot;given&quot;:&quot;&quot;,&quot;parse-names&quot;:false,&quot;dropping-particle&quot;:&quot;&quot;,&quot;non-dropping-particle&quot;:&quot;&quot;}],&quot;issued&quot;:{&quot;date-parts&quot;:[[2019]]},&quot;container-title-short&quot;:&quot;&quot;},&quot;isTemporary&quot;:false}]},{&quot;citationID&quot;:&quot;MENDELEY_CITATION_b7204e32-85e2-4fab-a840-db394eb9c1db&quot;,&quot;properties&quot;:{&quot;noteIndex&quot;:0},&quot;isEdited&quot;:false,&quot;manualOverride&quot;:{&quot;isManuallyOverridden&quot;:false,&quot;citeprocText&quot;:&quot;(ALDAFFAN SHEVA GHIFARI WYDIANDHIKA, 2022)&quot;,&quot;manualOverrideText&quot;:&quot;&quot;},&quot;citationTag&quot;:&quot;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quot;,&quot;citationItems&quot;:[{&quot;id&quot;:&quot;0d3dc1ec-ff43-3104-9fc7-61f2ba40712f&quot;,&quot;itemData&quot;:{&quot;type&quot;:&quot;report&quot;,&quot;id&quot;:&quot;0d3dc1ec-ff43-3104-9fc7-61f2ba40712f&quot;,&quot;title&quot;:&quot;SKRIPSI Deteksi Tekanan Darah Berdasarkan Sinyal PPG dengan Metode Statistical Analysis dan Extreme Learning Machine&quot;,&quot;author&quot;:[{&quot;family&quot;:&quot;ALDAFFAN SHEVA GHIFARI WYDIANDHIKA&quot;,&quot;given&quot;:&quot;&quot;,&quot;parse-names&quot;:false,&quot;dropping-particle&quot;:&quot;&quot;,&quot;non-dropping-particle&quot;:&quot;&quot;}],&quot;issued&quot;:{&quot;date-parts&quot;:[[2022]]},&quot;container-title-short&quot;:&quot;&quot;},&quot;isTemporary&quot;:false}]},{&quot;citationID&quot;:&quot;MENDELEY_CITATION_3321d659-6f60-4e46-99c5-97ec92ff10ba&quot;,&quot;properties&quot;:{&quot;noteIndex&quot;:0},&quot;isEdited&quot;:false,&quot;manualOverride&quot;:{&quot;isManuallyOverridden&quot;:false,&quot;citeprocText&quot;:&quot;(Adha Nur Qahar, 2018)&quot;,&quot;manualOverrideText&quot;:&quot;&quot;},&quot;citationTag&quot;:&quot;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quot;,&quot;citationItems&quot;:[{&quot;id&quot;:&quot;941b67b0-c9c8-3949-a45c-3be17ac91883&quot;,&quot;itemData&quot;:{&quot;type&quot;:&quot;report&quot;,&quot;id&quot;:&quot;941b67b0-c9c8-3949-a45c-3be17ac91883&quot;,&quot;title&quot;:&quot;Desain Alat Ukur Denyut Jantung Dan Saturasi Oksigen Pada&quot;,&quot;author&quot;:[{&quot;family&quot;:&quot;Adha Nur Qahar&quot;,&quot;given&quot;:&quot;&quot;,&quot;parse-names&quot;:false,&quot;dropping-particle&quot;:&quot;&quot;,&quot;non-dropping-particle&quot;:&quot;&quot;}],&quot;issued&quot;:{&quot;date-parts&quot;:[[2018]]},&quot;container-title-short&quot;:&quot;&quot;},&quot;isTemporary&quot;:false}]},{&quot;citationID&quot;:&quot;MENDELEY_CITATION_e2301d2b-c077-42d2-9106-bb87732d9e8c&quot;,&quot;properties&quot;:{&quot;noteIndex&quot;:0},&quot;isEdited&quot;:false,&quot;manualOverride&quot;:{&quot;isManuallyOverridden&quot;:false,&quot;citeprocText&quot;:&quot;(Aries Dirgayunita, 2020)&quot;,&quot;manualOverrideText&quot;:&quot;&quot;},&quot;citationItems&quot;:[{&quot;id&quot;:&quot;fc25ae74-ed9b-3edd-b151-3731acb31264&quot;,&quot;itemData&quot;:{&quot;type&quot;:&quot;article-journal&quot;,&quot;id&quot;:&quot;fc25ae74-ed9b-3edd-b151-3731acb31264&quot;,&quot;title&quot;:&quot;depresi ciri penyebab dan&quot;,&quot;author&quot;:[{&quot;family&quot;:&quot;Aries Dirgayunita&quot;,&quot;given&quot;:&quot;&quot;,&quot;parse-names&quot;:false,&quot;dropping-particle&quot;:&quot;&quot;,&quot;non-dropping-particle&quot;:&quot;&quot;}],&quot;issued&quot;:{&quot;date-parts&quot;:[[2020]]},&quot;container-title-short&quot;:&quot;&quot;},&quot;isTemporary&quot;:false}],&quot;citationTag&quot;:&quot;MENDELEY_CITATION_v3_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&quot;},{&quot;citationID&quot;:&quot;MENDELEY_CITATION_bb290bb4-0cf3-4903-b73d-9469aebc80f2&quot;,&quot;properties&quot;:{&quot;noteIndex&quot;:0},&quot;isEdited&quot;:false,&quot;manualOverride&quot;:{&quot;isManuallyOverridden&quot;:false,&quot;citeprocText&quot;:&quot;(Dianovinina and Psikologi, 2018)&quot;,&quot;manualOverrideText&quot;:&quot;&quot;},&quot;citationTag&quot;:&quot;MENDELEY_CITATION_v3_eyJjaXRhdGlvbklEIjoiTUVOREVMRVlfQ0lUQVRJT05fYmIyOTBiYjQtMGNmMy00OTAzLWI3M2QtOTQ2OWFlYmM4MGYy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quot;,&quot;citationItems&quot;:[{&quot;id&quot;:&quot;4bc8792a-9782-3d0c-a87b-8b505400da27&quot;,&quot;itemData&quot;:{&quot;type&quot;:&quot;report&quot;,&quot;id&quot;:&quot;4bc8792a-9782-3d0c-a87b-8b505400da27&quot;,&quot;title&quot;:&quot;Depresi pada Remaja: Gejala dan Permasalahannya Depression in Adolescent: Symptoms and the Problems&quot;,&quot;author&quot;:[{&quot;family&quot;:&quot;Dianovinina&quot;,&quot;given&quot;:&quot;Ktut&quot;,&quot;parse-names&quot;:false,&quot;dropping-particle&quot;:&quot;&quot;,&quot;non-dropping-particle&quot;:&quot;&quot;},{&quot;family&quot;:&quot;Psikologi&quot;,&quot;given&quot;:&quot;Fakultas&quot;,&quot;parse-names&quot;:false,&quot;dropping-particle&quot;:&quot;&quot;,&quot;non-dropping-particle&quot;:&quot;&quot;}],&quot;container-title&quot;:&quot;Jurnal Psikogenesis&quot;,&quot;issued&quot;:{&quot;date-parts&quot;:[[2018]]},&quot;issue&quot;:&quot;1&quot;,&quot;volume&quot;:&quot;6&quot;,&quot;container-title-short&quot;:&quot;&quot;},&quot;isTemporary&quot;:false}]},{&quot;citationID&quot;:&quot;MENDELEY_CITATION_ad273e0e-8a9c-4314-b220-548dc3858c3c&quot;,&quot;properties&quot;:{&quot;noteIndex&quot;:0},&quot;isEdited&quot;:false,&quot;manualOverride&quot;:{&quot;isManuallyOverridden&quot;:false,&quot;citeprocText&quot;:&quot;(Dianovinina and Psikologi, 2018)&quot;,&quot;manualOverrideText&quot;:&quot;&quot;},&quot;citationTag&quot;:&quot;MENDELEY_CITATION_v3_eyJjaXRhdGlvbklEIjoiTUVOREVMRVlfQ0lUQVRJT05fYWQyNzNlMGUtOGE5Yy00MzE0LWIyMjAtNTQ4ZGMzODU4YzNj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quot;,&quot;citationItems&quot;:[{&quot;id&quot;:&quot;4bc8792a-9782-3d0c-a87b-8b505400da27&quot;,&quot;itemData&quot;:{&quot;type&quot;:&quot;report&quot;,&quot;id&quot;:&quot;4bc8792a-9782-3d0c-a87b-8b505400da27&quot;,&quot;title&quot;:&quot;Depresi pada Remaja: Gejala dan Permasalahannya Depression in Adolescent: Symptoms and the Problems&quot;,&quot;author&quot;:[{&quot;family&quot;:&quot;Dianovinina&quot;,&quot;given&quot;:&quot;Ktut&quot;,&quot;parse-names&quot;:false,&quot;dropping-particle&quot;:&quot;&quot;,&quot;non-dropping-particle&quot;:&quot;&quot;},{&quot;family&quot;:&quot;Psikologi&quot;,&quot;given&quot;:&quot;Fakultas&quot;,&quot;parse-names&quot;:false,&quot;dropping-particle&quot;:&quot;&quot;,&quot;non-dropping-particle&quot;:&quot;&quot;}],&quot;container-title&quot;:&quot;Jurnal Psikogenesis&quot;,&quot;issued&quot;:{&quot;date-parts&quot;:[[2018]]},&quot;issue&quot;:&quot;1&quot;,&quot;volume&quot;:&quot;6&quot;,&quot;container-title-short&quot;:&quot;&quot;},&quot;isTemporary&quot;:false}]},{&quot;citationID&quot;:&quot;MENDELEY_CITATION_629c8a47-25ac-47f2-9dc2-13b2f385cfb6&quot;,&quot;properties&quot;:{&quot;noteIndex&quot;:0},&quot;isEdited&quot;:false,&quot;manualOverride&quot;:{&quot;isManuallyOverridden&quot;:false,&quot;citeprocText&quot;:&quot;(Dianovinina and Psikologi, 2018)&quot;,&quot;manualOverrideText&quot;:&quot;&quot;},&quot;citationTag&quot;:&quot;MENDELEY_CITATION_v3_eyJjaXRhdGlvbklEIjoiTUVOREVMRVlfQ0lUQVRJT05fNjI5YzhhNDctMjVhYy00N2YyLTlkYzItMTNiMmYzODVjZmI2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quot;,&quot;citationItems&quot;:[{&quot;id&quot;:&quot;4bc8792a-9782-3d0c-a87b-8b505400da27&quot;,&quot;itemData&quot;:{&quot;type&quot;:&quot;report&quot;,&quot;id&quot;:&quot;4bc8792a-9782-3d0c-a87b-8b505400da27&quot;,&quot;title&quot;:&quot;Depresi pada Remaja: Gejala dan Permasalahannya Depression in Adolescent: Symptoms and the Problems&quot;,&quot;author&quot;:[{&quot;family&quot;:&quot;Dianovinina&quot;,&quot;given&quot;:&quot;Ktut&quot;,&quot;parse-names&quot;:false,&quot;dropping-particle&quot;:&quot;&quot;,&quot;non-dropping-particle&quot;:&quot;&quot;},{&quot;family&quot;:&quot;Psikologi&quot;,&quot;given&quot;:&quot;Fakultas&quot;,&quot;parse-names&quot;:false,&quot;dropping-particle&quot;:&quot;&quot;,&quot;non-dropping-particle&quot;:&quot;&quot;}],&quot;container-title&quot;:&quot;Jurnal Psikogenesis&quot;,&quot;issued&quot;:{&quot;date-parts&quot;:[[2018]]},&quot;issue&quot;:&quot;1&quot;,&quot;volume&quot;:&quot;6&quot;,&quot;container-title-short&quot;:&quot;&quot;},&quot;isTemporary&quot;:false}]},{&quot;citationID&quot;:&quot;MENDELEY_CITATION_ba7fb796-a32b-4558-b566-e649293ed73a&quot;,&quot;properties&quot;:{&quot;noteIndex&quot;:0},&quot;isEdited&quot;:false,&quot;manualOverride&quot;:{&quot;isManuallyOverridden&quot;:false,&quot;citeprocText&quot;:&quot;(Dianovinina and Psikologi, 2018)&quot;,&quot;manualOverrideText&quot;:&quot;&quot;},&quot;citationTag&quot;:&quot;MENDELEY_CITATION_v3_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&quot;,&quot;citationItems&quot;:[{&quot;id&quot;:&quot;4bc8792a-9782-3d0c-a87b-8b505400da27&quot;,&quot;itemData&quot;:{&quot;type&quot;:&quot;report&quot;,&quot;id&quot;:&quot;4bc8792a-9782-3d0c-a87b-8b505400da27&quot;,&quot;title&quot;:&quot;Depresi pada Remaja: Gejala dan Permasalahannya Depression in Adolescent: Symptoms and the Problems&quot;,&quot;author&quot;:[{&quot;family&quot;:&quot;Dianovinina&quot;,&quot;given&quot;:&quot;Ktut&quot;,&quot;parse-names&quot;:false,&quot;dropping-particle&quot;:&quot;&quot;,&quot;non-dropping-particle&quot;:&quot;&quot;},{&quot;family&quot;:&quot;Psikologi&quot;,&quot;given&quot;:&quot;Fakultas&quot;,&quot;parse-names&quot;:false,&quot;dropping-particle&quot;:&quot;&quot;,&quot;non-dropping-particle&quot;:&quot;&quot;}],&quot;container-title&quot;:&quot;Jurnal Psikogenesis&quot;,&quot;issued&quot;:{&quot;date-parts&quot;:[[2018]]},&quot;issue&quot;:&quot;1&quot;,&quot;volume&quot;:&quot;6&quot;,&quot;container-title-short&quot;:&quot;&quot;},&quot;isTemporary&quot;:false}]},{&quot;citationID&quot;:&quot;MENDELEY_CITATION_149f0cfb-e68f-4ebe-aedf-20991a1b8c8f&quot;,&quot;properties&quot;:{&quot;noteIndex&quot;:0},&quot;isEdited&quot;:false,&quot;manualOverride&quot;:{&quot;isManuallyOverridden&quot;:false,&quot;citeprocText&quot;:&quot;(Radityo, 2020)&quot;,&quot;manualOverrideText&quot;:&quot;&quot;},&quot;citationTag&quot;:&quot;MENDELEY_CITATION_v3_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&quot;,&quot;citationItems&quot;:[{&quot;id&quot;:&quot;17edfeec-7358-3dfb-ae37-776a49ca1435&quot;,&quot;itemData&quot;:{&quot;type&quot;:&quot;report&quot;,&quot;id&quot;:&quot;17edfeec-7358-3dfb-ae37-776a49ca1435&quot;,&quot;title&quot;:&quot;DEPRESI DAN GANGGUAN TIDUR&quot;,&quot;author&quot;:[{&quot;family&quot;:&quot;Radityo&quot;,&quot;given&quot;:&quot;Wyn Eko&quot;,&quot;parse-names&quot;:false,&quot;dropping-particle&quot;:&quot;&quot;,&quot;non-dropping-particle&quot;:&quot;&quot;}],&quot;issued&quot;:{&quot;date-parts&quot;:[[2020]]},&quot;container-title-short&quot;:&quot;&quot;},&quot;isTemporary&quot;:false}]},{&quot;citationID&quot;:&quot;MENDELEY_CITATION_6299a105-51c9-469c-a861-c9214d11bd31&quot;,&quot;properties&quot;:{&quot;noteIndex&quot;:0},&quot;isEdited&quot;:false,&quot;manualOverride&quot;:{&quot;isManuallyOverridden&quot;:true,&quot;citeprocText&quot;:&quot;(Ruskandi, 2021)&quot;,&quot;manualOverrideText&quot;:&quot;(Ruskandi, 2021).&quot;},&quot;citationTag&quot;:&quot;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quot;,&quot;citationItems&quot;:[{&quot;id&quot;:&quot;ddae2736-6433-362a-b783-9c3ecbea6c0e&quot;,&quot;itemData&quot;:{&quot;type&quot;:&quot;report&quot;,&quot;id&quot;:&quot;ddae2736-6433-362a-b783-9c3ecbea6c0e&quot;,&quot;title&quot;:&quot;KECEMASAN REMAJA PADA MASA PANDEMI COVID-19&quot;,&quot;author&quot;:[{&quot;family&quot;:&quot;Ruskandi&quot;,&quot;given&quot;:&quot;Joseph Henokh&quot;,&quot;parse-names&quot;:false,&quot;dropping-particle&quot;:&quot;&quot;,&quot;non-dropping-particle&quot;:&quot;&quot;}],&quot;URL&quot;:&quot;http://jurnal.globalhealthsciencegroup.com/index.php/JPPP&quot;,&quot;issued&quot;:{&quot;date-parts&quot;:[[2021]]},&quot;container-title-short&quot;:&quot;&quot;},&quot;isTemporary&quot;:false}]},{&quot;citationID&quot;:&quot;MENDELEY_CITATION_7d1eda66-651f-4947-bb30-b9986d70686c&quot;,&quot;properties&quot;:{&quot;noteIndex&quot;:0},&quot;isEdited&quot;:false,&quot;manualOverride&quot;:{&quot;isManuallyOverridden&quot;:false,&quot;citeprocText&quot;:&quot;(Ruskandi, 2021)&quot;,&quot;manualOverrideText&quot;:&quot;&quot;},&quot;citationTag&quot;:&quot;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quot;,&quot;citationItems&quot;:[{&quot;id&quot;:&quot;ddae2736-6433-362a-b783-9c3ecbea6c0e&quot;,&quot;itemData&quot;:{&quot;type&quot;:&quot;report&quot;,&quot;id&quot;:&quot;ddae2736-6433-362a-b783-9c3ecbea6c0e&quot;,&quot;title&quot;:&quot;KECEMASAN REMAJA PADA MASA PANDEMI COVID-19&quot;,&quot;author&quot;:[{&quot;family&quot;:&quot;Ruskandi&quot;,&quot;given&quot;:&quot;Joseph Henokh&quot;,&quot;parse-names&quot;:false,&quot;dropping-particle&quot;:&quot;&quot;,&quot;non-dropping-particle&quot;:&quot;&quot;}],&quot;URL&quot;:&quot;http://jurnal.globalhealthsciencegroup.com/index.php/JPPP&quot;,&quot;issued&quot;:{&quot;date-parts&quot;:[[2021]]},&quot;container-title-short&quot;:&quot;&quot;},&quot;isTemporary&quot;:false}]},{&quot;citationID&quot;:&quot;MENDELEY_CITATION_08c9f0a3-22cc-4b92-826b-96d5ee806a9b&quot;,&quot;properties&quot;:{&quot;noteIndex&quot;:0},&quot;isEdited&quot;:false,&quot;manualOverride&quot;:{&quot;isManuallyOverridden&quot;:false,&quot;citeprocText&quot;:&quot;(Dedy Nugraha and Sunan Kalijaga Yogyakarta, 2020)&quot;,&quot;manualOverrideText&quot;:&quot;&quot;},&quot;citationTag&quot;:&quot;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quot;,&quot;citationItems&quot;:[{&quot;id&quot;:&quot;f53d9498-34c7-362c-ad10-0ff66c078e0b&quot;,&quot;itemData&quot;:{&quot;type&quot;:&quot;article-journal&quot;,&quot;id&quot;:&quot;f53d9498-34c7-362c-ad10-0ff66c078e0b&quot;,&quot;title&quot;:&quot;Memahami Kecemasan: Perspektif Psikologi Islam&quot;,&quot;author&quot;:[{&quot;family&quot;:&quot;Dedy Nugraha&quot;,&quot;given&quot;:&quot;Aditya&quot;,&quot;parse-names&quot;:false,&quot;dropping-particle&quot;:&quot;&quot;,&quot;non-dropping-particle&quot;:&quot;&quot;},{&quot;family&quot;:&quot;Sunan Kalijaga Yogyakarta&quot;,&quot;given&quot;:&quot;Uin&quot;,&quot;parse-names&quot;:false,&quot;dropping-particle&quot;:&quot;&quot;,&quot;non-dropping-particle&quot;:&quot;&quot;}],&quot;container-title&quot;:&quot;Indonesian Journal of Islamic Psychology&quot;,&quot;ISSN&quot;:&quot;2714-7576&quot;,&quot;issued&quot;:{&quot;date-parts&quot;:[[2020]]},&quot;abstract&quot;:&quot;Anxiety has always been an interesting topic, how anxiety can be the entrance to other personality disorders and how humans are able to adapt to overcome anxiety into a research theme that remains hot to study. This study examines what anxiety is, how previous research is able to overcome anxiety. This study uses two perspectives, namely psychology in general and Islamic psychology in particular Islamic Psychotherapy. This study uses the literature review method, which originated from Garuda (Digital Reference Garba) from the Kemenristek-Brin, to study what techniques can reduce anxiety. The results obtained that in addition to psychotherapy, Islamic psychotherapy has also begun to be used to reduce individual anxiety levels.&quot;,&quot;issue&quot;:&quot;1&quot;,&quot;volume&quot;:&quot;2&quot;,&quot;container-title-short&quot;:&quot;&quot;},&quot;isTemporary&quot;:false}]},{&quot;citationID&quot;:&quot;MENDELEY_CITATION_db5d343f-5d92-470b-8b3e-a1593ea0b0d1&quot;,&quot;properties&quot;:{&quot;noteIndex&quot;:0},&quot;isEdited&quot;:false,&quot;manualOverride&quot;:{&quot;isManuallyOverridden&quot;:false,&quot;citeprocText&quot;:&quot;(Ihdaniyati and Arifah, 2013)&quot;,&quot;manualOverrideText&quot;:&quot;&quot;},&quot;citationTag&quot;:&quot;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quot;,&quot;citationItems&quot;:[{&quot;id&quot;:&quot;5be1ad0b-cad1-3683-bc1e-0ce0cdf7ae2d&quot;,&quot;itemData&quot;:{&quot;type&quot;:&quot;report&quot;,&quot;id&quot;:&quot;5be1ad0b-cad1-3683-bc1e-0ce0cdf7ae2d&quot;,&quot;title&quot;:&quot;Hubungan Tingkat Kecemasan dengan … (Atina Inayah Ihdaniyati) HUBUNGAN TINGKAT KECEMASAN DENGAN MEKANISME KOPING PADA PASIEN GAGAL JANTUNG KONGESTIF DI RSU PANDAN ARANG BOYOLALI&quot;,&quot;author&quot;:[{&quot;family&quot;:&quot;Ihdaniyati&quot;,&quot;given&quot;:&quot;Atina Inayah&quot;,&quot;parse-names&quot;:false,&quot;dropping-particle&quot;:&quot;&quot;,&quot;non-dropping-particle&quot;:&quot;&quot;},{&quot;family&quot;:&quot;Arifah&quot;,&quot;given&quot;:&quot;Siti&quot;,&quot;parse-names&quot;:false,&quot;dropping-particle&quot;:&quot;&quot;,&quot;non-dropping-particle&quot;:&quot;&quot;}],&quot;issued&quot;:{&quot;date-parts&quot;:[[2013]]},&quot;abstract&quot;:&quot;Background : Anxiety on congestive heart failure patient resulted because they experience out of breath and chest pain so they tend to concerned. Anxiety could motivate the individual to appropriate with to stressor and conduct an action to correct it. Coping mechanism is the result of an individual action to face of the stressor. When individual could face the stressor very well, it will deliver the adaptive coping. But when individual unable to find the good solution, it will conduct the maladaptive coping. Target of research : To know the relation between anxiety level with the coping mechanism on congestive heart failure patient. Research method : This Research has the non-experimental character with the descriptive method of correlation use the cross sectional approach. Sampling techniques which used are accidental sampling with the total samples are 30 responders. Validity test use the Product Moment test and reliability test use the Alpha Cronbach test. For data analysis, it uses the Kendal tau-b test with test of normality data use the z test. Result of research : Result of Kendal tau-b correlation analysis indicate that the count value equal to-0,745 with the probability 0,000 (p&lt;0, 05). Then, significance test use the z test with the result 5,782 which for the N=30, value of z table is 1, 96. It's mean the value of z count &gt; z table. The results indicate that there is a capable and significant of negative relation between anxiety level with the coping mechanism.&quot;,&quot;container-title-short&quot;:&quot;&quot;},&quot;isTemporary&quot;:false}]},{&quot;citationID&quot;:&quot;MENDELEY_CITATION_ecfaa8c8-3c70-4e4b-9cf2-e1b402532751&quot;,&quot;properties&quot;:{&quot;noteIndex&quot;:0},&quot;isEdited&quot;:false,&quot;manualOverride&quot;:{&quot;isManuallyOverridden&quot;:false,&quot;citeprocText&quot;:&quot;(Dedy Nugraha and Sunan Kalijaga Yogyakarta, 2020)&quot;,&quot;manualOverrideText&quot;:&quot;&quot;},&quot;citationTag&quot;:&quot;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quot;,&quot;citationItems&quot;:[{&quot;id&quot;:&quot;f53d9498-34c7-362c-ad10-0ff66c078e0b&quot;,&quot;itemData&quot;:{&quot;type&quot;:&quot;article-journal&quot;,&quot;id&quot;:&quot;f53d9498-34c7-362c-ad10-0ff66c078e0b&quot;,&quot;title&quot;:&quot;Memahami Kecemasan: Perspektif Psikologi Islam&quot;,&quot;author&quot;:[{&quot;family&quot;:&quot;Dedy Nugraha&quot;,&quot;given&quot;:&quot;Aditya&quot;,&quot;parse-names&quot;:false,&quot;dropping-particle&quot;:&quot;&quot;,&quot;non-dropping-particle&quot;:&quot;&quot;},{&quot;family&quot;:&quot;Sunan Kalijaga Yogyakarta&quot;,&quot;given&quot;:&quot;Uin&quot;,&quot;parse-names&quot;:false,&quot;dropping-particle&quot;:&quot;&quot;,&quot;non-dropping-particle&quot;:&quot;&quot;}],&quot;container-title&quot;:&quot;Indonesian Journal of Islamic Psychology&quot;,&quot;ISSN&quot;:&quot;2714-7576&quot;,&quot;issued&quot;:{&quot;date-parts&quot;:[[2020]]},&quot;abstract&quot;:&quot;Anxiety has always been an interesting topic, how anxiety can be the entrance to other personality disorders and how humans are able to adapt to overcome anxiety into a research theme that remains hot to study. This study examines what anxiety is, how previous research is able to overcome anxiety. This study uses two perspectives, namely psychology in general and Islamic psychology in particular Islamic Psychotherapy. This study uses the literature review method, which originated from Garuda (Digital Reference Garba) from the Kemenristek-Brin, to study what techniques can reduce anxiety. The results obtained that in addition to psychotherapy, Islamic psychotherapy has also begun to be used to reduce individual anxiety levels.&quot;,&quot;issue&quot;:&quot;1&quot;,&quot;volume&quot;:&quot;2&quot;,&quot;container-title-short&quot;:&quot;&quot;},&quot;isTemporary&quot;:false}]},{&quot;citationID&quot;:&quot;MENDELEY_CITATION_3c0539cd-e631-44ea-a345-7c08caee8f4e&quot;,&quot;properties&quot;:{&quot;noteIndex&quot;:0},&quot;isEdited&quot;:false,&quot;manualOverride&quot;:{&quot;isManuallyOverridden&quot;:true,&quot;citeprocText&quot;:&quot;(Inayah Ulfah, 2019)&quot;,&quot;manualOverrideText&quot;:&quot;(SKRINING MASALAH KESEHATAN JIWA DENGAN KUESIONER DASS-42 PADA CIVITAS UIN SYARIF HIDAYATULLAH JAKARTA YANG MEMILIKI RIWAYAT HIPERTENSI, n.d.).&quot;},&quot;citationTag&quot;:&quot;MENDELEY_CITATION_v3_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&quot;,&quot;citationItems&quot;:[{&quot;id&quot;:&quot;c52134bf-400f-376a-aa6f-730fc497bdb9&quot;,&quot;itemData&quot;:{&quot;type&quot;:&quot;report&quot;,&quot;id&quot;:&quot;c52134bf-400f-376a-aa6f-730fc497bdb9&quot;,&quot;title&quot;:&quot;SKRINING MASALAH KESEHATAN JIWA DENGAN KUESIONER DASS-42 PADA CIVITAS UIN SYARIF HIDAYATULLAH JAKARTA YANG MEMILIKI RIWAYAT HIPERTENSI&quot;,&quot;author&quot;:[{&quot;family&quot;:&quot;Inayah Ulfah&quot;,&quot;given&quot;:&quot;&quot;,&quot;parse-names&quot;:false,&quot;dropping-particle&quot;:&quot;&quot;,&quot;non-dropping-particle&quot;:&quot;&quot;}],&quot;issued&quot;:{&quot;date-parts&quot;:[[2019]]},&quot;container-title-short&quot;:&quot;&quot;},&quot;isTemporary&quot;:false}]},{&quot;citationID&quot;:&quot;MENDELEY_CITATION_d3f33809-4a95-4285-90c0-e717a2f2e39f&quot;,&quot;properties&quot;:{&quot;noteIndex&quot;:0},&quot;isEdited&quot;:false,&quot;manualOverride&quot;:{&quot;isManuallyOverridden&quot;:true,&quot;citeprocText&quot;:&quot;(Inayah Ulfah, 2019)&quot;,&quot;manualOverrideText&quot;:&quot;(SKRINING MASALAH KESEHATAN JIWA DENGAN KUESIONER DASS-42 PADA CIVITAS UIN SYARIF HIDAYATULLAH JAKARTA YANG MEMILIKI RIWAYAT HIPERTENSI, n.d.).&quot;},&quot;citationTag&quot;:&quot;MENDELEY_CITATION_v3_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&quot;,&quot;citationItems&quot;:[{&quot;id&quot;:&quot;c52134bf-400f-376a-aa6f-730fc497bdb9&quot;,&quot;itemData&quot;:{&quot;type&quot;:&quot;report&quot;,&quot;id&quot;:&quot;c52134bf-400f-376a-aa6f-730fc497bdb9&quot;,&quot;title&quot;:&quot;SKRINING MASALAH KESEHATAN JIWA DENGAN KUESIONER DASS-42 PADA CIVITAS UIN SYARIF HIDAYATULLAH JAKARTA YANG MEMILIKI RIWAYAT HIPERTENSI&quot;,&quot;author&quot;:[{&quot;family&quot;:&quot;Inayah Ulfah&quot;,&quot;given&quot;:&quot;&quot;,&quot;parse-names&quot;:false,&quot;dropping-particle&quot;:&quot;&quot;,&quot;non-dropping-particle&quot;:&quot;&quot;}],&quot;issued&quot;:{&quot;date-parts&quot;:[[2019]]},&quot;container-title-short&quot;:&quot;&quot;},&quot;isTemporary&quot;:false}]},{&quot;citationID&quot;:&quot;MENDELEY_CITATION_10e7efb2-4f98-4b6c-8835-978487dfb87a&quot;,&quot;properties&quot;:{&quot;noteIndex&quot;:0},&quot;isEdited&quot;:false,&quot;manualOverride&quot;:{&quot;isManuallyOverridden&quot;:false,&quot;citeprocText&quot;:&quot;(Yardley and Moss-Morris, 2009)&quot;,&quot;manualOverrideText&quot;:&quot;&quot;},&quot;citationItems&quot;:[{&quot;id&quot;:&quot;782f74eb-7ff4-3b9d-9c4d-9c371aeeeb6c&quot;,&quot;itemData&quot;:{&quot;type&quot;:&quot;article&quot;,&quot;id&quot;:&quot;782f74eb-7ff4-3b9d-9c4d-9c371aeeeb6c&quot;,&quot;title&quot;:&quot;Current issues and new directions in psychology and health: Increasing the quantity and quality of health psychology research&quot;,&quot;author&quot;:[{&quot;family&quot;:&quot;Yardley&quot;,&quot;given&quot;:&quot;Lucy&quot;,&quot;parse-names&quot;:false,&quot;dropping-particle&quot;:&quot;&quot;,&quot;non-dropping-particle&quot;:&quot;&quot;},{&quot;family&quot;:&quot;Moss-Morris&quot;,&quot;given&quot;:&quot;Rona&quot;,&quot;parse-names&quot;:false,&quot;dropping-particle&quot;:&quot;&quot;,&quot;non-dropping-particle&quot;:&quot;&quot;}],&quot;container-title&quot;:&quot;Psychology and Health&quot;,&quot;DOI&quot;:&quot;10.1080/08870440802618825&quot;,&quot;ISSN&quot;:&quot;08870446&quot;,&quot;PMID&quot;:&quot;20186635&quot;,&quot;issued&quot;:{&quot;date-parts&quot;:[[2009,1]]},&quot;page&quot;:&quot;1-4&quot;,&quot;issue&quot;:&quot;1&quot;,&quot;volume&quot;:&quot;24&quot;,&quot;container-title-short&quot;:&quot;Psychol Health&quot;},&quot;isTemporary&quot;:false}],&quot;citationTag&quot;:&quot;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quot;},{&quot;citationID&quot;:&quot;MENDELEY_CITATION_32baf7fb-e5e7-4839-9bbf-e4e02dd21dfd&quot;,&quot;properties&quot;:{&quot;noteIndex&quot;:0},&quot;isEdited&quot;:false,&quot;manualOverride&quot;:{&quot;isManuallyOverridden&quot;:false,&quot;citeprocText&quot;:&quot;(Yardley and Moss-Morris, 2009)&quot;,&quot;manualOverrideText&quot;:&quot;&quot;},&quot;citationItems&quot;:[{&quot;id&quot;:&quot;782f74eb-7ff4-3b9d-9c4d-9c371aeeeb6c&quot;,&quot;itemData&quot;:{&quot;type&quot;:&quot;article&quot;,&quot;id&quot;:&quot;782f74eb-7ff4-3b9d-9c4d-9c371aeeeb6c&quot;,&quot;title&quot;:&quot;Current issues and new directions in psychology and health: Increasing the quantity and quality of health psychology research&quot;,&quot;author&quot;:[{&quot;family&quot;:&quot;Yardley&quot;,&quot;given&quot;:&quot;Lucy&quot;,&quot;parse-names&quot;:false,&quot;dropping-particle&quot;:&quot;&quot;,&quot;non-dropping-particle&quot;:&quot;&quot;},{&quot;family&quot;:&quot;Moss-Morris&quot;,&quot;given&quot;:&quot;Rona&quot;,&quot;parse-names&quot;:false,&quot;dropping-particle&quot;:&quot;&quot;,&quot;non-dropping-particle&quot;:&quot;&quot;}],&quot;container-title&quot;:&quot;Psychology and Health&quot;,&quot;DOI&quot;:&quot;10.1080/08870440802618825&quot;,&quot;ISSN&quot;:&quot;08870446&quot;,&quot;PMID&quot;:&quot;20186635&quot;,&quot;issued&quot;:{&quot;date-parts&quot;:[[2009,1]]},&quot;page&quot;:&quot;1-4&quot;,&quot;issue&quot;:&quot;1&quot;,&quot;volume&quot;:&quot;24&quot;,&quot;container-title-short&quot;:&quot;Psychol Health&quot;},&quot;isTemporary&quot;:false}],&quot;citationTag&quot;:&quot;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quot;},{&quot;citationID&quot;:&quot;MENDELEY_CITATION_235694ce-1b8c-4fea-a1be-db8ac094765c&quot;,&quot;properties&quot;:{&quot;noteIndex&quot;:0},&quot;isEdited&quot;:false,&quot;manualOverride&quot;:{&quot;isManuallyOverridden&quot;:false,&quot;citeprocText&quot;:&quot;(Ihdaniyati and Arifah, 2013)&quot;,&quot;manualOverrideText&quot;:&quot;&quot;},&quot;citationItems&quot;:[{&quot;id&quot;:&quot;5be1ad0b-cad1-3683-bc1e-0ce0cdf7ae2d&quot;,&quot;itemData&quot;:{&quot;type&quot;:&quot;report&quot;,&quot;id&quot;:&quot;5be1ad0b-cad1-3683-bc1e-0ce0cdf7ae2d&quot;,&quot;title&quot;:&quot;Hubungan Tingkat Kecemasan dengan … (Atina Inayah Ihdaniyati) HUBUNGAN TINGKAT KECEMASAN DENGAN MEKANISME KOPING PADA PASIEN GAGAL JANTUNG KONGESTIF DI RSU PANDAN ARANG BOYOLALI&quot;,&quot;author&quot;:[{&quot;family&quot;:&quot;Ihdaniyati&quot;,&quot;given&quot;:&quot;Atina Inayah&quot;,&quot;parse-names&quot;:false,&quot;dropping-particle&quot;:&quot;&quot;,&quot;non-dropping-particle&quot;:&quot;&quot;},{&quot;family&quot;:&quot;Arifah&quot;,&quot;given&quot;:&quot;Siti&quot;,&quot;parse-names&quot;:false,&quot;dropping-particle&quot;:&quot;&quot;,&quot;non-dropping-particle&quot;:&quot;&quot;}],&quot;issued&quot;:{&quot;date-parts&quot;:[[2013]]},&quot;abstract&quot;:&quot;Background : Anxiety on congestive heart failure patient resulted because they experience out of breath and chest pain so they tend to concerned. Anxiety could motivate the individual to appropriate with to stressor and conduct an action to correct it. Coping mechanism is the result of an individual action to face of the stressor. When individual could face the stressor very well, it will deliver the adaptive coping. But when individual unable to find the good solution, it will conduct the maladaptive coping. Target of research : To know the relation between anxiety level with the coping mechanism on congestive heart failure patient. Research method : This Research has the non-experimental character with the descriptive method of correlation use the cross sectional approach. Sampling techniques which used are accidental sampling with the total samples are 30 responders. Validity test use the Product Moment test and reliability test use the Alpha Cronbach test. For data analysis, it uses the Kendal tau-b test with test of normality data use the z test. Result of research : Result of Kendal tau-b correlation analysis indicate that the count value equal to-0,745 with the probability 0,000 (p&lt;0, 05). Then, significance test use the z test with the result 5,782 which for the N=30, value of z table is 1, 96. It's mean the value of z count &gt; z table. The results indicate that there is a capable and significant of negative relation between anxiety level with the coping mechanism.&quot;,&quot;container-title-short&quot;:&quot;&quot;},&quot;isTemporary&quot;:false}],&quot;citationTag&quot;:&quot;MENDELEY_CITATION_v3_eyJjaXRhdGlvbklEIjoiTUVOREVMRVlfQ0lUQVRJT05fMjM1Njk0Y2UtMWI4Yy00ZmVhLWExYmUtZGI4YWMwOTQ3NjVj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quot;},{&quot;citationID&quot;:&quot;MENDELEY_CITATION_e1ced092-7436-432b-a736-63fdb584039d&quot;,&quot;properties&quot;:{&quot;noteIndex&quot;:0},&quot;isEdited&quot;:false,&quot;manualOverride&quot;:{&quot;isManuallyOverridden&quot;:true,&quot;citeprocText&quot;:&quot;(Made Adnyani Praktisi Yoga dan Guru SMA Negeri, 2018)&quot;,&quot;manualOverrideText&quot;:&quot;(Made Adnyani Praktisi Yoga dan Guru SMA Negeri, 2018).&quot;},&quot;citationTag&quot;:&quot;MENDELEY_CITATION_v3_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&quot;,&quot;citationItems&quot;:[{&quot;id&quot;:&quot;d83dee33-b061-3c37-91f5-eca2b8954a4a&quot;,&quot;itemData&quot;:{&quot;type&quot;:&quot;report&quot;,&quot;id&quot;:&quot;d83dee33-b061-3c37-91f5-eca2b8954a4a&quot;,&quot;title&quot;:&quot;KERJA ANATOMI TUBUH DALAM YOGA ASANA Oleh&quot;,&quot;author&quot;:[{&quot;family&quot;:&quot;Made Adnyani Praktisi Yoga dan Guru SMA Negeri&quot;,&quot;given&quot;:&quot;Ni&quot;,&quot;parse-names&quot;:false,&quot;dropping-particle&quot;:&quot;&quot;,&quot;non-dropping-particle&quot;:&quot;&quot;}],&quot;container-title&quot;:&quot;YOGA DAN KESEHATAN&quot;,&quot;issued&quot;:{&quot;date-parts&quot;:[[2018]]},&quot;abstract&quot;:&quot;Anatomy is a field of knowledge that studies the structure of the human body. A good understanding of anatomy and its relationship to asanas is essential so that yoga practitioners can keep their body safe, comfortable and the mind remains stable. Yoga has an integrated working principle in the human body. An important element that distinguishes yoga practice with other exercises is the linkage of breath, posture and movement. By the yogis, they are based on the concept of prana and apana; sthira and sukha; brahmana and laghana; and sukha and dukha. The flow of breath is associated with prana and apana, postural stability associated with sthira and sukha, and sukha-duhka and movements associated with brahmana and laghana.&quot;,&quot;issue&quot;:&quot;1&quot;,&quot;volume&quot;:&quot;1&quot;,&quot;container-title-short&quot;:&quot;&quot;},&quot;isTemporary&quot;:false}]},{&quot;citationID&quot;:&quot;MENDELEY_CITATION_000ed648-fd83-4265-8c1a-21426e51c736&quot;,&quot;properties&quot;:{&quot;noteIndex&quot;:0},&quot;isEdited&quot;:false,&quot;manualOverride&quot;:{&quot;isManuallyOverridden&quot;:false,&quot;citeprocText&quot;:&quot;(Lee &lt;i&gt;et al.&lt;/i&gt;, 2019)&quot;,&quot;manualOverrideText&quot;:&quot;&quot;},&quot;citationTag&quot;:&quot;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quot;,&quot;citationItems&quot;:[{&quot;id&quot;:&quot;ac6cd0ad-cdd2-3e90-908d-cc098e81a661&quot;,&quot;itemData&quot;:{&quot;type&quot;:&quot;article-journal&quot;,&quot;id&quot;:&quot;ac6cd0ad-cdd2-3e90-908d-cc098e81a661&quot;,&quot;title&quot;:&quot;The 21-Item and 12-Item Versions of the Depression Anxiety Stress Scales: Psychometric Evaluation in a Korean Population&quot;,&quot;author&quot;:[{&quot;family&quot;:&quot;Lee&quot;,&quot;given&quot;:&quot;Eun Hyun&quot;,&quot;parse-names&quot;:false,&quot;dropping-particle&quot;:&quot;&quot;,&quot;non-dropping-particle&quot;:&quot;&quot;},{&quot;family&quot;:&quot;Moon&quot;,&quot;given&quot;:&quot;Seung Hei&quot;,&quot;parse-names&quot;:false,&quot;dropping-particle&quot;:&quot;&quot;,&quot;non-dropping-particle&quot;:&quot;&quot;},{&quot;family&quot;:&quot;Cho&quot;,&quot;given&quot;:&quot;Myung Sun&quot;,&quot;parse-names&quot;:false,&quot;dropping-particle&quot;:&quot;&quot;,&quot;non-dropping-particle&quot;:&quot;&quot;},{&quot;family&quot;:&quot;Park&quot;,&quot;given&quot;:&quot;Eun Suk&quot;,&quot;parse-names&quot;:false,&quot;dropping-particle&quot;:&quot;&quot;,&quot;non-dropping-particle&quot;:&quot;&quot;},{&quot;family&quot;:&quot;Kim&quot;,&quot;given&quot;:&quot;Soon Young&quot;,&quot;parse-names&quot;:false,&quot;dropping-particle&quot;:&quot;&quot;,&quot;non-dropping-particle&quot;:&quot;&quot;},{&quot;family&quot;:&quot;Han&quot;,&quot;given&quot;:&quot;Jin Sil&quot;,&quot;parse-names&quot;:false,&quot;dropping-particle&quot;:&quot;&quot;,&quot;non-dropping-particle&quot;:&quot;&quot;},{&quot;family&quot;:&quot;Cheio&quot;,&quot;given&quot;:&quot;Jung Hee&quot;,&quot;parse-names&quot;:false,&quot;dropping-particle&quot;:&quot;&quot;,&quot;non-dropping-particle&quot;:&quot;&quot;}],&quot;container-title&quot;:&quot;Asian Nursing Research&quot;,&quot;container-title-short&quot;:&quot;Asian Nurs Res (Korean Soc Nurs Sci)&quot;,&quot;DOI&quot;:&quot;10.1016/j.anr.2018.11.006&quot;,&quot;ISSN&quot;:&quot;20937482&quot;,&quot;PMID&quot;:&quot;30503903&quot;,&quot;issued&quot;:{&quot;date-parts&quot;:[[2019,2,1]]},&quot;page&quot;:&quot;30-37&quot;,&quot;abstract&quot;:&quot;Purpose: This study aimed to evaluate the psychometric properties of the Depression Anxiety Stress Scales 21 and 12 in a Korean population. Methods: The Depression Anxiety Stress Scales were translated into Korean using a translation and back-translation technique, and the content validity was assessed by an expert panel. Participants were recruited from six community health centers (n = 431) and two community mental health centers (n = 50). A field test of the psychometric properties of the instruments was conducted using confirmatory factor analysis with bootstrap maximum likelihood estimation involving 1,000 samples, Pearson's analysis, t test, and Cronbach's α coefficient. Results: Confirmatory factor analysis of the Depression Anxiety Stress Scales 21 and 12 supported both three-factor and second-order three-factor models. The Scales 21 and 12 satisfied convergent validity with the Patient Health Questionnaire-9, Generalized Anxiety Disorder-7, and Perceived Stress Scale-10 and discriminant validity with the Rosenberg Self-Esteem Scale. The scores for the Depression Anxiety Stress Scales 21 and 12 were higher for the psychiatric group than for the nonpsychiatric group, confirming the presence of known-groups validity. The Depression Anxiety Stress Scales 21 and 12 exhibited moderate-to-strong correlations with the Negative Affect. Cronbach's α coefficients for the Depression Anxiety Stress Scales 21 and 12 were.93 and.90, respectively. Conclusion: The Depression Anxiety Stress Scales 21 and 12 appear to be acceptable, reliable, and valid instruments. However, the shorter Depression Anxiety Stress Scales 12 may be more feasible to use in a busy practice and also be less burdensome to respondents.&quot;,&quot;publisher&quot;:&quot;Korean Society of Nursing Science&quot;,&quot;issue&quot;:&quot;1&quot;,&quot;volume&quot;:&quot;13&quot;},&quot;isTemporary&quot;:false}]},{&quot;citationID&quot;:&quot;MENDELEY_CITATION_abacf0c0-1835-45d6-9a6f-2033928ded4c&quot;,&quot;properties&quot;:{&quot;noteIndex&quot;:0},&quot;isEdited&quot;:false,&quot;manualOverride&quot;:{&quot;isManuallyOverridden&quot;:false,&quot;citeprocText&quot;:&quot;(Tran, Tran and Fisher, 2013)&quot;,&quot;manualOverrideText&quot;:&quot;&quot;},&quot;citationTag&quot;:&quot;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quot;,&quot;citationItems&quot;:[{&quot;id&quot;:&quot;150579fd-2d67-3218-8d22-0497fb00e791&quot;,&quot;itemData&quot;:{&quot;type&quot;:&quot;article-journal&quot;,&quot;id&quot;:&quot;150579fd-2d67-3218-8d22-0497fb00e791&quot;,&quot;title&quot;:&quot;Validation of the depression anxiety stress scales (DASS) 21 as a screening instrument for depression and anxiety in a rural community-based cohort of northern Vietnamese women&quot;,&quot;author&quot;:[{&quot;family&quot;:&quot;Tran&quot;,&quot;given&quot;:&quot;Thach Duc&quot;,&quot;parse-names&quot;:false,&quot;dropping-particle&quot;:&quot;&quot;,&quot;non-dropping-particle&quot;:&quot;&quot;},{&quot;family&quot;:&quot;Tran&quot;,&quot;given&quot;:&quot;Tuan&quot;,&quot;parse-names&quot;:false,&quot;dropping-particle&quot;:&quot;&quot;,&quot;non-dropping-particle&quot;:&quot;&quot;},{&quot;family&quot;:&quot;Fisher&quot;,&quot;given&quot;:&quot;Jane&quot;,&quot;parse-names&quot;:false,&quot;dropping-particle&quot;:&quot;&quot;,&quot;non-dropping-particle&quot;:&quot;&quot;}],&quot;container-title&quot;:&quot;BMC Psychiatry&quot;,&quot;container-title-short&quot;:&quot;BMC Psychiatry&quot;,&quot;DOI&quot;:&quot;10.1186/1471-244X-13-24&quot;,&quot;ISSN&quot;:&quot;1471244X&quot;,&quot;PMID&quot;:&quot;23311374&quot;,&quot;issued&quot;:{&quot;date-parts&quot;:[[2013,1,12]]},&quot;abstract&quot;:&quot;Background: Depression and anxiety are recognised increasingly as serious public health problems among women in low- and lower-middle income countries. The aim of this study was to validate the 21-item Depression Anxiety and Stress Scale (DASS21) for use in screening for these common mental disorders among rural women with young children in the North of Vietnam.Methods: The DASS-21 was translated from English to Vietnamese, culturally verified, back-translated and administered to women who also completed, separately, a psychiatrist-administered Structured Clinical Interview for DSM IV Axis 1 diagnoses of depressive and anxiety disorders. The sample was a community-based representative cohort of adult women with young children living in Ha Nam Province in northern Viet Nam. Cronbach's alpha, Exploratory Factor Analyses (EFA) and Receiver Operating Characteristic (ROC) analyses were performed to identify the psychometric properties of the Depression, Anxiety, and Stress subscales and the overall scale.Results: Complete data were available for 221 women. The internal consistency (Cronbach's alpha) of each sub-scale and the overall scale were high, ranging from 0.70 for the Stress subscale to 0.88 for the overall scale, but EFA indicated that the 21 items all loaded on one factor. Scores on each of the three sub-scales, and the combinations of two or three of them were able to detect the common mental disorders of depression and anxiety in women with a sensitivity of 79.1% and a specificity of 77.0% at the optimal cut off of &gt;33. However, they did not distinguish between those experiencing only depression or only anxiety.Conclusions: The total score of the 21 items of the DASS21-Vietnamese validation appears to be comprehensible and sensitive to detecting common mental disorders in women with young children in primary health care in rural northern Vietnam and therefore might also be useful to screen for these conditions in other resource-constrained settings. © 2013 Tran et al.; licensee BioMed Central Ltd.&quot;,&quot;volume&quot;:&quot;13&quot;},&quot;isTemporary&quot;:false}]},{&quot;citationID&quot;:&quot;MENDELEY_CITATION_ae59923a-0a1f-4f3c-88dc-e0dfca6f9d2e&quot;,&quot;properties&quot;:{&quot;noteIndex&quot;:0},&quot;isEdited&quot;:false,&quot;manualOverride&quot;:{&quot;isManuallyOverridden&quot;:false,&quot;citeprocText&quot;:&quot;(Patrick, Dyck and Bramston, 2010)&quot;,&quot;manualOverrideText&quot;:&quot;&quot;},&quot;citationTag&quot;:&quot;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quot;,&quot;citationItems&quot;:[{&quot;id&quot;:&quot;8cdc98ce-897d-349a-a4b1-c55098480b2f&quot;,&quot;itemData&quot;:{&quot;type&quot;:&quot;article-journal&quot;,&quot;id&quot;:&quot;8cdc98ce-897d-349a-a4b1-c55098480b2f&quot;,&quot;title&quot;:&quot;Depression Anxiety Stress Scale: Is it valid for children and adolescents?&quot;,&quot;author&quot;:[{&quot;family&quot;:&quot;Patrick&quot;,&quot;given&quot;:&quot;Jeff&quot;,&quot;parse-names&quot;:false,&quot;dropping-particle&quot;:&quot;&quot;,&quot;non-dropping-particle&quot;:&quot;&quot;},{&quot;family&quot;:&quot;Dyck&quot;,&quot;given&quot;:&quot;Murray&quot;,&quot;parse-names&quot;:false,&quot;dropping-particle&quot;:&quot;&quot;,&quot;non-dropping-particle&quot;:&quot;&quot;},{&quot;family&quot;:&quot;Bramston&quot;,&quot;given&quot;:&quot;Paul&quot;,&quot;parse-names&quot;:false,&quot;dropping-particle&quot;:&quot;&quot;,&quot;non-dropping-particle&quot;:&quot;&quot;}],&quot;container-title&quot;:&quot;Journal of Clinical Psychology&quot;,&quot;container-title-short&quot;:&quot;J Clin Psychol&quot;,&quot;DOI&quot;:&quot;10.1002/jclp.20696&quot;,&quot;ISSN&quot;:&quot;00219762&quot;,&quot;PMID&quot;:&quot;20694962&quot;,&quot;issued&quot;:{&quot;date-parts&quot;:[[2010,9]]},&quot;page&quot;:&quot;996-1007&quot;,&quot;abstract&quot;:&quot;The Depression Anxiety Stress Scale (Lovibond &amp; Lovibond, 1995) is used to assess the severity of symptoms in child and adolescent samples although its validity in these populations has not been demonstrated. The authors assessed the latent structure of the 21-item version of the scale in samples of 425 and 285 children and adolescents on two occasions, one year apart. On each occasion, parallel analyses suggested that only one component should be extracted, indicating that the test does not differentiate depression, anxiety, and stress in children and adolescents. The results provide additional evidence that adult models of depression do not describe the experience of depression in children and adolescents. © 2010 Wiley Periodicals, Inc.&quot;,&quot;issue&quot;:&quot;9&quot;,&quot;volume&quot;:&quot;66&quot;},&quot;isTemporary&quot;:false}]},{&quot;citationID&quot;:&quot;MENDELEY_CITATION_e5d2f070-43a5-481c-ade1-c3c4fa08f8a1&quot;,&quot;properties&quot;:{&quot;noteIndex&quot;:0},&quot;isEdited&quot;:false,&quot;manualOverride&quot;:{&quot;isManuallyOverridden&quot;:false,&quot;citeprocText&quot;:&quot;(Global  Initiative  for  Asthma, 2016)&quot;,&quot;manualOverrideText&quot;:&quot;&quot;},&quot;citationTag&quot;:&quot;MENDELEY_CITATION_v3_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&quot;,&quot;citationItems&quot;:[{&quot;id&quot;:&quot;68044ce9-3d0f-3358-a3ed-4c2f61ae023f&quot;,&quot;itemData&quot;:{&quot;type&quot;:&quot;report&quot;,&quot;id&quot;:&quot;68044ce9-3d0f-3358-a3ed-4c2f61ae023f&quot;,&quot;title&quot;:&quot;BAB II TINJAUAN PUSTAKA&quot;,&quot;author&quot;:[{&quot;family&quot;:&quot;Global  Initiative  for  Asthma&quot;,&quot;given&quot;:&quot;&quot;,&quot;parse-names&quot;:false,&quot;dropping-particle&quot;:&quot;&quot;,&quot;non-dropping-particle&quot;:&quot;&quot;}],&quot;issued&quot;:{&quot;date-parts&quot;:[[2016]]},&quot;container-title-short&quot;:&quot;&quot;},&quot;isTemporary&quot;:false}]},{&quot;citationID&quot;:&quot;MENDELEY_CITATION_bf48f4a1-569f-4369-8aa0-ded3f945281c&quot;,&quot;properties&quot;:{&quot;noteIndex&quot;:0},&quot;isEdited&quot;:false,&quot;manualOverride&quot;:{&quot;isManuallyOverridden&quot;:false,&quot;citeprocText&quot;:&quot;(ZENNY NURHANDINIE PUTRI, 2017)&quot;,&quot;manualOverrideText&quot;:&quot;&quot;},&quot;citationTag&quot;:&quot;MENDELEY_CITATION_v3_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&quot;,&quot;citationItems&quot;:[{&quot;id&quot;:&quot;06e129a5-5ed4-31e0-a5ff-c6a104f52689&quot;,&quot;itemData&quot;:{&quot;type&quot;:&quot;report&quot;,&quot;id&quot;:&quot;06e129a5-5ed4-31e0-a5ff-c6a104f52689&quot;,&quot;title&quot;:&quot;2.2. Faktor-faktor yang Mempengaruhi Viskositas Darah&quot;,&quot;author&quot;:[{&quot;family&quot;:&quot;ZENNY NURHANDINIE PUTRI&quot;,&quot;given&quot;:&quot;&quot;,&quot;parse-names&quot;:false,&quot;dropping-particle&quot;:&quot;&quot;,&quot;non-dropping-particle&quot;:&quot;&quot;}],&quot;issued&quot;:{&quot;date-parts&quot;:[[2017]]},&quot;container-title-short&quot;:&quot;&quot;},&quot;isTemporary&quot;:false}]},{&quot;citationID&quot;:&quot;MENDELEY_CITATION_444efc71-08eb-4563-8403-c1327dbe6f15&quot;,&quot;properties&quot;:{&quot;noteIndex&quot;:0},&quot;isEdited&quot;:false,&quot;manualOverride&quot;:{&quot;isManuallyOverridden&quot;:false,&quot;citeprocText&quot;:&quot;(Yulian and Suprianto, 2017)&quot;,&quot;manualOverrideText&quot;:&quot;&quot;},&quot;citationTag&quot;:&quot;MENDELEY_CITATION_v3_eyJjaXRhdGlvbklEIjoiTUVOREVMRVlfQ0lUQVRJT05fNDQ0ZWZjNzEtMDhlYi00NTYzLTg0MDMtYzEzMjdkYmU2ZjE1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quot;,&quot;citationItems&quot;:[{&quot;id&quot;:&quot;f2616732-42e5-3f3d-9912-be9e5d72d583&quot;,&quot;itemData&quot;:{&quot;type&quot;:&quot;report&quot;,&quot;id&quot;:&quot;f2616732-42e5-3f3d-9912-be9e5d72d583&quot;,&quot;title&quot;:&quot;RANCANG BANGUN PHOTOPLETHYSMOGRAPHY (PPG) TIPE GELANG TANGAN UNTUK MENGHITUNG DETAK JANTUNG BERBASIS ARDUINO&quot;,&quot;author&quot;:[{&quot;family&quot;:&quot;Yulian&quot;,&quot;given&quot;:&quot;Riza&quot;,&quot;parse-names&quot;:false,&quot;dropping-particle&quot;:&quot;&quot;,&quot;non-dropping-particle&quot;:&quot;&quot;},{&quot;family&quot;:&quot;Suprianto&quot;,&quot;given&quot;:&quot;Bambang&quot;,&quot;parse-names&quot;:false,&quot;dropping-particle&quot;:&quot;&quot;,&quot;non-dropping-particle&quot;:&quot;&quot;}],&quot;issued&quot;:{&quot;date-parts&quot;:[[2017]]},&quot;container-title-short&quot;:&quot;&quot;},&quot;isTemporary&quot;:false}]},{&quot;citationID&quot;:&quot;MENDELEY_CITATION_dbaca83f-6dd8-4b23-a922-9178bd290245&quot;,&quot;properties&quot;:{&quot;noteIndex&quot;:0},&quot;isEdited&quot;:false,&quot;manualOverride&quot;:{&quot;isManuallyOverridden&quot;:false,&quot;citeprocText&quot;:&quot;(Adha Nur Qahar, 2018)&quot;,&quot;manualOverrideText&quot;:&quot;&quot;},&quot;citationTag&quot;:&quot;MENDELEY_CITATION_v3_eyJjaXRhdGlvbklEIjoiTUVOREVMRVlfQ0lUQVRJT05fZGJhY2E4M2YtNmRkOC00YjIzLWE5MjItOTE3OGJkMjkwMjQ1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quot;,&quot;citationItems&quot;:[{&quot;id&quot;:&quot;941b67b0-c9c8-3949-a45c-3be17ac91883&quot;,&quot;itemData&quot;:{&quot;type&quot;:&quot;report&quot;,&quot;id&quot;:&quot;941b67b0-c9c8-3949-a45c-3be17ac91883&quot;,&quot;title&quot;:&quot;Desain Alat Ukur Denyut Jantung Dan Saturasi Oksigen Pada&quot;,&quot;author&quot;:[{&quot;family&quot;:&quot;Adha Nur Qahar&quot;,&quot;given&quot;:&quot;&quot;,&quot;parse-names&quot;:false,&quot;dropping-particle&quot;:&quot;&quot;,&quot;non-dropping-particle&quot;:&quot;&quot;}],&quot;issued&quot;:{&quot;date-parts&quot;:[[2018]]},&quot;container-title-short&quot;:&quot;&quot;},&quot;isTemporary&quot;:false}]},{&quot;citationID&quot;:&quot;MENDELEY_CITATION_c4db7ce2-5e7e-4a5c-9a37-3838c9b96536&quot;,&quot;properties&quot;:{&quot;noteIndex&quot;:0},&quot;isEdited&quot;:false,&quot;manualOverride&quot;:{&quot;isManuallyOverridden&quot;:false,&quot;citeprocText&quot;:&quot;(Zhang &lt;i&gt;et al.&lt;/i&gt;, 2020)&quot;,&quot;manualOverrideText&quot;:&quot;&quot;},&quot;citationTag&quot;:&quot;MENDELEY_CITATION_v3_eyJjaXRhdGlvbklEIjoiTUVOREVMRVlfQ0lUQVRJT05fYzRkYjdjZTItNWU3ZS00YTVjLTlhMzctMzgzOGM5Yjk2NTM2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quot;,&quot;citationItems&quot;:[{&quot;id&quot;:&quot;4cc9a669-162a-30eb-84ca-b03dadce33f5&quot;,&quot;itemData&quot;:{&quot;type&quot;:&quot;article-journal&quot;,&quot;id&quot;:&quot;4cc9a669-162a-30eb-84ca-b03dadce33f5&quot;,&quot;title&quot;:&quot;A Noninvasive Blood Glucose Monitoring System Based on Smartphone PPG Signal Processing and Machine Learning&quot;,&quot;author&quot;:[{&quot;family&quot;:&quot;Zhang&quot;,&quot;given&quot;:&quot;Gaobo&quot;,&quot;parse-names&quot;:false,&quot;dropping-particle&quot;:&quot;&quot;,&quot;non-dropping-particle&quot;:&quot;&quot;},{&quot;family&quot;:&quot;Mei&quot;,&quot;given&quot;:&quot;Zhen&quot;,&quot;parse-names&quot;:false,&quot;dropping-particle&quot;:&quot;&quot;,&quot;non-dropping-particle&quot;:&quot;&quot;},{&quot;family&quot;:&quot;Zhang&quot;,&quot;given&quot;:&quot;Yuan&quot;,&quot;parse-names&quot;:false,&quot;dropping-particle&quot;:&quot;&quot;,&quot;non-dropping-particle&quot;:&quot;&quot;},{&quot;family&quot;:&quot;Ma&quot;,&quot;given&quot;:&quot;Xuesheng&quot;,&quot;parse-names&quot;:false,&quot;dropping-particle&quot;:&quot;&quot;,&quot;non-dropping-particle&quot;:&quot;&quot;},{&quot;family&quot;:&quot;Lo&quot;,&quot;given&quot;:&quot;Benny&quot;,&quot;parse-names&quot;:false,&quot;dropping-particle&quot;:&quot;&quot;,&quot;non-dropping-particle&quot;:&quot;&quot;},{&quot;family&quot;:&quot;Chen&quot;,&quot;given&quot;:&quot;Dongyi&quot;,&quot;parse-names&quot;:false,&quot;dropping-particle&quot;:&quot;&quot;,&quot;non-dropping-particle&quot;:&quot;&quot;},{&quot;family&quot;:&quot;Zhang&quot;,&quot;given&quot;:&quot;Yuanting&quot;,&quot;parse-names&quot;:false,&quot;dropping-particle&quot;:&quot;&quot;,&quot;non-dropping-particle&quot;:&quot;&quot;}],&quot;container-title&quot;:&quot;IEEE Transactions on Industrial Informatics&quot;,&quot;container-title-short&quot;:&quot;IEEE Trans Industr Inform&quot;,&quot;DOI&quot;:&quot;10.1109/TII.2020.2975222&quot;,&quot;ISSN&quot;:&quot;19410050&quot;,&quot;issued&quot;:{&quot;date-parts&quot;:[[2020,11,1]]},&quot;page&quot;:&quot;7209-7218&quot;,&quot;abstract&quot;:&quot;Blood glucose level needs to be monitored regularly to manage the health condition of hyperglycemic patients. The current glucose measurement approaches still rely on invasive techniques which are uncomfortable and raise the risk of infection. To facilitate daily care at home, in this article, we propose an intelligent, noninvasive blood glucose monitoring system which can differentiate a user's blood glucose level into normal, borderline, and warning based on smartphone photoplethysmography (PPG) signals. The main implementation processes of the proposed system include 1) a novel algorithm for acquiring PPG signals using only smartphone camera videos; 2) a fitting-based sliding window algorithm to remove varying degrees of baseline drifts and segment the signal into single periods; 3) extracting characteristic features from the Gaussian functions by comparing PPG signals at different blood glucose levels; 4) categorizing the valid samples into three glucose levels by applying machine learning algorithms. Our proposed system was evaluated on a data set of 80 subjects. Experimental results demonstrate that the system can separate valid signals from invalid ones at an accuracy of 97.54$\\%$ and the overall accuracy of estimating the blood glucose levels reaches 81.49$\\%$. The proposed system provides a reference for the introduction of noninvasive blood glucose technology into daily or clinical applications. This article also indicates that smartphone-based PPG signals have great potential to assess an individual's blood glucose level.&quot;,&quot;publisher&quot;:&quot;IEEE Computer Society&quot;,&quot;issue&quot;:&quot;11&quot;,&quot;volume&quot;:&quot;16&quot;},&quot;isTemporary&quot;:false}]},{&quot;citationID&quot;:&quot;MENDELEY_CITATION_9fcf0612-4062-4fb8-9236-388e981249af&quot;,&quot;properties&quot;:{&quot;noteIndex&quot;:0},&quot;isEdited&quot;:false,&quot;manualOverride&quot;:{&quot;isManuallyOverridden&quot;:false,&quot;citeprocText&quot;:&quot;(ALDAFFAN SHEVA GHIFARI WYDIANDHIKA, 2022)&quot;,&quot;manualOverrideText&quot;:&quot;&quot;},&quot;citationTag&quot;:&quot;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quot;,&quot;citationItems&quot;:[{&quot;id&quot;:&quot;0d3dc1ec-ff43-3104-9fc7-61f2ba40712f&quot;,&quot;itemData&quot;:{&quot;type&quot;:&quot;report&quot;,&quot;id&quot;:&quot;0d3dc1ec-ff43-3104-9fc7-61f2ba40712f&quot;,&quot;title&quot;:&quot;SKRIPSI Deteksi Tekanan Darah Berdasarkan Sinyal PPG dengan Metode Statistical Analysis dan Extreme Learning Machine&quot;,&quot;author&quot;:[{&quot;family&quot;:&quot;ALDAFFAN SHEVA GHIFARI WYDIANDHIKA&quot;,&quot;given&quot;:&quot;&quot;,&quot;parse-names&quot;:false,&quot;dropping-particle&quot;:&quot;&quot;,&quot;non-dropping-particle&quot;:&quot;&quot;}],&quot;issued&quot;:{&quot;date-parts&quot;:[[2022]]},&quot;container-title-short&quot;:&quot;&quot;},&quot;isTemporary&quot;:false}]},{&quot;citationID&quot;:&quot;MENDELEY_CITATION_052f1c5a-c825-4f6b-9481-a76cdcdb96ae&quot;,&quot;properties&quot;:{&quot;noteIndex&quot;:0},&quot;isEdited&quot;:false,&quot;manualOverride&quot;:{&quot;isManuallyOverridden&quot;:false,&quot;citeprocText&quot;:&quot;(Zhang &lt;i&gt;et al.&lt;/i&gt;, 2020)&quot;,&quot;manualOverrideText&quot;:&quot;&quot;},&quot;citationTag&quot;:&quot;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quot;,&quot;citationItems&quot;:[{&quot;id&quot;:&quot;4cc9a669-162a-30eb-84ca-b03dadce33f5&quot;,&quot;itemData&quot;:{&quot;type&quot;:&quot;article-journal&quot;,&quot;id&quot;:&quot;4cc9a669-162a-30eb-84ca-b03dadce33f5&quot;,&quot;title&quot;:&quot;A Noninvasive Blood Glucose Monitoring System Based on Smartphone PPG Signal Processing and Machine Learning&quot;,&quot;author&quot;:[{&quot;family&quot;:&quot;Zhang&quot;,&quot;given&quot;:&quot;Gaobo&quot;,&quot;parse-names&quot;:false,&quot;dropping-particle&quot;:&quot;&quot;,&quot;non-dropping-particle&quot;:&quot;&quot;},{&quot;family&quot;:&quot;Mei&quot;,&quot;given&quot;:&quot;Zhen&quot;,&quot;parse-names&quot;:false,&quot;dropping-particle&quot;:&quot;&quot;,&quot;non-dropping-particle&quot;:&quot;&quot;},{&quot;family&quot;:&quot;Zhang&quot;,&quot;given&quot;:&quot;Yuan&quot;,&quot;parse-names&quot;:false,&quot;dropping-particle&quot;:&quot;&quot;,&quot;non-dropping-particle&quot;:&quot;&quot;},{&quot;family&quot;:&quot;Ma&quot;,&quot;given&quot;:&quot;Xuesheng&quot;,&quot;parse-names&quot;:false,&quot;dropping-particle&quot;:&quot;&quot;,&quot;non-dropping-particle&quot;:&quot;&quot;},{&quot;family&quot;:&quot;Lo&quot;,&quot;given&quot;:&quot;Benny&quot;,&quot;parse-names&quot;:false,&quot;dropping-particle&quot;:&quot;&quot;,&quot;non-dropping-particle&quot;:&quot;&quot;},{&quot;family&quot;:&quot;Chen&quot;,&quot;given&quot;:&quot;Dongyi&quot;,&quot;parse-names&quot;:false,&quot;dropping-particle&quot;:&quot;&quot;,&quot;non-dropping-particle&quot;:&quot;&quot;},{&quot;family&quot;:&quot;Zhang&quot;,&quot;given&quot;:&quot;Yuanting&quot;,&quot;parse-names&quot;:false,&quot;dropping-particle&quot;:&quot;&quot;,&quot;non-dropping-particle&quot;:&quot;&quot;}],&quot;container-title&quot;:&quot;IEEE Transactions on Industrial Informatics&quot;,&quot;container-title-short&quot;:&quot;IEEE Trans Industr Inform&quot;,&quot;DOI&quot;:&quot;10.1109/TII.2020.2975222&quot;,&quot;ISSN&quot;:&quot;19410050&quot;,&quot;issued&quot;:{&quot;date-parts&quot;:[[2020,11,1]]},&quot;page&quot;:&quot;7209-7218&quot;,&quot;abstract&quot;:&quot;Blood glucose level needs to be monitored regularly to manage the health condition of hyperglycemic patients. The current glucose measurement approaches still rely on invasive techniques which are uncomfortable and raise the risk of infection. To facilitate daily care at home, in this article, we propose an intelligent, noninvasive blood glucose monitoring system which can differentiate a user's blood glucose level into normal, borderline, and warning based on smartphone photoplethysmography (PPG) signals. The main implementation processes of the proposed system include 1) a novel algorithm for acquiring PPG signals using only smartphone camera videos; 2) a fitting-based sliding window algorithm to remove varying degrees of baseline drifts and segment the signal into single periods; 3) extracting characteristic features from the Gaussian functions by comparing PPG signals at different blood glucose levels; 4) categorizing the valid samples into three glucose levels by applying machine learning algorithms. Our proposed system was evaluated on a data set of 80 subjects. Experimental results demonstrate that the system can separate valid signals from invalid ones at an accuracy of 97.54$\\%$ and the overall accuracy of estimating the blood glucose levels reaches 81.49$\\%$. The proposed system provides a reference for the introduction of noninvasive blood glucose technology into daily or clinical applications. This article also indicates that smartphone-based PPG signals have great potential to assess an individual's blood glucose level.&quot;,&quot;publisher&quot;:&quot;IEEE Computer Society&quot;,&quot;issue&quot;:&quot;11&quot;,&quot;volume&quot;:&quot;16&quot;},&quot;isTemporary&quot;:false}]},{&quot;citationID&quot;:&quot;MENDELEY_CITATION_07b4f12a-b61c-441e-859f-38c202c39ab4&quot;,&quot;properties&quot;:{&quot;noteIndex&quot;:0},&quot;isEdited&quot;:false,&quot;manualOverride&quot;:{&quot;isManuallyOverridden&quot;:false,&quot;citeprocText&quot;:&quot;(Anderson and Parrish, 1937)&quot;,&quot;manualOverrideText&quot;:&quot;&quot;},&quot;citationTag&quot;:&quot;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quot;,&quot;citationItems&quot;:[{&quot;id&quot;:&quot;23c70eed-e7ff-3a6e-8606-50ca8317dfa2&quot;,&quot;itemData&quot;:{&quot;type&quot;:&quot;report&quot;,&quot;id&quot;:&quot;23c70eed-e7ff-3a6e-8606-50ca8317dfa2&quot;,&quot;title&quot;:&quot;Skin photoplethysmography-a review&quot;,&quot;author&quot;:[{&quot;family&quot;:&quot;Anderson&quot;,&quot;given&quot;:&quot;R R&quot;,&quot;parse-names&quot;:false,&quot;dropping-particle&quot;:&quot;&quot;,&quot;non-dropping-particle&quot;:&quot;&quot;},{&quot;family&quot;:&quot;Parrish&quot;,&quot;given&quot;:&quot;J A&quot;,&quot;parse-names&quot;:false,&quot;dropping-particle&quot;:&quot;&quot;,&quot;non-dropping-particle&quot;:&quot;&quot;}],&quot;container-title&quot;:&quot;Comput. Methods Programs Biomed&quot;,&quot;issued&quot;:{&quot;date-parts&quot;:[[1937]]},&quot;number-of-pages&quot;:&quot;257-269&quot;,&quot;abstract&quot;:&quot;We present a new method of formation photoplethysmographic images with high spatial resolution from video recordings of a living body in the reflection geometry. The method (patent pending) is based on lock-in amplification of every pixel of the recorded video frames. A reference function required for synchronous detection of cardiovascular pulse waves is formed from the same frames. The method is featured by ability to visualize dynamic changes in cardiovascular pulse wave during the cardiac (or respiratory) cycle. We demonstrate that the system is capable to detect the minimal irritations of the body such as gentle scratching of the skin by own finger.&quot;,&quot;issue&quot;:&quot;2&quot;,&quot;volume&quot;:&quot;119&quot;,&quot;container-title-short&quot;:&quot;&quot;},&quot;isTemporary&quot;:false}]},{&quot;citationID&quot;:&quot;MENDELEY_CITATION_53a3d4e0-6d6e-4735-8242-fade55d754cb&quot;,&quot;properties&quot;:{&quot;noteIndex&quot;:0},&quot;isEdited&quot;:false,&quot;manualOverride&quot;:{&quot;isManuallyOverridden&quot;:false,&quot;citeprocText&quot;:&quot;(Anderson and Parrish, 1937)&quot;,&quot;manualOverrideText&quot;:&quot;&quot;},&quot;citationTag&quot;:&quot;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quot;,&quot;citationItems&quot;:[{&quot;id&quot;:&quot;23c70eed-e7ff-3a6e-8606-50ca8317dfa2&quot;,&quot;itemData&quot;:{&quot;type&quot;:&quot;report&quot;,&quot;id&quot;:&quot;23c70eed-e7ff-3a6e-8606-50ca8317dfa2&quot;,&quot;title&quot;:&quot;Skin photoplethysmography-a review&quot;,&quot;author&quot;:[{&quot;family&quot;:&quot;Anderson&quot;,&quot;given&quot;:&quot;R R&quot;,&quot;parse-names&quot;:false,&quot;dropping-particle&quot;:&quot;&quot;,&quot;non-dropping-particle&quot;:&quot;&quot;},{&quot;family&quot;:&quot;Parrish&quot;,&quot;given&quot;:&quot;J A&quot;,&quot;parse-names&quot;:false,&quot;dropping-particle&quot;:&quot;&quot;,&quot;non-dropping-particle&quot;:&quot;&quot;}],&quot;container-title&quot;:&quot;Comput. Methods Programs Biomed&quot;,&quot;issued&quot;:{&quot;date-parts&quot;:[[1937]]},&quot;number-of-pages&quot;:&quot;257-269&quot;,&quot;abstract&quot;:&quot;We present a new method of formation photoplethysmographic images with high spatial resolution from video recordings of a living body in the reflection geometry. The method (patent pending) is based on lock-in amplification of every pixel of the recorded video frames. A reference function required for synchronous detection of cardiovascular pulse waves is formed from the same frames. The method is featured by ability to visualize dynamic changes in cardiovascular pulse wave during the cardiac (or respiratory) cycle. We demonstrate that the system is capable to detect the minimal irritations of the body such as gentle scratching of the skin by own finger.&quot;,&quot;issue&quot;:&quot;2&quot;,&quot;volume&quot;:&quot;119&quot;,&quot;container-title-short&quot;:&quot;&quot;},&quot;isTemporary&quot;:false}]},{&quot;citationID&quot;:&quot;MENDELEY_CITATION_70e8a8f0-48bd-4972-b5c9-451b42e97ee3&quot;,&quot;properties&quot;:{&quot;noteIndex&quot;:0},&quot;isEdited&quot;:false,&quot;manualOverride&quot;:{&quot;isManuallyOverridden&quot;:false,&quot;citeprocText&quot;:&quot;(Gridling and Weiss, 2007)&quot;,&quot;manualOverrideText&quot;:&quot;&quot;},&quot;citationTag&quot;:&quot;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quot;,&quot;citationItems&quot;:[{&quot;id&quot;:&quot;e034f7ee-4ced-3186-8e94-a3f2ae48b00f&quot;,&quot;itemData&quot;:{&quot;type&quot;:&quot;report&quot;,&quot;id&quot;:&quot;e034f7ee-4ced-3186-8e94-a3f2ae48b00f&quot;,&quot;title&quot;:&quot;Introduction to Microcontrollers&quot;,&quot;author&quot;:[{&quot;family&quot;:&quot;Gridling&quot;,&quot;given&quot;:&quot;Günther&quot;,&quot;parse-names&quot;:false,&quot;dropping-particle&quot;:&quot;&quot;,&quot;non-dropping-particle&quot;:&quot;&quot;},{&quot;family&quot;:&quot;Weiss&quot;,&quot;given&quot;:&quot;Bettina&quot;,&quot;parse-names&quot;:false,&quot;dropping-particle&quot;:&quot;&quot;,&quot;non-dropping-particle&quot;:&quot;&quot;}],&quot;issued&quot;:{&quot;date-parts&quot;:[[2007]]},&quot;container-title-short&quot;:&quot;&quot;},&quot;isTemporary&quot;:false}]},{&quot;citationID&quot;:&quot;MENDELEY_CITATION_7f6415ef-f2c9-444d-948a-6f943ad94c35&quot;,&quot;properties&quot;:{&quot;noteIndex&quot;:0},&quot;isEdited&quot;:false,&quot;manualOverride&quot;:{&quot;isManuallyOverridden&quot;:false,&quot;citeprocText&quot;:&quot;(Gridling and Weiss, 2007)&quot;,&quot;manualOverrideText&quot;:&quot;&quot;},&quot;citationTag&quot;:&quot;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quot;,&quot;citationItems&quot;:[{&quot;id&quot;:&quot;e034f7ee-4ced-3186-8e94-a3f2ae48b00f&quot;,&quot;itemData&quot;:{&quot;type&quot;:&quot;report&quot;,&quot;id&quot;:&quot;e034f7ee-4ced-3186-8e94-a3f2ae48b00f&quot;,&quot;title&quot;:&quot;Introduction to Microcontrollers&quot;,&quot;author&quot;:[{&quot;family&quot;:&quot;Gridling&quot;,&quot;given&quot;:&quot;Günther&quot;,&quot;parse-names&quot;:false,&quot;dropping-particle&quot;:&quot;&quot;,&quot;non-dropping-particle&quot;:&quot;&quot;},{&quot;family&quot;:&quot;Weiss&quot;,&quot;given&quot;:&quot;Bettina&quot;,&quot;parse-names&quot;:false,&quot;dropping-particle&quot;:&quot;&quot;,&quot;non-dropping-particle&quot;:&quot;&quot;}],&quot;issued&quot;:{&quot;date-parts&quot;:[[2007]]},&quot;container-title-short&quot;:&quot;&quot;},&quot;isTemporary&quot;:false}]},{&quot;citationID&quot;:&quot;MENDELEY_CITATION_ecc9203c-6701-4ded-85c7-d0e1ca88c78a&quot;,&quot;properties&quot;:{&quot;noteIndex&quot;:0},&quot;isEdited&quot;:false,&quot;manualOverride&quot;:{&quot;isManuallyOverridden&quot;:false,&quot;citeprocText&quot;:&quot;(NodeMCU DataSheet, 2020)&quot;,&quot;manualOverrideText&quot;:&quot;&quot;},&quot;citationTag&quot;:&quot;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quot;,&quot;citationItems&quot;:[{&quot;id&quot;:&quot;f3a64810-b956-3241-824e-0936cd217e77&quot;,&quot;itemData&quot;:{&quot;type&quot;:&quot;article-journal&quot;,&quot;id&quot;:&quot;f3a64810-b956-3241-824e-0936cd217e77&quot;,&quot;title&quot;:&quot;NodeMCU&quot;,&quot;author&quot;:[{&quot;family&quot;:&quot;NodeMCU DataSheet&quot;,&quot;given&quot;:&quot;&quot;,&quot;parse-names&quot;:false,&quot;dropping-particle&quot;:&quot;&quot;,&quot;non-dropping-particle&quot;:&quot;&quot;}],&quot;issued&quot;:{&quot;date-parts&quot;:[[2020]]},&quot;container-title-short&quot;:&quot;&quot;},&quot;isTemporary&quot;:false}]},{&quot;citationID&quot;:&quot;MENDELEY_CITATION_7db1c109-fa91-466d-a46b-6c77cd0032ba&quot;,&quot;properties&quot;:{&quot;noteIndex&quot;:0},&quot;isEdited&quot;:false,&quot;manualOverride&quot;:{&quot;isManuallyOverridden&quot;:false,&quot;citeprocText&quot;:&quot;(espressif, 2023)&quot;,&quot;manualOverrideText&quot;:&quot;&quot;},&quot;citationTag&quot;:&quot;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quot;,&quot;citationItems&quot;:[{&quot;id&quot;:&quot;c8394b87-174f-3b1c-93a4-9d3f0ca53c78&quot;,&quot;itemData&quot;:{&quot;type&quot;:&quot;report&quot;,&quot;id&quot;:&quot;c8394b87-174f-3b1c-93a4-9d3f0ca53c78&quot;,&quot;title&quot;:&quot;ESP32 Series Datasheet 2.4 GHz Wi-Fi + Bluetooth ® + Bluetooth LE SoC Including&quot;,&quot;author&quot;:[{&quot;family&quot;:&quot;espressif&quot;,&quot;given&quot;:&quot;&quot;,&quot;parse-names&quot;:false,&quot;dropping-particle&quot;:&quot;&quot;,&quot;non-dropping-particle&quot;:&quot;&quot;}],&quot;URL&quot;:&quot;www.espressif.com&quot;,&quot;issued&quot;:{&quot;date-parts&quot;:[[2023]]},&quot;container-title-short&quot;:&quot;&quot;},&quot;isTemporary&quot;:false}]},{&quot;citationID&quot;:&quot;MENDELEY_CITATION_913caf87-7337-4409-91ba-65f60468b4fa&quot;,&quot;properties&quot;:{&quot;noteIndex&quot;:0},&quot;isEdited&quot;:false,&quot;manualOverride&quot;:{&quot;isManuallyOverridden&quot;:false,&quot;citeprocText&quot;:&quot;(C. Mohan, 2018)&quot;,&quot;manualOverrideText&quot;:&quot;&quot;},&quot;citationTag&quot;:&quot;MENDELEY_CITATION_v3_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&quot;,&quot;citationItems&quot;:[{&quot;id&quot;:&quot;b3f694db-0923-32cc-bfcf-0500e049fb56&quot;,&quot;itemData&quot;:{&quot;type&quot;:&quot;book&quot;,&quot;id&quot;:&quot;b3f694db-0923-32cc-bfcf-0500e049fb56&quot;,&quot;title&quot;:&quot;Advances in Database Technology -- EDBT 2013 : 16th International Conference on Extending Database Technology, Genoa, Italy, March 18-22, 2013 : proceedings&quot;,&quot;author&quot;:[{&quot;family&quot;:&quot;C. Mohan&quot;,&quot;given&quot;:&quot;&quot;,&quot;parse-names&quot;:false,&quot;dropping-particle&quot;:&quot;&quot;,&quot;non-dropping-particle&quot;:&quot;&quot;}],&quot;ISBN&quot;:&quot;9781450315975&quot;,&quot;issued&quot;:{&quot;date-parts&quot;:[[2018]]},&quot;number-of-pages&quot;:&quot;793&quot;,&quot;container-title-short&quot;:&quot;&quot;},&quot;isTemporary&quot;:false}]},{&quot;citationID&quot;:&quot;MENDELEY_CITATION_fa326a5f-95f7-4e74-b85e-43c2ca9d4738&quot;,&quot;properties&quot;:{&quot;noteIndex&quot;:0},&quot;isEdited&quot;:false,&quot;manualOverride&quot;:{&quot;isManuallyOverridden&quot;:false,&quot;citeprocText&quot;:&quot;(Arista Rizki and Fidia Deny Tisna Amijaya, 2019)&quot;,&quot;manualOverrideText&quot;:&quot;&quot;},&quot;citationTag&quot;:&quot;MENDELEY_CITATION_v3_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&quot;,&quot;citationItems&quot;:[{&quot;id&quot;:&quot;ab143e33-01d9-3936-a7b1-f71a3955fd33&quot;,&quot;itemData&quot;:{&quot;type&quot;:&quot;report&quot;,&quot;id&quot;:&quot;ab143e33-01d9-3936-a7b1-f71a3955fd33&quot;,&quot;title&quot;:&quot;Lecture Notes Database System (Sistem Basis Data) disusun oleh&quot;,&quot;author&quot;:[{&quot;family&quot;:&quot;Arista Rizki&quot;,&quot;given&quot;:&quot;Nanda&quot;,&quot;parse-names&quot;:false,&quot;dropping-particle&quot;:&quot;&quot;,&quot;non-dropping-particle&quot;:&quot;&quot;},{&quot;family&quot;:&quot;Fidia Deny Tisna Amijaya&quot;,&quot;given&quot;:&quot;MSi&quot;,&quot;parse-names&quot;:false,&quot;dropping-particle&quot;:&quot;&quot;,&quot;non-dropping-particle&quot;:&quot;&quot;}],&quot;URL&quot;:&quot;http://math.fmipa.unmul.ac.id&quot;,&quot;issued&quot;:{&quot;date-parts&quot;:[[2019]]},&quot;container-title-short&quot;:&quot;&quot;},&quot;isTemporary&quot;:false}]},{&quot;citationID&quot;:&quot;MENDELEY_CITATION_d80dbd42-9d8e-4827-a2da-bec6e0720074&quot;,&quot;properties&quot;:{&quot;noteIndex&quot;:0},&quot;isEdited&quot;:false,&quot;manualOverride&quot;:{&quot;isManuallyOverridden&quot;:false,&quot;citeprocText&quot;:&quot;(Yardley and Moss-Morris, 2009)&quot;,&quot;manualOverrideText&quot;:&quot;&quot;},&quot;citationTag&quot;:&quot;MENDELEY_CITATION_v3_eyJjaXRhdGlvbklEIjoiTUVOREVMRVlfQ0lUQVRJT05fZDgwZGJkNDItOWQ4ZS00ODI3LWEyZGEtYmVjNmUwNzIwMDc0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quot;,&quot;citationItems&quot;:[{&quot;id&quot;:&quot;782f74eb-7ff4-3b9d-9c4d-9c371aeeeb6c&quot;,&quot;itemData&quot;:{&quot;type&quot;:&quot;article&quot;,&quot;id&quot;:&quot;782f74eb-7ff4-3b9d-9c4d-9c371aeeeb6c&quot;,&quot;title&quot;:&quot;Current issues and new directions in psychology and health: Increasing the quantity and quality of health psychology research&quot;,&quot;author&quot;:[{&quot;family&quot;:&quot;Yardley&quot;,&quot;given&quot;:&quot;Lucy&quot;,&quot;parse-names&quot;:false,&quot;dropping-particle&quot;:&quot;&quot;,&quot;non-dropping-particle&quot;:&quot;&quot;},{&quot;family&quot;:&quot;Moss-Morris&quot;,&quot;given&quot;:&quot;Rona&quot;,&quot;parse-names&quot;:false,&quot;dropping-particle&quot;:&quot;&quot;,&quot;non-dropping-particle&quot;:&quot;&quot;}],&quot;container-title&quot;:&quot;Psychology and Health&quot;,&quot;container-title-short&quot;:&quot;Psychol Health&quot;,&quot;DOI&quot;:&quot;10.1080/08870440802618825&quot;,&quot;ISSN&quot;:&quot;08870446&quot;,&quot;PMID&quot;:&quot;20186635&quot;,&quot;issued&quot;:{&quot;date-parts&quot;:[[2009,1]]},&quot;page&quot;:&quot;1-4&quot;,&quot;issue&quot;:&quot;1&quot;,&quot;volume&quot;:&quot;24&quot;},&quot;isTemporary&quot;:false}]},{&quot;citationID&quot;:&quot;MENDELEY_CITATION_dec05762-5f03-469d-971a-9b3336ceaaf8&quot;,&quot;properties&quot;:{&quot;noteIndex&quot;:0},&quot;isEdited&quot;:false,&quot;manualOverride&quot;:{&quot;isManuallyOverridden&quot;:true,&quot;citeprocText&quot;:&quot;(Suliyanti, 2019a)&quot;,&quot;manualOverrideText&quot;:&quot;(Suliyanti, 2019)&quot;},&quot;citationTag&quot;:&quot;MENDELEY_CITATION_v3_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&quot;,&quot;citationItems&quot;:[{&quot;id&quot;:&quot;c9cbc85f-3b36-3b51-ac7c-50b67c245561&quot;,&quot;itemData&quot;:{&quot;type&quot;:&quot;article-journal&quot;,&quot;id&quot;:&quot;c9cbc85f-3b36-3b51-ac7c-50b67c245561&quot;,&quot;title&quot;:&quot;STUDI LITERATUR BASIS DATA SQL DAN NOSQL&quot;,&quot;author&quot;:[{&quot;family&quot;:&quot;Suliyanti&quot;,&quot;given&quot;:&quot;Widya Nita&quot;,&quot;parse-names&quot;:false,&quot;dropping-particle&quot;:&quot;&quot;,&quot;non-dropping-particle&quot;:&quot;&quot;}],&quot;ISSN&quot;:&quot;2655-4925&quot;,&quot;issued&quot;:{&quot;date-parts&quot;:[[2019]]},&quot;abstract&quot;:&quot;With the increasing need to store large amounts of unstructured and semi-structured data, the database that used to be mostly using SQL technology, began using the NoSQL database. The purpose of this paper is to conduct a literature study of the characteristics, advantages and disadvantages of SQL and NoSQL databases. This literature study shows that there are differences in SQL databases and based on characteristics (ACID for SQL vs. BASE and CAP for NoSQL); data model (relational for SQL and key-value for NoSQL); data structure (structured for SQL and non-or semi-structured for NoSQL); process (subquery, join and grouping / aggregation and complex queries faster only for SQL); and the number of servers used (single large server for SQL and multiple multiple levels for NoSQL). A literature review for further SQL and NoSQL applications is needed in the future.&quot;,&quot;issue&quot;:&quot;1&quot;,&quot;volume&quot;:&quot;8&quot;,&quot;container-title-short&quot;:&quot;&quot;},&quot;isTemporary&quot;:false}]},{&quot;citationID&quot;:&quot;MENDELEY_CITATION_3dae341e-bbf5-4f6b-8ead-e187a3b6d616&quot;,&quot;properties&quot;:{&quot;noteIndex&quot;:0},&quot;isEdited&quot;:false,&quot;manualOverride&quot;:{&quot;isManuallyOverridden&quot;:false,&quot;citeprocText&quot;:&quot;(Wang and Yang, 2020)&quot;,&quot;manualOverrideText&quot;:&quot;&quot;},&quot;citationTag&quot;:&quot;MENDELEY_CITATION_v3_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&quot;,&quot;citationItems&quot;:[{&quot;id&quot;:&quot;1af6d103-ae24-3e70-95b0-1bba73563045&quot;,&quot;itemData&quot;:{&quot;type&quot;:&quot;report&quot;,&quot;id&quot;:&quot;1af6d103-ae24-3e70-95b0-1bba73563045&quot;,&quot;title&quot;:&quot;SQL vs NoSQL: A Performance Comparison&quot;,&quot;author&quot;:[{&quot;family&quot;:&quot;Wang&quot;,&quot;given&quot;:&quot;Ruihan&quot;,&quot;parse-names&quot;:false,&quot;dropping-particle&quot;:&quot;&quot;,&quot;non-dropping-particle&quot;:&quot;&quot;},{&quot;family&quot;:&quot;Yang&quot;,&quot;given&quot;:&quot;Zongyan&quot;,&quot;parse-names&quot;:false,&quot;dropping-particle&quot;:&quot;&quot;,&quot;non-dropping-particle&quot;:&quot;&quot;}],&quot;URL&quot;:&quot;https://en.wikipedia.org/wiki/CAP_theorem&quot;,&quot;issued&quot;:{&quot;date-parts&quot;:[[2020]]},&quot;abstract&quot;:&quot;We always hear some statements like 'SQL is outdated', 'This is the world of NoSQL', 'SQL is still used a lot by most of companies.' Which one is accurate? Has NoSQL completely replace SQL? Or is NoSQL just a hype? SQL (Structured Query Language) is a standard query language for relational database management system. The most popular types of RDBMS(Relational Database Management Systems) like Oracle, MySQL, SQL Server, uses SQL as their standard database query language.[3] NoSQL means Not Only SQL, which is a collection of non-relational data storage systems. The important character of NoSQL is that it relaxes one or more of the ACID properties for a better performance in desired fields. Some of the NOSQL databases most companies using are Cassandra, CouchDB, Hadoop Hbase, MongoDB. In this paper, we'll outline the general differences between the SQL and NoSQL, discuss if Relational Database Management Systems is a thing of past, and also compare the speed performance of SQL and NoSQL databases, such as BerkeleyDB, MongoDB and MySQL.&quot;,&quot;container-title-short&quot;:&quot;&quot;},&quot;isTemporary&quot;:false}]},{&quot;citationID&quot;:&quot;MENDELEY_CITATION_17d36553-f40b-42ce-b5fd-67c8cafabcf1&quot;,&quot;properties&quot;:{&quot;noteIndex&quot;:0},&quot;isEdited&quot;:false,&quot;manualOverride&quot;:{&quot;citeprocText&quot;:&quot;(Dave, 2012)&quot;,&quot;isManuallyOverridden&quot;:false,&quot;manualOverrideText&quot;:&quot;&quot;},&quot;citationTag&quot;:&quot;MENDELEY_CITATION_v3_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&quot;,&quot;citationItems&quot;:[{&quot;id&quot;:&quot;2e845d57-04ff-598c-8dce-48f591c100c4&quot;,&quot;itemData&quot;:{&quot;author&quot;:[{&quot;dropping-particle&quot;:&quot;&quot;,&quot;family&quot;:&quot;Dave&quot;,&quot;given&quot;:&quot;Meenu&quot;,&quot;non-dropping-particle&quot;:&quot;&quot;,&quot;parse-names&quot;:false,&quot;suffix&quot;:&quot;&quot;}],&quot;container-title&quot;:&quot;International Journal of Advanced Research in Computer Science and Software Engineering&quot;,&quot;id&quot;:&quot;2e845d57-04ff-598c-8dce-48f591c100c4&quot;,&quot;issued&quot;:{&quot;date-parts&quot;:[[&quot;2012&quot;,&quot;8&quot;,&quot;1&quot;]]},&quot;title&quot;:&quot;SQL and NoSQL Databases&quot;,&quot;type&quot;:&quot;article-journal&quot;,&quot;container-title-short&quot;:&quot;&quot;},&quot;uris&quot;:[&quot;http://www.mendeley.com/documents/?uuid=53cb8a57-efc3-4772-89b3-05ce804ebfff&quot;],&quot;isTemporary&quot;:false,&quot;legacyDesktopId&quot;:&quot;53cb8a57-efc3-4772-89b3-05ce804ebfff&quot;}]},{&quot;citationID&quot;:&quot;MENDELEY_CITATION_6cb50bac-8461-49ad-9312-e6d4e16307f7&quot;,&quot;properties&quot;:{&quot;noteIndex&quot;:0},&quot;isEdited&quot;:false,&quot;manualOverride&quot;:{&quot;citeprocText&quot;:&quot;(Lawrence, 2014)&quot;,&quot;isManuallyOverridden&quot;:false,&quot;manualOverrideText&quot;:&quot;&quot;},&quot;citationTag&quot;:&quot;MENDELEY_CITATION_v3_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&quot;,&quot;citationItems&quot;:[{&quot;id&quot;:&quot;ff3595ad-f7ae-5533-b6a5-72701b4d2563&quot;,&quot;itemData&quot;:{&quot;DOI&quot;:&quot;10.1109/CSCI.2014.56&quot;,&quot;ISBN&quot;:&quot;9781479930098&quot;,&quot;abstract&quot;:&quot;NoSQL databases are growing in popularity for Big Data applications in web analytics and supporting large web sites due to their high availability and scalability. Since each NoSQL system has its own API and does not typically support standards such as SQL and JDBC, integrating these systems with other enterprise and reporting software requires extra effort. In this work, we present a generic standards-based architecture that allows NoSQL systems, with specific focus on MongoDB, to be queried using SQL and seamlessly interact with any software supporting JDBC. A virtualization system is built on top of the NoSQL sources that translates SQL queries into the source-specific APIs. The virtualization architecture allows users to query and join data from both NoSQL and relational SQL systems in a single SQL query. Experimental results demonstrate that the virtualization layer adds minimal overhead in translating SQL to NoSQL APIs, and the virtualization system can efficiently perform joins across sources. © 2014 IEEE.&quot;,&quot;author&quot;:[{&quot;dropping-particle&quot;:&quot;&quot;,&quot;family&quot;:&quot;Lawrence&quot;,&quot;given&quot;:&quot;Ramon&quot;,&quot;non-dropping-particle&quot;:&quot;&quot;,&quot;parse-names&quot;:false,&quot;suffix&quot;:&quot;&quot;}],&quot;container-title&quot;:&quot;Proceedings - 2014 International Conference on Computational Science and Computational Intelligence, CSCI 2014&quot;,&quot;id&quot;:&quot;ff3595ad-f7ae-5533-b6a5-72701b4d2563&quot;,&quot;issue&quot;:&quot;July&quot;,&quot;issued&quot;:{&quot;date-parts&quot;:[[&quot;2014&quot;]]},&quot;page&quot;:&quot;285-290&quot;,&quot;title&quot;:&quot;Integration and virtualization of relational SQL and NoSQL systems including MySQL and MongoDB&quot;,&quot;type&quot;:&quot;article-journal&quot;,&quot;volume&quot;:&quot;1&quot;,&quot;container-title-short&quot;:&quot;&quot;},&quot;uris&quot;:[&quot;http://www.mendeley.com/documents/?uuid=0ab089ef-a317-4701-9eb2-e9bb598194ed&quot;],&quot;isTemporary&quot;:false,&quot;legacyDesktopId&quot;:&quot;0ab089ef-a317-4701-9eb2-e9bb598194ed&quot;}]},{&quot;citationID&quot;:&quot;MENDELEY_CITATION_e1b3a2a5-1d91-4cc9-9023-dfafc69c42a1&quot;,&quot;properties&quot;:{&quot;noteIndex&quot;:0},&quot;isEdited&quot;:false,&quot;manualOverride&quot;:{&quot;citeprocText&quot;:&quot;(Cattell, 2010)&quot;,&quot;isManuallyOverridden&quot;:false,&quot;manualOverrideText&quot;:&quot;&quot;},&quot;citationTag&quot;:&quot;MENDELEY_CITATION_v3_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&quot;,&quot;citationItems&quot;:[{&quot;id&quot;:&quot;7b8c1f56-bc25-5b56-b5fb-575ca108b05a&quot;,&quot;itemData&quot;:{&quot;DOI&quot;:&quot;10.1145/1978915.1978919&quot;,&quot;ISSN&quot;:&quot;01635808&quot;,&quot;abstract&quot;:&quot;In this paper, we examine a number of SQL and socalled \&quot;NoSQL\&quot; data stores designed to scale simple OLTP-style application loads over many servers. Originally motivated by Web 2.0 applications, these systems are designed to scale to thousands or millions of users doing updates as well as reads, in contrast to traditional DBMSs and data warehouses. We contrast the new systems on their data model, consistency mechanisms, storage mechanisms, durability guarantees, availability, query support, and other dimensions. These systems typically sacrifice some of these dimensions, e.g. database-wide transaction consistency, in order to achieve others, e.g. higher availability and scalability.&quot;,&quot;author&quot;:[{&quot;dropping-particle&quot;:&quot;&quot;,&quot;family&quot;:&quot;Cattell&quot;,&quot;given&quot;:&quot;Rick&quot;,&quot;non-dropping-particle&quot;:&quot;&quot;,&quot;parse-names&quot;:false,&quot;suffix&quot;:&quot;&quot;}],&quot;container-title&quot;:&quot;SIGMOD Record&quot;,&quot;id&quot;:&quot;7b8c1f56-bc25-5b56-b5fb-575ca108b05a&quot;,&quot;issue&quot;:&quot;4&quot;,&quot;issued&quot;:{&quot;date-parts&quot;:[[&quot;2010&quot;]]},&quot;page&quot;:&quot;12-27&quot;,&quot;title&quot;:&quot;Scalable SQL and NoSQL data stores&quot;,&quot;type&quot;:&quot;article-journal&quot;,&quot;volume&quot;:&quot;39&quot;,&quot;container-title-short&quot;:&quot;SIGMOD Rec&quot;},&quot;uris&quot;:[&quot;http://www.mendeley.com/documents/?uuid=dc35d876-64a2-4b9b-bfe9-ed56647950f5&quot;],&quot;isTemporary&quot;:false,&quot;legacyDesktopId&quot;:&quot;dc35d876-64a2-4b9b-bfe9-ed56647950f5&quot;}]},{&quot;citationID&quot;:&quot;MENDELEY_CITATION_91de4dcb-6b62-4c68-b8c2-a7b6ef42df14&quot;,&quot;properties&quot;:{&quot;noteIndex&quot;:0},&quot;isEdited&quot;:false,&quot;manualOverride&quot;:{&quot;citeprocText&quot;:&quot;(Mohan, 2013)&quot;,&quot;isManuallyOverridden&quot;:false,&quot;manualOverrideText&quot;:&quot;&quot;},&quot;citationTag&quot;:&quot;MENDELEY_CITATION_v3_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&quot;,&quot;citationItems&quot;:[{&quot;id&quot;:&quot;b7692413-afe3-53a7-905e-260d45cba28a&quot;,&quot;itemData&quot;:{&quot;DOI&quot;:&quot;10.1145/2452376.2452378&quot;,&quot;ISBN&quot;:&quot;9781450315975&quot;,&quot;abstract&quot;:&quot;In this paper, I describe some of the recent developments in the database management area, in particular the NoSQL phenomenon and the hoopla associated with it. The goal of the paper is not to do an exhaustive survey of NoSQL systems. The aim is to do a broad brush analysis of what these developments mean - the good and the bad aspects! Based on my more than three decades of database systems work in the research and product arenas, I will outline what are many of the pitfalls to avoid since there is currently a mad rush to develop and adopt a plethora of NoSQL systems in a segment of the IT population, including the research community. In rushing to develop these systems to overcome some of the shortcomings of the relational systems, many good principles of the latter, which go beyond the relational model and the SQL language, have been left by the wayside. Now many of the features that were initially discarded as unnecessary in the NoSQL systems are being brought in, but unfortunately in ad hoc ways. Hopefully, the lessons learnt over three decades with relational and other systems would not go to waste and we wouldn't let history repeat itself with respect to simple minded approaches leading to enormous pain later on for developers as well as users of the NoSQL systems! Caveat: What I express in this paper are my personal opinions and they do not necessarily reflect the opinions of my employer. © 2013 ACM.&quot;,&quot;author&quot;:[{&quot;dropping-particle&quot;:&quot;&quot;,&quot;family&quot;:&quot;Mohan&quot;,&quot;given&quot;:&quot;C.&quot;,&quot;non-dropping-particle&quot;:&quot;&quot;,&quot;parse-names&quot;:false,&quot;suffix&quot;:&quot;&quot;}],&quot;container-title&quot;:&quot;ACM International Conference Proceeding Series&quot;,&quot;id&quot;:&quot;b7692413-afe3-53a7-905e-260d45cba28a&quot;,&quot;issued&quot;:{&quot;date-parts&quot;:[[&quot;2013&quot;]]},&quot;page&quot;:&quot;11-16&quot;,&quot;title&quot;:&quot;History repeats itself: Sensible and NonsenSQL aspects of the NoSQL hoopla&quot;,&quot;type&quot;:&quot;article-journal&quot;,&quot;container-title-short&quot;:&quot;&quot;},&quot;uris&quot;:[&quot;http://www.mendeley.com/documents/?uuid=29b748ec-d90b-464b-8f7a-8d1738bfb15c&quot;],&quot;isTemporary&quot;:false,&quot;legacyDesktopId&quot;:&quot;29b748ec-d90b-464b-8f7a-8d1738bfb15c&quot;}]},{&quot;citationID&quot;:&quot;MENDELEY_CITATION_155168f0-7ea6-4492-8245-475fa01b040e&quot;,&quot;properties&quot;:{&quot;noteIndex&quot;:0},&quot;isEdited&quot;:false,&quot;manualOverride&quot;:{&quot;citeprocText&quot;:&quot;(Dave, 2012)&quot;,&quot;isManuallyOverridden&quot;:false,&quot;manualOverrideText&quot;:&quot;&quot;},&quot;citationTag&quot;:&quot;MENDELEY_CITATION_v3_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&quot;,&quot;citationItems&quot;:[{&quot;id&quot;:&quot;2e845d57-04ff-598c-8dce-48f591c100c4&quot;,&quot;itemData&quot;:{&quot;author&quot;:[{&quot;dropping-particle&quot;:&quot;&quot;,&quot;family&quot;:&quot;Dave&quot;,&quot;given&quot;:&quot;Meenu&quot;,&quot;non-dropping-particle&quot;:&quot;&quot;,&quot;parse-names&quot;:false,&quot;suffix&quot;:&quot;&quot;}],&quot;container-title&quot;:&quot;International Journal of Advanced Research in Computer Science and Software Engineering&quot;,&quot;id&quot;:&quot;2e845d57-04ff-598c-8dce-48f591c100c4&quot;,&quot;issued&quot;:{&quot;date-parts&quot;:[[&quot;2012&quot;,&quot;8&quot;,&quot;1&quot;]]},&quot;title&quot;:&quot;SQL and NoSQL Databases&quot;,&quot;type&quot;:&quot;article-journal&quot;,&quot;container-title-short&quot;:&quot;&quot;},&quot;uris&quot;:[&quot;http://www.mendeley.com/documents/?uuid=53cb8a57-efc3-4772-89b3-05ce804ebfff&quot;],&quot;isTemporary&quot;:false,&quot;legacyDesktopId&quot;:&quot;53cb8a57-efc3-4772-89b3-05ce804ebfff&quot;}]},{&quot;citationID&quot;:&quot;MENDELEY_CITATION_78ac9c12-e369-4bdd-a487-82393b2dcd3b&quot;,&quot;properties&quot;:{&quot;noteIndex&quot;:0},&quot;isEdited&quot;:false,&quot;manualOverride&quot;:{&quot;citeprocText&quot;:&quot;(Suliyanti, 2019b)&quot;,&quot;isManuallyOverridden&quot;:false,&quot;manualOverrideText&quot;:&quot;&quot;},&quot;citationTag&quot;:&quot;MENDELEY_CITATION_v3_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&quot;,&quot;citationItems&quot;:[{&quot;id&quot;:&quot;37b55731-dbfc-5fab-94e5-a84355d73d9b&quot;,&quot;itemData&quot;:{&quot;DOI&quot;:&quot;10.33322/kilat.v8i1.460&quot;,&quot;ISSN&quot;:&quot;2089-1245&quot;,&quot;abstract&quot;:&quot;With the increasing need to store large amounts of unstructured and semi-structured data, the database that used to be mostly using SQL technology, began using the NoSQL database. The purpose of this paper is to conduct a literature study of the characteristics, advantages and disadvantages of SQL and NoSQL databases. This literature study shows that there are differences in SQL databases and based on characteristics (ACID for SQL vs. BASE and CAP for NoSQL); data model (relational for SQL and key-value for NoSQL); data structure (structured for SQL and non- or semi-structured for NoSQL); process (subquery, join and grouping / aggregation and complex queries faster only for SQL); and the number of servers used (single large server for SQL and multiple multiple levels for NoSQL). A literature review for further SQL and NoSQL applications is needed in the future.&quot;,&quot;author&quot;:[{&quot;dropping-particle&quot;:&quot;&quot;,&quot;family&quot;:&quot;Suliyanti&quot;,&quot;given&quot;:&quot;Widya Nita&quot;,&quot;non-dropping-particle&quot;:&quot;&quot;,&quot;parse-names&quot;:false,&quot;suffix&quot;:&quot;&quot;}],&quot;container-title&quot;:&quot;Kilat&quot;,&quot;id&quot;:&quot;37b55731-dbfc-5fab-94e5-a84355d73d9b&quot;,&quot;issue&quot;:&quot;1&quot;,&quot;issued&quot;:{&quot;date-parts&quot;:[[&quot;2019&quot;]]},&quot;page&quot;:&quot;48-51&quot;,&quot;title&quot;:&quot;Studi Literatur Basis Data SQL dan NoSQL&quot;,&quot;type&quot;:&quot;article-journal&quot;,&quot;volume&quot;:&quot;8&quot;,&quot;container-title-short&quot;:&quot;&quot;},&quot;uris&quot;:[&quot;http://www.mendeley.com/documents/?uuid=44954a81-d7f3-449d-9b41-3e034de15182&quot;],&quot;isTemporary&quot;:false,&quot;legacyDesktopId&quot;:&quot;44954a81-d7f3-449d-9b41-3e034de15182&quot;}]},{&quot;citationID&quot;:&quot;MENDELEY_CITATION_e465715e-8015-445a-a208-34e278f8ad77&quot;,&quot;properties&quot;:{&quot;noteIndex&quot;:0},&quot;isEdited&quot;:false,&quot;manualOverride&quot;:{&quot;isManuallyOverridden&quot;:false,&quot;citeprocText&quot;:&quot;(ALDAFFAN SHEVA GHIFARI WYDIANDHIKA, 2022)&quot;,&quot;manualOverrideText&quot;:&quot;&quot;},&quot;citationTag&quot;:&quot;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quot;,&quot;citationItems&quot;:[{&quot;id&quot;:&quot;0d3dc1ec-ff43-3104-9fc7-61f2ba40712f&quot;,&quot;itemData&quot;:{&quot;type&quot;:&quot;report&quot;,&quot;id&quot;:&quot;0d3dc1ec-ff43-3104-9fc7-61f2ba40712f&quot;,&quot;title&quot;:&quot;SKRIPSI Deteksi Tekanan Darah Berdasarkan Sinyal PPG dengan Metode Statistical Analysis dan Extreme Learning Machine&quot;,&quot;author&quot;:[{&quot;family&quot;:&quot;ALDAFFAN SHEVA GHIFARI WYDIANDHIKA&quot;,&quot;given&quot;:&quot;&quot;,&quot;parse-names&quot;:false,&quot;dropping-particle&quot;:&quot;&quot;,&quot;non-dropping-particle&quot;:&quot;&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F7A0BF45-41AE-4C5A-81A3-AEC9A0A137E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049</TotalTime>
  <Pages>1</Pages>
  <Words>9807</Words>
  <Characters>55901</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3</cp:revision>
  <cp:lastPrinted>2023-08-03T06:54:00Z</cp:lastPrinted>
  <dcterms:created xsi:type="dcterms:W3CDTF">2023-08-03T06:45:00Z</dcterms:created>
  <dcterms:modified xsi:type="dcterms:W3CDTF">2024-01-1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